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C34688" w14:textId="77777777" w:rsidR="00EE3224" w:rsidRDefault="00EE3224" w:rsidP="0016035D">
      <w:pPr>
        <w:rPr>
          <w:b/>
          <w:lang w:val="en-US"/>
        </w:rPr>
      </w:pPr>
      <w:bookmarkStart w:id="0" w:name="_GoBack"/>
      <w:bookmarkEnd w:id="0"/>
    </w:p>
    <w:p w14:paraId="69758B46" w14:textId="77777777" w:rsidR="0016035D" w:rsidRPr="00BB7411" w:rsidRDefault="0016035D" w:rsidP="0016035D">
      <w:pPr>
        <w:rPr>
          <w:b/>
          <w:lang w:val="en-US"/>
        </w:rPr>
      </w:pPr>
      <w:r w:rsidRPr="00BB7411">
        <w:rPr>
          <w:b/>
          <w:lang w:val="en-US"/>
        </w:rPr>
        <w:t>Project Description</w:t>
      </w:r>
      <w:r w:rsidR="00D76B3A" w:rsidRPr="00BB7411">
        <w:rPr>
          <w:b/>
          <w:lang w:val="en-US"/>
        </w:rPr>
        <w:t xml:space="preserve"> – Project Proposals</w:t>
      </w:r>
    </w:p>
    <w:p w14:paraId="5D6CDB4A" w14:textId="77777777" w:rsidR="007F0E10" w:rsidRPr="00BB7411" w:rsidRDefault="007F0E10" w:rsidP="00D91574">
      <w:pPr>
        <w:rPr>
          <w:b/>
          <w:lang w:val="en-US"/>
        </w:rPr>
      </w:pPr>
    </w:p>
    <w:p w14:paraId="34257E13" w14:textId="77777777" w:rsidR="00837F3F" w:rsidRPr="00BB7411" w:rsidRDefault="00837F3F" w:rsidP="00D91574">
      <w:pPr>
        <w:rPr>
          <w:b/>
          <w:lang w:val="en-US"/>
        </w:rPr>
      </w:pPr>
    </w:p>
    <w:p w14:paraId="1D6270BA" w14:textId="77777777" w:rsidR="006D6BF3" w:rsidRPr="00BB7411" w:rsidRDefault="009277FF" w:rsidP="006D6BF3">
      <w:pPr>
        <w:rPr>
          <w:b/>
          <w:lang w:val="en-US"/>
        </w:rPr>
      </w:pPr>
      <w:r w:rsidRPr="001413EA">
        <w:rPr>
          <w:b/>
          <w:lang w:val="en-GB"/>
        </w:rPr>
        <w:t xml:space="preserve">Prof. Dr.-Ing. habil. </w:t>
      </w:r>
      <w:r w:rsidR="006D6BF3" w:rsidRPr="00442D93">
        <w:rPr>
          <w:b/>
        </w:rPr>
        <w:t xml:space="preserve">Michael Hübner, </w:t>
      </w:r>
      <w:r w:rsidRPr="00442D93">
        <w:rPr>
          <w:b/>
        </w:rPr>
        <w:t>Ruhr-Universität Bochum,</w:t>
      </w:r>
      <w:r w:rsidRPr="00442D93">
        <w:rPr>
          <w:b/>
        </w:rPr>
        <w:br/>
      </w:r>
      <w:r w:rsidR="006D6BF3" w:rsidRPr="00442D93">
        <w:rPr>
          <w:b/>
        </w:rPr>
        <w:t xml:space="preserve">Universitätsstr. </w:t>
      </w:r>
      <w:r w:rsidRPr="00BB7411">
        <w:rPr>
          <w:b/>
          <w:lang w:val="en-US"/>
        </w:rPr>
        <w:t xml:space="preserve">150, </w:t>
      </w:r>
      <w:r w:rsidR="006D6BF3" w:rsidRPr="00BB7411">
        <w:rPr>
          <w:b/>
          <w:lang w:val="en-US"/>
        </w:rPr>
        <w:t>44801 Bochum</w:t>
      </w:r>
    </w:p>
    <w:p w14:paraId="648B5088" w14:textId="77777777" w:rsidR="006D6BF3" w:rsidRPr="00BB7411" w:rsidRDefault="006D6BF3" w:rsidP="00D91574">
      <w:pPr>
        <w:rPr>
          <w:b/>
          <w:lang w:val="en-US"/>
        </w:rPr>
      </w:pPr>
      <w:r w:rsidRPr="00BB7411">
        <w:rPr>
          <w:b/>
          <w:lang w:val="en-US"/>
        </w:rPr>
        <w:t>Professor (W3), Chairholder</w:t>
      </w:r>
      <w:r w:rsidR="009277FF" w:rsidRPr="00BB7411">
        <w:rPr>
          <w:b/>
          <w:lang w:val="en-US"/>
        </w:rPr>
        <w:t xml:space="preserve"> “Embedded Systems for Information Technology (ESIT)”</w:t>
      </w:r>
    </w:p>
    <w:p w14:paraId="4F9D5DC0" w14:textId="77777777" w:rsidR="006D6BF3" w:rsidRPr="00BB7411" w:rsidRDefault="006D6BF3" w:rsidP="00D91574">
      <w:pPr>
        <w:rPr>
          <w:b/>
          <w:lang w:val="en-US"/>
        </w:rPr>
      </w:pPr>
      <w:r w:rsidRPr="00BB7411">
        <w:rPr>
          <w:b/>
          <w:lang w:val="en-US"/>
        </w:rPr>
        <w:t>Permanent Contract</w:t>
      </w:r>
    </w:p>
    <w:p w14:paraId="6322819D" w14:textId="77777777" w:rsidR="006D6BF3" w:rsidRPr="00BB7411" w:rsidRDefault="006D6BF3" w:rsidP="00D91574">
      <w:pPr>
        <w:rPr>
          <w:b/>
          <w:lang w:val="en-US"/>
        </w:rPr>
      </w:pPr>
    </w:p>
    <w:p w14:paraId="3DD34F55" w14:textId="77777777" w:rsidR="009277FF" w:rsidRPr="00BB7411" w:rsidRDefault="009277FF" w:rsidP="009277FF">
      <w:pPr>
        <w:rPr>
          <w:b/>
          <w:lang w:val="en-US"/>
        </w:rPr>
      </w:pPr>
      <w:r w:rsidRPr="00BB7411">
        <w:rPr>
          <w:b/>
          <w:lang w:val="en-US"/>
        </w:rPr>
        <w:t>Prof. Dr.-Ing. Volker Lohweg, Ostwestfalen-Lippe University of Applied Sciences,</w:t>
      </w:r>
      <w:r w:rsidRPr="00BB7411">
        <w:rPr>
          <w:b/>
          <w:lang w:val="en-US"/>
        </w:rPr>
        <w:br/>
        <w:t xml:space="preserve">Institute Industrial IT (inIT), Langenbruch 6, </w:t>
      </w:r>
      <w:r w:rsidR="00DE67B5" w:rsidRPr="00BB7411">
        <w:rPr>
          <w:b/>
          <w:lang w:val="en-US"/>
        </w:rPr>
        <w:t>3</w:t>
      </w:r>
      <w:r w:rsidRPr="00BB7411">
        <w:rPr>
          <w:b/>
          <w:lang w:val="en-US"/>
        </w:rPr>
        <w:t>2657 Lemgo</w:t>
      </w:r>
    </w:p>
    <w:p w14:paraId="6E974DE9" w14:textId="77777777" w:rsidR="009277FF" w:rsidRPr="00BB7411" w:rsidRDefault="00BE31ED" w:rsidP="009277FF">
      <w:pPr>
        <w:rPr>
          <w:b/>
          <w:lang w:val="en-US"/>
        </w:rPr>
      </w:pPr>
      <w:r>
        <w:rPr>
          <w:b/>
          <w:lang w:val="en-US"/>
        </w:rPr>
        <w:t>Professor (</w:t>
      </w:r>
      <w:r w:rsidRPr="00007ECF">
        <w:rPr>
          <w:b/>
          <w:lang w:val="en-US"/>
        </w:rPr>
        <w:t>C</w:t>
      </w:r>
      <w:r w:rsidR="009277FF" w:rsidRPr="00007ECF">
        <w:rPr>
          <w:b/>
          <w:lang w:val="en-US"/>
        </w:rPr>
        <w:t>3</w:t>
      </w:r>
      <w:r w:rsidR="009277FF" w:rsidRPr="00BB7411">
        <w:rPr>
          <w:b/>
          <w:lang w:val="en-US"/>
        </w:rPr>
        <w:t>), Chairholder “Discrete Systems”</w:t>
      </w:r>
    </w:p>
    <w:p w14:paraId="3D94E246" w14:textId="77777777" w:rsidR="009277FF" w:rsidRPr="00BB7411" w:rsidRDefault="009277FF" w:rsidP="009277FF">
      <w:pPr>
        <w:rPr>
          <w:b/>
          <w:lang w:val="en-US"/>
        </w:rPr>
      </w:pPr>
      <w:r w:rsidRPr="00BB7411">
        <w:rPr>
          <w:b/>
          <w:lang w:val="en-US"/>
        </w:rPr>
        <w:t>Permanent Contract</w:t>
      </w:r>
    </w:p>
    <w:p w14:paraId="13B9705F" w14:textId="77777777" w:rsidR="00007680" w:rsidRPr="00BB7411" w:rsidRDefault="00007680" w:rsidP="008F6F36">
      <w:pPr>
        <w:rPr>
          <w:b/>
          <w:highlight w:val="lightGray"/>
          <w:lang w:val="en-US"/>
        </w:rPr>
      </w:pPr>
    </w:p>
    <w:p w14:paraId="4C18B74A" w14:textId="77777777" w:rsidR="00007680" w:rsidRPr="00007ECF" w:rsidRDefault="005C3906" w:rsidP="008F6F36">
      <w:pPr>
        <w:rPr>
          <w:b/>
          <w:lang w:val="en-US"/>
        </w:rPr>
      </w:pPr>
      <w:r w:rsidRPr="00007ECF">
        <w:rPr>
          <w:b/>
          <w:lang w:val="en-US"/>
        </w:rPr>
        <w:t>Algorithms</w:t>
      </w:r>
      <w:r w:rsidR="000E674E" w:rsidRPr="00007ECF">
        <w:rPr>
          <w:b/>
          <w:lang w:val="en-US"/>
        </w:rPr>
        <w:t xml:space="preserve"> and</w:t>
      </w:r>
      <w:r w:rsidR="008232A7" w:rsidRPr="00007ECF">
        <w:rPr>
          <w:b/>
          <w:lang w:val="en-US"/>
        </w:rPr>
        <w:t xml:space="preserve"> </w:t>
      </w:r>
      <w:r w:rsidRPr="00007ECF">
        <w:rPr>
          <w:b/>
          <w:lang w:val="en-US"/>
        </w:rPr>
        <w:t xml:space="preserve">Methods for On-Chip Information Fusion </w:t>
      </w:r>
      <w:r w:rsidR="000E674E" w:rsidRPr="00007ECF">
        <w:rPr>
          <w:b/>
          <w:lang w:val="en-US"/>
        </w:rPr>
        <w:t>in Processor-</w:t>
      </w:r>
      <w:r w:rsidRPr="00007ECF">
        <w:rPr>
          <w:b/>
          <w:lang w:val="en-US"/>
        </w:rPr>
        <w:t>based Designs – “</w:t>
      </w:r>
      <w:r w:rsidR="00007ECF" w:rsidRPr="00007ECF">
        <w:rPr>
          <w:b/>
          <w:lang w:val="en-US"/>
        </w:rPr>
        <w:t>AmonPro</w:t>
      </w:r>
      <w:r w:rsidRPr="00007ECF">
        <w:rPr>
          <w:b/>
          <w:lang w:val="en-US"/>
        </w:rPr>
        <w:t>”</w:t>
      </w:r>
    </w:p>
    <w:p w14:paraId="6B3C765C" w14:textId="77777777" w:rsidR="006238E4" w:rsidRPr="00EA113B" w:rsidRDefault="006238E4" w:rsidP="006238E4">
      <w:pPr>
        <w:pBdr>
          <w:bottom w:val="single" w:sz="4" w:space="1" w:color="auto"/>
        </w:pBdr>
        <w:rPr>
          <w:b/>
          <w:sz w:val="24"/>
          <w:lang w:val="en-US"/>
        </w:rPr>
      </w:pPr>
      <w:bookmarkStart w:id="1" w:name="_Toc283017170"/>
      <w:bookmarkStart w:id="2" w:name="_Toc283017236"/>
      <w:bookmarkStart w:id="3" w:name="_Toc283017362"/>
      <w:bookmarkStart w:id="4" w:name="_Toc283038945"/>
      <w:bookmarkStart w:id="5" w:name="_Toc283039039"/>
    </w:p>
    <w:p w14:paraId="09959785" w14:textId="77777777" w:rsidR="006238E4" w:rsidRPr="00EA113B" w:rsidRDefault="006238E4" w:rsidP="006238E4">
      <w:pPr>
        <w:rPr>
          <w:b/>
          <w:szCs w:val="22"/>
          <w:lang w:val="en-US"/>
        </w:rPr>
      </w:pPr>
    </w:p>
    <w:p w14:paraId="4AE2729A" w14:textId="77777777" w:rsidR="006E5983" w:rsidRPr="00BB7411" w:rsidRDefault="0016035D" w:rsidP="006E5983">
      <w:pPr>
        <w:rPr>
          <w:b/>
          <w:lang w:val="en-US"/>
        </w:rPr>
      </w:pPr>
      <w:r w:rsidRPr="00BB7411">
        <w:rPr>
          <w:b/>
          <w:lang w:val="en-US"/>
        </w:rPr>
        <w:t>Project Description</w:t>
      </w:r>
    </w:p>
    <w:p w14:paraId="6C535B01" w14:textId="77777777" w:rsidR="00002AF4" w:rsidRPr="00860DEA" w:rsidRDefault="00002AF4" w:rsidP="006E5983">
      <w:pPr>
        <w:rPr>
          <w:sz w:val="10"/>
          <w:szCs w:val="10"/>
          <w:lang w:val="en-US"/>
        </w:rPr>
      </w:pPr>
    </w:p>
    <w:p w14:paraId="54D72621" w14:textId="2A96A679" w:rsidR="00F65667" w:rsidRPr="00BB7411" w:rsidRDefault="00EE3224" w:rsidP="00B50467">
      <w:pPr>
        <w:jc w:val="both"/>
        <w:rPr>
          <w:lang w:val="en-US"/>
        </w:rPr>
      </w:pPr>
      <w:r>
        <w:rPr>
          <w:lang w:val="en-US"/>
        </w:rPr>
        <w:t>Information fusion (IFU) is a recent research topic</w:t>
      </w:r>
      <w:r w:rsidR="00CB2AEB">
        <w:rPr>
          <w:lang w:val="en-US"/>
        </w:rPr>
        <w:t xml:space="preserve"> in</w:t>
      </w:r>
      <w:r w:rsidR="00BA2349">
        <w:rPr>
          <w:lang w:val="en-US"/>
        </w:rPr>
        <w:t xml:space="preserve"> data analytics and d</w:t>
      </w:r>
      <w:r>
        <w:rPr>
          <w:lang w:val="en-US"/>
        </w:rPr>
        <w:t xml:space="preserve">iagnosis. </w:t>
      </w:r>
      <w:r w:rsidR="00EF1EA2">
        <w:rPr>
          <w:lang w:val="en-US"/>
        </w:rPr>
        <w:t>A</w:t>
      </w:r>
      <w:r>
        <w:rPr>
          <w:lang w:val="en-US"/>
        </w:rPr>
        <w:t>pplications</w:t>
      </w:r>
      <w:r w:rsidR="00EF1EA2">
        <w:rPr>
          <w:lang w:val="en-US"/>
        </w:rPr>
        <w:t xml:space="preserve"> are </w:t>
      </w:r>
      <w:r w:rsidR="00BA2349">
        <w:rPr>
          <w:lang w:val="en-US"/>
        </w:rPr>
        <w:t>fou</w:t>
      </w:r>
      <w:r w:rsidR="0040118E">
        <w:rPr>
          <w:lang w:val="en-US"/>
        </w:rPr>
        <w:t xml:space="preserve">nd in </w:t>
      </w:r>
      <w:r w:rsidR="006B1A73">
        <w:rPr>
          <w:lang w:val="en-US"/>
        </w:rPr>
        <w:t xml:space="preserve">automotive, </w:t>
      </w:r>
      <w:r w:rsidR="00BA2349">
        <w:rPr>
          <w:lang w:val="en-US"/>
        </w:rPr>
        <w:t>m</w:t>
      </w:r>
      <w:r>
        <w:rPr>
          <w:lang w:val="en-US"/>
        </w:rPr>
        <w:t xml:space="preserve">achine </w:t>
      </w:r>
      <w:r w:rsidR="000D47EA">
        <w:rPr>
          <w:lang w:val="en-US"/>
        </w:rPr>
        <w:t xml:space="preserve">engineering </w:t>
      </w:r>
      <w:r w:rsidR="0040118E">
        <w:rPr>
          <w:lang w:val="en-US"/>
        </w:rPr>
        <w:t xml:space="preserve">or </w:t>
      </w:r>
      <w:r w:rsidR="00BA2349">
        <w:rPr>
          <w:lang w:val="en-US"/>
        </w:rPr>
        <w:t>process plant e</w:t>
      </w:r>
      <w:r>
        <w:rPr>
          <w:lang w:val="en-US"/>
        </w:rPr>
        <w:t>ngineering</w:t>
      </w:r>
      <w:r w:rsidR="00B67345">
        <w:rPr>
          <w:lang w:val="en-US"/>
        </w:rPr>
        <w:t xml:space="preserve"> </w:t>
      </w:r>
      <w:r w:rsidR="00B67345">
        <w:rPr>
          <w:lang w:val="en-US"/>
        </w:rPr>
        <w:fldChar w:fldCharType="begin"/>
      </w:r>
      <w:r w:rsidR="00B67345">
        <w:rPr>
          <w:lang w:val="en-US"/>
        </w:rPr>
        <w:instrText>ADDIN CITAVI.PLACEHOLDER 6b35a4bd-aecb-48b1-9e4d-df36d914c2b5 PFBsYWNlaG9sZGVyPg0KICA8QWRkSW5WZXJzaW9uPjUuMy4xLjA8L0FkZEluVmVyc2lvbj4NCiAgPElkPjZiMzVhNGJkLWFlY2ItNDhiMS05ZTRkLWRmMzZkOTE0YzJiNTwvSWQ+DQogIDxFbnRyaWVzPg0KICAgIDxFbnRyeT4NCiAgICAgIDxJZD4wZWVhOGY5ZS0xZGYwLTRiYWMtODIzYS1kOGY2OTc0NjFhZjE8L0lkPg0KICAgICAgPFJlZmVyZW5jZUlkPjQ5YjNhMmI5LTcxOTYtNDhiOC1iMWVkLTdhMTFkODQ4YjMw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MTddPC9UZXh0Pg0KICAgIDwvVGV4dFVuaXQ+DQogIDwvVGV4dFVuaXRzPg0KPC9QbGFjZWhvbGRlcj4=</w:instrText>
      </w:r>
      <w:r w:rsidR="00B67345">
        <w:rPr>
          <w:lang w:val="en-US"/>
        </w:rPr>
        <w:fldChar w:fldCharType="separate"/>
      </w:r>
      <w:bookmarkStart w:id="6" w:name="_CTVP0016b35a4bdaecb48b19e4ddf36d914c2b5"/>
      <w:r w:rsidR="00ED32D8">
        <w:rPr>
          <w:lang w:val="en-US"/>
        </w:rPr>
        <w:t>[Mön17]</w:t>
      </w:r>
      <w:bookmarkEnd w:id="6"/>
      <w:r w:rsidR="00B67345">
        <w:rPr>
          <w:lang w:val="en-US"/>
        </w:rPr>
        <w:fldChar w:fldCharType="end"/>
      </w:r>
      <w:r w:rsidRPr="00B67345">
        <w:rPr>
          <w:lang w:val="en-GB"/>
        </w:rPr>
        <w:t>.</w:t>
      </w:r>
      <w:r w:rsidR="0040118E">
        <w:rPr>
          <w:lang w:val="en-GB"/>
        </w:rPr>
        <w:t xml:space="preserve"> The fact is that</w:t>
      </w:r>
      <w:r w:rsidR="00D34078" w:rsidRPr="00B67345">
        <w:rPr>
          <w:lang w:val="en-GB"/>
        </w:rPr>
        <w:t xml:space="preserve"> IFU has the research potential for other fields</w:t>
      </w:r>
      <w:r w:rsidR="0040118E">
        <w:rPr>
          <w:lang w:val="en-GB"/>
        </w:rPr>
        <w:t xml:space="preserve"> such as</w:t>
      </w:r>
      <w:r w:rsidR="00D34078" w:rsidRPr="00B67345">
        <w:rPr>
          <w:lang w:val="en-GB"/>
        </w:rPr>
        <w:t xml:space="preserve"> </w:t>
      </w:r>
      <w:r w:rsidR="00BA2349" w:rsidRPr="00B67345">
        <w:rPr>
          <w:lang w:val="en-GB"/>
        </w:rPr>
        <w:t>microelectronics</w:t>
      </w:r>
      <w:r w:rsidR="00D34078" w:rsidRPr="00B67345">
        <w:rPr>
          <w:lang w:val="en-GB"/>
        </w:rPr>
        <w:t>.</w:t>
      </w:r>
      <w:r w:rsidRPr="00B67345">
        <w:rPr>
          <w:lang w:val="en-GB"/>
        </w:rPr>
        <w:t xml:space="preserve"> </w:t>
      </w:r>
      <w:r w:rsidR="00B220B2" w:rsidRPr="00BB7411">
        <w:rPr>
          <w:lang w:val="en-US"/>
        </w:rPr>
        <w:t xml:space="preserve">The aim of this research project </w:t>
      </w:r>
      <w:r w:rsidR="00B50467">
        <w:rPr>
          <w:lang w:val="en-US"/>
        </w:rPr>
        <w:t>is</w:t>
      </w:r>
      <w:r w:rsidR="00B50467" w:rsidRPr="00BB7411">
        <w:rPr>
          <w:lang w:val="en-US"/>
        </w:rPr>
        <w:t xml:space="preserve"> </w:t>
      </w:r>
      <w:r w:rsidR="00B220B2" w:rsidRPr="00BB7411">
        <w:rPr>
          <w:lang w:val="en-US"/>
        </w:rPr>
        <w:t xml:space="preserve">the scientific investigation </w:t>
      </w:r>
      <w:r w:rsidR="003F677A">
        <w:rPr>
          <w:lang w:val="en-US"/>
        </w:rPr>
        <w:t>regarding</w:t>
      </w:r>
      <w:r w:rsidR="00B220B2" w:rsidRPr="00BB7411">
        <w:rPr>
          <w:lang w:val="en-US"/>
        </w:rPr>
        <w:t xml:space="preserve"> </w:t>
      </w:r>
      <w:r w:rsidR="0001774C" w:rsidRPr="00BB7411">
        <w:rPr>
          <w:lang w:val="en-US"/>
        </w:rPr>
        <w:t xml:space="preserve">the </w:t>
      </w:r>
      <w:r w:rsidR="004815F0" w:rsidRPr="00BB7411">
        <w:rPr>
          <w:lang w:val="en-US"/>
        </w:rPr>
        <w:t xml:space="preserve">adaptation </w:t>
      </w:r>
      <w:r w:rsidR="004815F0" w:rsidRPr="000A6EBC">
        <w:rPr>
          <w:lang w:val="en-US"/>
        </w:rPr>
        <w:t xml:space="preserve">of </w:t>
      </w:r>
      <w:r w:rsidR="00A272CE" w:rsidRPr="000A6EBC">
        <w:rPr>
          <w:lang w:val="en-US"/>
        </w:rPr>
        <w:t xml:space="preserve">IFU </w:t>
      </w:r>
      <w:r w:rsidR="004815F0" w:rsidRPr="000A6EBC">
        <w:rPr>
          <w:lang w:val="en-US"/>
        </w:rPr>
        <w:t>a</w:t>
      </w:r>
      <w:r w:rsidR="00A272CE" w:rsidRPr="000A6EBC">
        <w:rPr>
          <w:lang w:val="en-US"/>
        </w:rPr>
        <w:t>pproaches</w:t>
      </w:r>
      <w:r w:rsidR="00B220B2" w:rsidRPr="000A6EBC">
        <w:rPr>
          <w:lang w:val="en-US"/>
        </w:rPr>
        <w:t xml:space="preserve"> in</w:t>
      </w:r>
      <w:r w:rsidR="00B77862" w:rsidRPr="000A6EBC">
        <w:rPr>
          <w:lang w:val="en-US"/>
        </w:rPr>
        <w:t>to the system</w:t>
      </w:r>
      <w:r w:rsidR="003064AA">
        <w:rPr>
          <w:lang w:val="en-US"/>
        </w:rPr>
        <w:t>s</w:t>
      </w:r>
      <w:r w:rsidR="00B77862" w:rsidRPr="000A6EBC">
        <w:rPr>
          <w:lang w:val="en-US"/>
        </w:rPr>
        <w:t xml:space="preserve"> </w:t>
      </w:r>
      <w:r w:rsidR="000A6EBC" w:rsidRPr="000A6EBC">
        <w:rPr>
          <w:lang w:val="en-US"/>
        </w:rPr>
        <w:t>arranged around</w:t>
      </w:r>
      <w:r w:rsidR="00B220B2" w:rsidRPr="000A6EBC">
        <w:rPr>
          <w:lang w:val="en-US"/>
        </w:rPr>
        <w:t xml:space="preserve"> processor</w:t>
      </w:r>
      <w:r w:rsidR="007E4910">
        <w:rPr>
          <w:lang w:val="en-US"/>
        </w:rPr>
        <w:t>s</w:t>
      </w:r>
      <w:r w:rsidR="00B220B2" w:rsidRPr="000A6EBC">
        <w:rPr>
          <w:lang w:val="en-US"/>
        </w:rPr>
        <w:t>.</w:t>
      </w:r>
      <w:r w:rsidR="00B220B2" w:rsidRPr="00BB7411">
        <w:rPr>
          <w:lang w:val="en-US"/>
        </w:rPr>
        <w:t xml:space="preserve"> </w:t>
      </w:r>
      <w:r w:rsidR="005C7DE1">
        <w:rPr>
          <w:lang w:val="en-US"/>
        </w:rPr>
        <w:t>By our</w:t>
      </w:r>
      <w:r w:rsidR="004A6899">
        <w:rPr>
          <w:lang w:val="en-US"/>
        </w:rPr>
        <w:t xml:space="preserve"> scientific study</w:t>
      </w:r>
      <w:r w:rsidR="0085223C" w:rsidRPr="00BB7411">
        <w:rPr>
          <w:lang w:val="en-US"/>
        </w:rPr>
        <w:t>,</w:t>
      </w:r>
      <w:r w:rsidR="00B220B2" w:rsidRPr="00BB7411">
        <w:rPr>
          <w:lang w:val="en-US"/>
        </w:rPr>
        <w:t xml:space="preserve"> we </w:t>
      </w:r>
      <w:r w:rsidR="004A6899">
        <w:rPr>
          <w:lang w:val="en-US"/>
        </w:rPr>
        <w:t>focus on</w:t>
      </w:r>
      <w:r w:rsidR="00B220B2" w:rsidRPr="00BB7411">
        <w:rPr>
          <w:lang w:val="en-US"/>
        </w:rPr>
        <w:t xml:space="preserve"> the </w:t>
      </w:r>
      <w:r w:rsidR="004815F0" w:rsidRPr="00BB7411">
        <w:rPr>
          <w:lang w:val="en-US"/>
        </w:rPr>
        <w:t>questions how algorithms</w:t>
      </w:r>
      <w:r w:rsidR="0040118E">
        <w:rPr>
          <w:lang w:val="en-US"/>
        </w:rPr>
        <w:t>, developed for</w:t>
      </w:r>
      <w:r w:rsidR="00625941">
        <w:rPr>
          <w:lang w:val="en-US"/>
        </w:rPr>
        <w:t xml:space="preserve"> the kind of</w:t>
      </w:r>
      <w:r w:rsidR="00D8339F" w:rsidRPr="00BB7411">
        <w:rPr>
          <w:lang w:val="en-US"/>
        </w:rPr>
        <w:t xml:space="preserve"> </w:t>
      </w:r>
      <w:r w:rsidR="008232A7" w:rsidRPr="00BB7411">
        <w:rPr>
          <w:lang w:val="en-US"/>
        </w:rPr>
        <w:t>large scale</w:t>
      </w:r>
      <w:r w:rsidR="004507EA">
        <w:rPr>
          <w:lang w:val="en-US"/>
        </w:rPr>
        <w:t>s and</w:t>
      </w:r>
      <w:r w:rsidR="00D8339F" w:rsidRPr="00BB7411">
        <w:rPr>
          <w:lang w:val="en-US"/>
        </w:rPr>
        <w:t xml:space="preserve"> dimensions such as </w:t>
      </w:r>
      <w:r w:rsidR="004815F0" w:rsidRPr="00BB7411">
        <w:rPr>
          <w:lang w:val="en-US"/>
        </w:rPr>
        <w:t xml:space="preserve">factories </w:t>
      </w:r>
      <w:r w:rsidR="00C1676E">
        <w:rPr>
          <w:lang w:val="en-US"/>
        </w:rPr>
        <w:t xml:space="preserve">or </w:t>
      </w:r>
      <w:r w:rsidR="004815F0" w:rsidRPr="00BB7411">
        <w:rPr>
          <w:lang w:val="en-US"/>
        </w:rPr>
        <w:t>plants</w:t>
      </w:r>
      <w:r w:rsidR="00B220B2" w:rsidRPr="00BB7411">
        <w:rPr>
          <w:lang w:val="en-US"/>
        </w:rPr>
        <w:t>, can be a</w:t>
      </w:r>
      <w:r w:rsidR="000D628E" w:rsidRPr="00BB7411">
        <w:rPr>
          <w:lang w:val="en-US"/>
        </w:rPr>
        <w:t xml:space="preserve">dapted </w:t>
      </w:r>
      <w:r w:rsidR="004A6899">
        <w:rPr>
          <w:lang w:val="en-US"/>
        </w:rPr>
        <w:t>in</w:t>
      </w:r>
      <w:r w:rsidR="000D628E" w:rsidRPr="00BB7411">
        <w:rPr>
          <w:lang w:val="en-US"/>
        </w:rPr>
        <w:t>to microprocessor</w:t>
      </w:r>
      <w:r w:rsidR="007E4910">
        <w:rPr>
          <w:lang w:val="en-US"/>
        </w:rPr>
        <w:t>s</w:t>
      </w:r>
      <w:r w:rsidR="000D628E" w:rsidRPr="00BB7411">
        <w:rPr>
          <w:lang w:val="en-US"/>
        </w:rPr>
        <w:t xml:space="preserve"> </w:t>
      </w:r>
      <w:r w:rsidR="00456DA9" w:rsidRPr="00BB7411">
        <w:rPr>
          <w:lang w:val="en-US"/>
        </w:rPr>
        <w:t>on the level of on-chip sensors</w:t>
      </w:r>
      <w:r w:rsidR="000D628E" w:rsidRPr="00BB7411">
        <w:rPr>
          <w:lang w:val="en-US"/>
        </w:rPr>
        <w:t>.</w:t>
      </w:r>
    </w:p>
    <w:p w14:paraId="5CDEA810" w14:textId="77777777" w:rsidR="00AA0317" w:rsidRPr="00BB7411" w:rsidRDefault="004507EA" w:rsidP="002F5F47">
      <w:pPr>
        <w:jc w:val="both"/>
        <w:rPr>
          <w:lang w:val="en-US"/>
        </w:rPr>
      </w:pPr>
      <w:r>
        <w:rPr>
          <w:lang w:val="en-US"/>
        </w:rPr>
        <w:t>Data analytics and diagnosis</w:t>
      </w:r>
      <w:r w:rsidRPr="00BB7411">
        <w:rPr>
          <w:lang w:val="en-US"/>
        </w:rPr>
        <w:t xml:space="preserve"> </w:t>
      </w:r>
      <w:r>
        <w:rPr>
          <w:lang w:val="en-US"/>
        </w:rPr>
        <w:t>a</w:t>
      </w:r>
      <w:r w:rsidR="00A272CE" w:rsidRPr="00BB7411">
        <w:rPr>
          <w:lang w:val="en-US"/>
        </w:rPr>
        <w:t>l</w:t>
      </w:r>
      <w:r w:rsidR="0064475A" w:rsidRPr="00BB7411">
        <w:rPr>
          <w:lang w:val="en-US"/>
        </w:rPr>
        <w:t>gorithms</w:t>
      </w:r>
      <w:r w:rsidR="00572E9A" w:rsidRPr="00BB7411">
        <w:rPr>
          <w:lang w:val="en-US"/>
        </w:rPr>
        <w:t xml:space="preserve"> </w:t>
      </w:r>
      <w:r w:rsidR="00716AB6">
        <w:rPr>
          <w:szCs w:val="28"/>
          <w:lang w:val="en-US"/>
        </w:rPr>
        <w:t xml:space="preserve">for monitoring </w:t>
      </w:r>
      <w:r w:rsidR="004A6899">
        <w:rPr>
          <w:lang w:val="en-US"/>
        </w:rPr>
        <w:t>or maintenance</w:t>
      </w:r>
      <w:r>
        <w:rPr>
          <w:lang w:val="en-US"/>
        </w:rPr>
        <w:t xml:space="preserve"> </w:t>
      </w:r>
      <w:r w:rsidR="009E0679" w:rsidRPr="00BB7411">
        <w:rPr>
          <w:lang w:val="en-US"/>
        </w:rPr>
        <w:t xml:space="preserve">evaluate </w:t>
      </w:r>
      <w:r>
        <w:rPr>
          <w:lang w:val="en-US"/>
        </w:rPr>
        <w:t xml:space="preserve">system </w:t>
      </w:r>
      <w:r w:rsidR="009E0679" w:rsidRPr="00BB7411">
        <w:rPr>
          <w:lang w:val="en-US"/>
        </w:rPr>
        <w:t>state</w:t>
      </w:r>
      <w:r w:rsidR="000A6EBC">
        <w:rPr>
          <w:lang w:val="en-US"/>
        </w:rPr>
        <w:t>s</w:t>
      </w:r>
      <w:r w:rsidR="009E0679" w:rsidRPr="00BB7411">
        <w:rPr>
          <w:lang w:val="en-US"/>
        </w:rPr>
        <w:t xml:space="preserve"> </w:t>
      </w:r>
      <w:r w:rsidR="00E833B6" w:rsidRPr="00BB7411">
        <w:rPr>
          <w:lang w:val="en-US"/>
        </w:rPr>
        <w:t>incorporating</w:t>
      </w:r>
      <w:r w:rsidR="009E0679" w:rsidRPr="00BB7411">
        <w:rPr>
          <w:lang w:val="en-US"/>
        </w:rPr>
        <w:t xml:space="preserve"> information from different sources. These may be several different</w:t>
      </w:r>
      <w:r w:rsidR="00D66C56" w:rsidRPr="00BB7411">
        <w:rPr>
          <w:lang w:val="en-US"/>
        </w:rPr>
        <w:t xml:space="preserve"> visual and acoustic sensors like </w:t>
      </w:r>
      <w:r w:rsidR="009E0679" w:rsidRPr="00BB7411">
        <w:rPr>
          <w:lang w:val="en-US"/>
        </w:rPr>
        <w:t>image, audio</w:t>
      </w:r>
      <w:r w:rsidR="006E666D" w:rsidRPr="00BB7411">
        <w:rPr>
          <w:lang w:val="en-US"/>
        </w:rPr>
        <w:t>,</w:t>
      </w:r>
      <w:r w:rsidR="009E0679" w:rsidRPr="00BB7411">
        <w:rPr>
          <w:lang w:val="en-US"/>
        </w:rPr>
        <w:t xml:space="preserve"> </w:t>
      </w:r>
      <w:r w:rsidR="00D66C56" w:rsidRPr="00BB7411">
        <w:rPr>
          <w:lang w:val="en-US"/>
        </w:rPr>
        <w:t>or video sensors</w:t>
      </w:r>
      <w:r w:rsidR="009E0679" w:rsidRPr="00BB7411">
        <w:rPr>
          <w:lang w:val="en-US"/>
        </w:rPr>
        <w:t>,</w:t>
      </w:r>
      <w:r w:rsidR="001A2537" w:rsidRPr="00BB7411">
        <w:rPr>
          <w:lang w:val="en-US"/>
        </w:rPr>
        <w:t xml:space="preserve"> and</w:t>
      </w:r>
      <w:r w:rsidR="009E0679" w:rsidRPr="00BB7411">
        <w:rPr>
          <w:lang w:val="en-US"/>
        </w:rPr>
        <w:t xml:space="preserve"> basic physical measures such as pressure, temperature </w:t>
      </w:r>
      <w:r w:rsidR="0064475A" w:rsidRPr="00BB7411">
        <w:rPr>
          <w:lang w:val="en-US"/>
        </w:rPr>
        <w:t>or</w:t>
      </w:r>
      <w:r w:rsidR="009E0679" w:rsidRPr="00BB7411">
        <w:rPr>
          <w:lang w:val="en-US"/>
        </w:rPr>
        <w:t xml:space="preserve"> humidity</w:t>
      </w:r>
      <w:r w:rsidR="001A2537" w:rsidRPr="00BB7411">
        <w:rPr>
          <w:lang w:val="en-US"/>
        </w:rPr>
        <w:t>. Moreover, the information can include</w:t>
      </w:r>
      <w:r w:rsidR="009E0679" w:rsidRPr="00BB7411">
        <w:rPr>
          <w:lang w:val="en-US"/>
        </w:rPr>
        <w:t xml:space="preserve"> specific process parameters </w:t>
      </w:r>
      <w:r w:rsidR="001A2537" w:rsidRPr="00BB7411">
        <w:rPr>
          <w:lang w:val="en-US"/>
        </w:rPr>
        <w:t xml:space="preserve">such as </w:t>
      </w:r>
      <w:r w:rsidR="0064475A" w:rsidRPr="00BB7411">
        <w:rPr>
          <w:lang w:val="en-US"/>
        </w:rPr>
        <w:t xml:space="preserve">throughput, </w:t>
      </w:r>
      <w:r w:rsidR="009B624F" w:rsidRPr="00BB7411">
        <w:rPr>
          <w:lang w:val="en-US"/>
        </w:rPr>
        <w:t>utilized</w:t>
      </w:r>
      <w:r w:rsidR="0064475A" w:rsidRPr="00BB7411">
        <w:rPr>
          <w:lang w:val="en-US"/>
        </w:rPr>
        <w:t xml:space="preserve"> capacity, or production error rate.</w:t>
      </w:r>
      <w:r w:rsidR="009E0679" w:rsidRPr="00BB7411">
        <w:rPr>
          <w:lang w:val="en-US"/>
        </w:rPr>
        <w:t xml:space="preserve"> In addition, information from co</w:t>
      </w:r>
      <w:r w:rsidR="00574684" w:rsidRPr="00BB7411">
        <w:rPr>
          <w:lang w:val="en-US"/>
        </w:rPr>
        <w:t xml:space="preserve">mplex heterogeneous data types </w:t>
      </w:r>
      <w:r w:rsidR="0085223C" w:rsidRPr="00BB7411">
        <w:rPr>
          <w:lang w:val="en-US"/>
        </w:rPr>
        <w:t>is incorporated</w:t>
      </w:r>
      <w:r w:rsidR="00574684" w:rsidRPr="00BB7411">
        <w:rPr>
          <w:lang w:val="en-US"/>
        </w:rPr>
        <w:t>.</w:t>
      </w:r>
      <w:r w:rsidR="009E0679" w:rsidRPr="00BB7411">
        <w:rPr>
          <w:lang w:val="en-US"/>
        </w:rPr>
        <w:t xml:space="preserve"> </w:t>
      </w:r>
      <w:r w:rsidR="00574684" w:rsidRPr="00BB7411">
        <w:rPr>
          <w:lang w:val="en-US"/>
        </w:rPr>
        <w:t>The</w:t>
      </w:r>
      <w:r w:rsidR="00D5560E">
        <w:rPr>
          <w:lang w:val="en-US"/>
        </w:rPr>
        <w:t>se</w:t>
      </w:r>
      <w:r w:rsidR="00574684" w:rsidRPr="00BB7411">
        <w:rPr>
          <w:lang w:val="en-US"/>
        </w:rPr>
        <w:t xml:space="preserve"> may</w:t>
      </w:r>
      <w:r w:rsidR="009E0679" w:rsidRPr="00BB7411">
        <w:rPr>
          <w:lang w:val="en-US"/>
        </w:rPr>
        <w:t xml:space="preserve"> contain structured, unstructured</w:t>
      </w:r>
      <w:r w:rsidR="0064475A" w:rsidRPr="00BB7411">
        <w:rPr>
          <w:lang w:val="en-US"/>
        </w:rPr>
        <w:t>,</w:t>
      </w:r>
      <w:r w:rsidR="009E0679" w:rsidRPr="00BB7411">
        <w:rPr>
          <w:lang w:val="en-US"/>
        </w:rPr>
        <w:t xml:space="preserve"> and semi-structured data</w:t>
      </w:r>
      <w:r w:rsidR="00574684" w:rsidRPr="00BB7411">
        <w:rPr>
          <w:lang w:val="en-US"/>
        </w:rPr>
        <w:t>, e.g.,</w:t>
      </w:r>
      <w:r w:rsidR="009E0679" w:rsidRPr="00BB7411">
        <w:rPr>
          <w:lang w:val="en-US"/>
        </w:rPr>
        <w:t xml:space="preserve"> </w:t>
      </w:r>
      <w:r w:rsidR="0064475A" w:rsidRPr="00BB7411">
        <w:rPr>
          <w:lang w:val="en-US"/>
        </w:rPr>
        <w:t>tabular</w:t>
      </w:r>
      <w:r w:rsidR="009E0679" w:rsidRPr="00BB7411">
        <w:rPr>
          <w:lang w:val="en-US"/>
        </w:rPr>
        <w:t xml:space="preserve"> data from relational databases, text data, hypertexts</w:t>
      </w:r>
      <w:r w:rsidR="0064475A" w:rsidRPr="00BB7411">
        <w:rPr>
          <w:lang w:val="en-US"/>
        </w:rPr>
        <w:t>,</w:t>
      </w:r>
      <w:r w:rsidR="009E0679" w:rsidRPr="00BB7411">
        <w:rPr>
          <w:lang w:val="en-US"/>
        </w:rPr>
        <w:t xml:space="preserve"> and </w:t>
      </w:r>
      <w:r w:rsidR="00BA64EC">
        <w:rPr>
          <w:lang w:val="en-US"/>
        </w:rPr>
        <w:t>others</w:t>
      </w:r>
      <w:r w:rsidR="009E0679" w:rsidRPr="00BB7411">
        <w:rPr>
          <w:lang w:val="en-US"/>
        </w:rPr>
        <w:t xml:space="preserve">. </w:t>
      </w:r>
      <w:r w:rsidR="00B029CB" w:rsidRPr="00BB7411">
        <w:rPr>
          <w:lang w:val="en-US"/>
        </w:rPr>
        <w:t>Th</w:t>
      </w:r>
      <w:r w:rsidR="00BA64EC">
        <w:rPr>
          <w:lang w:val="en-US"/>
        </w:rPr>
        <w:t>e</w:t>
      </w:r>
      <w:r w:rsidR="009E0679" w:rsidRPr="00BB7411">
        <w:rPr>
          <w:lang w:val="en-US"/>
        </w:rPr>
        <w:t xml:space="preserve"> heterogeneous data </w:t>
      </w:r>
      <w:r w:rsidR="00BA64EC">
        <w:rPr>
          <w:lang w:val="en-US"/>
        </w:rPr>
        <w:t>is</w:t>
      </w:r>
      <w:r w:rsidR="009E0679" w:rsidRPr="00BB7411">
        <w:rPr>
          <w:lang w:val="en-US"/>
        </w:rPr>
        <w:t xml:space="preserve"> </w:t>
      </w:r>
      <w:r w:rsidR="00D5560E">
        <w:rPr>
          <w:lang w:val="en-US"/>
        </w:rPr>
        <w:t>aggregated</w:t>
      </w:r>
      <w:r w:rsidR="009E0679" w:rsidRPr="00BB7411">
        <w:rPr>
          <w:lang w:val="en-US"/>
        </w:rPr>
        <w:t xml:space="preserve"> </w:t>
      </w:r>
      <w:r w:rsidR="00B029CB" w:rsidRPr="00BB7411">
        <w:rPr>
          <w:lang w:val="en-US"/>
        </w:rPr>
        <w:t>by</w:t>
      </w:r>
      <w:r w:rsidR="009E0679" w:rsidRPr="00BB7411">
        <w:rPr>
          <w:lang w:val="en-US"/>
        </w:rPr>
        <w:t xml:space="preserve"> information fusion methods with the objective to </w:t>
      </w:r>
      <w:r w:rsidR="009B624F" w:rsidRPr="00BB7411">
        <w:rPr>
          <w:lang w:val="en-US"/>
        </w:rPr>
        <w:t>recognize</w:t>
      </w:r>
      <w:r w:rsidR="009E0679" w:rsidRPr="00BB7411">
        <w:rPr>
          <w:lang w:val="en-US"/>
        </w:rPr>
        <w:t xml:space="preserve"> the characteristics of complex </w:t>
      </w:r>
      <w:r w:rsidR="00574684" w:rsidRPr="00BB7411">
        <w:rPr>
          <w:lang w:val="en-US"/>
        </w:rPr>
        <w:t>systems</w:t>
      </w:r>
      <w:r w:rsidR="009E0679" w:rsidRPr="00BB7411">
        <w:rPr>
          <w:lang w:val="en-US"/>
        </w:rPr>
        <w:t xml:space="preserve"> in real-time. </w:t>
      </w:r>
      <w:r w:rsidR="00BA64EC">
        <w:rPr>
          <w:lang w:val="en-US"/>
        </w:rPr>
        <w:t xml:space="preserve">For example, it </w:t>
      </w:r>
      <w:r w:rsidR="009E0679" w:rsidRPr="00BB7411">
        <w:rPr>
          <w:lang w:val="en-US"/>
        </w:rPr>
        <w:t>enables the recognition of fa</w:t>
      </w:r>
      <w:r w:rsidR="00740FA8">
        <w:rPr>
          <w:lang w:val="en-US"/>
        </w:rPr>
        <w:t>ults</w:t>
      </w:r>
      <w:r w:rsidR="009F3173">
        <w:rPr>
          <w:lang w:val="en-US"/>
        </w:rPr>
        <w:t xml:space="preserve">, </w:t>
      </w:r>
      <w:r w:rsidR="00AA338B">
        <w:rPr>
          <w:lang w:val="en-US"/>
        </w:rPr>
        <w:t>anomalies</w:t>
      </w:r>
      <w:r w:rsidR="009F3173">
        <w:rPr>
          <w:lang w:val="en-US"/>
        </w:rPr>
        <w:t xml:space="preserve"> or suboptimal execution</w:t>
      </w:r>
      <w:r w:rsidR="005308ED">
        <w:rPr>
          <w:lang w:val="en-US"/>
        </w:rPr>
        <w:t>s</w:t>
      </w:r>
      <w:r w:rsidR="00BA64EC">
        <w:rPr>
          <w:lang w:val="en-US"/>
        </w:rPr>
        <w:t>,</w:t>
      </w:r>
      <w:r w:rsidR="0064475A" w:rsidRPr="00BB7411">
        <w:rPr>
          <w:lang w:val="en-US"/>
        </w:rPr>
        <w:t xml:space="preserve"> </w:t>
      </w:r>
      <w:r w:rsidR="009E0679" w:rsidRPr="00BB7411">
        <w:rPr>
          <w:lang w:val="en-US"/>
        </w:rPr>
        <w:t>which arise from defects</w:t>
      </w:r>
      <w:r w:rsidR="00AA338B">
        <w:rPr>
          <w:lang w:val="en-US"/>
        </w:rPr>
        <w:t xml:space="preserve"> or environmental </w:t>
      </w:r>
      <w:r w:rsidR="009F3173">
        <w:rPr>
          <w:lang w:val="en-US"/>
        </w:rPr>
        <w:t xml:space="preserve">or in-system </w:t>
      </w:r>
      <w:r w:rsidR="00AA338B">
        <w:rPr>
          <w:lang w:val="en-US"/>
        </w:rPr>
        <w:t>changes</w:t>
      </w:r>
      <w:r w:rsidR="009E0679" w:rsidRPr="00BB7411">
        <w:rPr>
          <w:lang w:val="en-US"/>
        </w:rPr>
        <w:t xml:space="preserve"> </w:t>
      </w:r>
      <w:r w:rsidR="0064475A" w:rsidRPr="00BB7411">
        <w:rPr>
          <w:lang w:val="en-US"/>
        </w:rPr>
        <w:t>o</w:t>
      </w:r>
      <w:r w:rsidR="00B029CB" w:rsidRPr="00BB7411">
        <w:rPr>
          <w:lang w:val="en-US"/>
        </w:rPr>
        <w:t>f</w:t>
      </w:r>
      <w:r w:rsidR="0064475A" w:rsidRPr="00BB7411">
        <w:rPr>
          <w:lang w:val="en-US"/>
        </w:rPr>
        <w:t xml:space="preserve"> </w:t>
      </w:r>
      <w:r w:rsidR="00574684" w:rsidRPr="00BB7411">
        <w:rPr>
          <w:lang w:val="en-US"/>
        </w:rPr>
        <w:t xml:space="preserve">some </w:t>
      </w:r>
      <w:r w:rsidR="00D5560E">
        <w:rPr>
          <w:lang w:val="en-US"/>
        </w:rPr>
        <w:t>among the various</w:t>
      </w:r>
      <w:r w:rsidR="009E0679" w:rsidRPr="00BB7411">
        <w:rPr>
          <w:lang w:val="en-US"/>
        </w:rPr>
        <w:t xml:space="preserve"> </w:t>
      </w:r>
      <w:r w:rsidR="0064475A" w:rsidRPr="00BB7411">
        <w:rPr>
          <w:lang w:val="en-US"/>
        </w:rPr>
        <w:t xml:space="preserve">different </w:t>
      </w:r>
      <w:r w:rsidR="009E0679" w:rsidRPr="00BB7411">
        <w:rPr>
          <w:lang w:val="en-US"/>
        </w:rPr>
        <w:t>machine components.</w:t>
      </w:r>
      <w:r w:rsidR="008F619F">
        <w:rPr>
          <w:lang w:val="en-US"/>
        </w:rPr>
        <w:t xml:space="preserve"> It allows </w:t>
      </w:r>
      <w:r w:rsidR="00B66C58">
        <w:rPr>
          <w:lang w:val="en-US"/>
        </w:rPr>
        <w:t>monitoring</w:t>
      </w:r>
      <w:r w:rsidR="005308ED">
        <w:rPr>
          <w:lang w:val="en-US"/>
        </w:rPr>
        <w:t>, maintenance</w:t>
      </w:r>
      <w:r w:rsidR="00B66C58">
        <w:rPr>
          <w:lang w:val="en-US"/>
        </w:rPr>
        <w:t xml:space="preserve"> and sufficiently early reactions on the system conditions which is important for efficient handlings </w:t>
      </w:r>
      <w:r w:rsidR="00EC7ACA">
        <w:rPr>
          <w:lang w:val="en-US"/>
        </w:rPr>
        <w:t>and consecutive operation of the system</w:t>
      </w:r>
      <w:r w:rsidR="00B66C58">
        <w:rPr>
          <w:lang w:val="en-US"/>
        </w:rPr>
        <w:t>.</w:t>
      </w:r>
    </w:p>
    <w:p w14:paraId="64E2531D" w14:textId="409793DE" w:rsidR="00CD36D7" w:rsidRPr="00CD36D7" w:rsidRDefault="00570CB9" w:rsidP="003105C1">
      <w:pPr>
        <w:jc w:val="both"/>
        <w:rPr>
          <w:lang w:val="en-US"/>
        </w:rPr>
      </w:pPr>
      <w:r>
        <w:rPr>
          <w:lang w:val="en-US"/>
        </w:rPr>
        <w:t>Through the adaptation of IFU approaches</w:t>
      </w:r>
      <w:r w:rsidR="006E376D" w:rsidRPr="00BB7411">
        <w:rPr>
          <w:lang w:val="en-US"/>
        </w:rPr>
        <w:t xml:space="preserve"> for single-core</w:t>
      </w:r>
      <w:r w:rsidR="000A3A83">
        <w:rPr>
          <w:lang w:val="en-US"/>
        </w:rPr>
        <w:t>,</w:t>
      </w:r>
      <w:r w:rsidR="006E376D" w:rsidRPr="00BB7411">
        <w:rPr>
          <w:lang w:val="en-US"/>
        </w:rPr>
        <w:t xml:space="preserve"> </w:t>
      </w:r>
      <w:r w:rsidR="00040856">
        <w:rPr>
          <w:szCs w:val="28"/>
          <w:lang w:val="en-US"/>
        </w:rPr>
        <w:t>multi-core (incorporating 2-</w:t>
      </w:r>
      <w:r w:rsidR="000A3A83" w:rsidRPr="00BB7411">
        <w:rPr>
          <w:szCs w:val="28"/>
          <w:lang w:val="en-US"/>
        </w:rPr>
        <w:t>10 processing cores) and many-core (</w:t>
      </w:r>
      <w:r w:rsidR="000A3A83" w:rsidRPr="00BB7411">
        <w:rPr>
          <w:lang w:val="en-US"/>
        </w:rPr>
        <w:t>hundreds or thousands of cores)</w:t>
      </w:r>
      <w:r w:rsidR="000A3A83">
        <w:rPr>
          <w:lang w:val="en-US"/>
        </w:rPr>
        <w:t xml:space="preserve"> </w:t>
      </w:r>
      <w:r w:rsidR="006E376D" w:rsidRPr="00BB7411">
        <w:rPr>
          <w:lang w:val="en-US"/>
        </w:rPr>
        <w:t>processor</w:t>
      </w:r>
      <w:r w:rsidR="007E4910">
        <w:rPr>
          <w:lang w:val="en-US"/>
        </w:rPr>
        <w:t>s</w:t>
      </w:r>
      <w:r w:rsidR="006E376D" w:rsidRPr="00BB7411">
        <w:rPr>
          <w:lang w:val="en-US"/>
        </w:rPr>
        <w:t xml:space="preserve"> </w:t>
      </w:r>
      <w:r w:rsidR="007768CD">
        <w:rPr>
          <w:lang w:val="en-US"/>
        </w:rPr>
        <w:t xml:space="preserve">around on-chip scales and dimensions, </w:t>
      </w:r>
      <w:r>
        <w:rPr>
          <w:lang w:val="en-US"/>
        </w:rPr>
        <w:t xml:space="preserve">these systems </w:t>
      </w:r>
      <w:r w:rsidR="007768CD">
        <w:rPr>
          <w:lang w:val="en-US"/>
        </w:rPr>
        <w:t>are expected to</w:t>
      </w:r>
      <w:r w:rsidR="00F1775A">
        <w:rPr>
          <w:lang w:val="en-US"/>
        </w:rPr>
        <w:t xml:space="preserve"> benefit </w:t>
      </w:r>
      <w:r>
        <w:rPr>
          <w:lang w:val="en-US"/>
        </w:rPr>
        <w:t xml:space="preserve">in the </w:t>
      </w:r>
      <w:r w:rsidR="00AD0B94">
        <w:rPr>
          <w:lang w:val="en-US"/>
        </w:rPr>
        <w:t xml:space="preserve">corresponding </w:t>
      </w:r>
      <w:r>
        <w:rPr>
          <w:lang w:val="en-US"/>
        </w:rPr>
        <w:t>way</w:t>
      </w:r>
      <w:r w:rsidR="00AD0B94">
        <w:rPr>
          <w:lang w:val="en-US"/>
        </w:rPr>
        <w:t xml:space="preserve"> as it is the case in</w:t>
      </w:r>
      <w:r>
        <w:rPr>
          <w:lang w:val="en-US"/>
        </w:rPr>
        <w:t xml:space="preserve"> </w:t>
      </w:r>
      <w:r w:rsidR="007768CD">
        <w:rPr>
          <w:lang w:val="en-US"/>
        </w:rPr>
        <w:t xml:space="preserve">systems </w:t>
      </w:r>
      <w:r w:rsidR="00C82A25">
        <w:rPr>
          <w:lang w:val="en-US"/>
        </w:rPr>
        <w:t>represented by machineries or factories</w:t>
      </w:r>
      <w:r w:rsidR="007768CD">
        <w:rPr>
          <w:lang w:val="en-US"/>
        </w:rPr>
        <w:t xml:space="preserve">. </w:t>
      </w:r>
      <w:r w:rsidR="009E0679" w:rsidRPr="00BB7411">
        <w:rPr>
          <w:lang w:val="en-US"/>
        </w:rPr>
        <w:t xml:space="preserve">The issues that need to be </w:t>
      </w:r>
      <w:r w:rsidR="00BB25DB">
        <w:rPr>
          <w:lang w:val="en-US"/>
        </w:rPr>
        <w:t>solved</w:t>
      </w:r>
      <w:r w:rsidR="00BB25DB" w:rsidRPr="00BB7411">
        <w:rPr>
          <w:lang w:val="en-US"/>
        </w:rPr>
        <w:t xml:space="preserve"> </w:t>
      </w:r>
      <w:r w:rsidR="009E0679" w:rsidRPr="00BB7411">
        <w:rPr>
          <w:lang w:val="en-US"/>
        </w:rPr>
        <w:t>are</w:t>
      </w:r>
      <w:r w:rsidR="00B029CB" w:rsidRPr="00BB7411">
        <w:rPr>
          <w:lang w:val="en-US"/>
        </w:rPr>
        <w:t xml:space="preserve"> with respect to the questions</w:t>
      </w:r>
      <w:r w:rsidR="00040856">
        <w:rPr>
          <w:lang w:val="en-US"/>
        </w:rPr>
        <w:t>:</w:t>
      </w:r>
      <w:r w:rsidR="009E0679" w:rsidRPr="00BB7411">
        <w:rPr>
          <w:lang w:val="en-US"/>
        </w:rPr>
        <w:t xml:space="preserve"> how established methods </w:t>
      </w:r>
      <w:r w:rsidR="00040856">
        <w:rPr>
          <w:lang w:val="en-US"/>
        </w:rPr>
        <w:t>should</w:t>
      </w:r>
      <w:r w:rsidR="00B029CB" w:rsidRPr="00BB7411">
        <w:rPr>
          <w:lang w:val="en-US"/>
        </w:rPr>
        <w:t xml:space="preserve"> </w:t>
      </w:r>
      <w:r w:rsidR="009E0679" w:rsidRPr="00BB7411">
        <w:rPr>
          <w:lang w:val="en-US"/>
        </w:rPr>
        <w:t>be adapted</w:t>
      </w:r>
      <w:r w:rsidR="00BF37F9">
        <w:rPr>
          <w:lang w:val="en-US"/>
        </w:rPr>
        <w:t xml:space="preserve"> or extended</w:t>
      </w:r>
      <w:r w:rsidR="0040118E">
        <w:rPr>
          <w:lang w:val="en-US"/>
        </w:rPr>
        <w:t xml:space="preserve"> or new methods are required</w:t>
      </w:r>
      <w:r w:rsidR="00840864">
        <w:rPr>
          <w:lang w:val="en-US"/>
        </w:rPr>
        <w:t>,</w:t>
      </w:r>
      <w:r w:rsidR="009E0679" w:rsidRPr="00BB7411">
        <w:rPr>
          <w:lang w:val="en-US"/>
        </w:rPr>
        <w:t xml:space="preserve"> and how </w:t>
      </w:r>
      <w:r w:rsidR="00B029CB" w:rsidRPr="00BB7411">
        <w:rPr>
          <w:lang w:val="en-US"/>
        </w:rPr>
        <w:t>information</w:t>
      </w:r>
      <w:r w:rsidR="009E0679" w:rsidRPr="00BB7411">
        <w:rPr>
          <w:lang w:val="en-US"/>
        </w:rPr>
        <w:t xml:space="preserve"> from different on-chip </w:t>
      </w:r>
      <w:r w:rsidR="00424C24" w:rsidRPr="00BB7411">
        <w:rPr>
          <w:lang w:val="en-US"/>
        </w:rPr>
        <w:t>data sources</w:t>
      </w:r>
      <w:r w:rsidR="009E0679" w:rsidRPr="00BB7411">
        <w:rPr>
          <w:lang w:val="en-US"/>
        </w:rPr>
        <w:t xml:space="preserve"> </w:t>
      </w:r>
      <w:r w:rsidR="00040856">
        <w:rPr>
          <w:lang w:val="en-US"/>
        </w:rPr>
        <w:t>should</w:t>
      </w:r>
      <w:r w:rsidR="00B029CB" w:rsidRPr="00BB7411">
        <w:rPr>
          <w:lang w:val="en-US"/>
        </w:rPr>
        <w:t xml:space="preserve"> </w:t>
      </w:r>
      <w:r w:rsidR="009E0679" w:rsidRPr="00BB7411">
        <w:rPr>
          <w:lang w:val="en-US"/>
        </w:rPr>
        <w:t>be used to determine different system states</w:t>
      </w:r>
      <w:r w:rsidR="0085223C" w:rsidRPr="00BB7411">
        <w:rPr>
          <w:lang w:val="en-US"/>
        </w:rPr>
        <w:t xml:space="preserve"> by aggregation and evaluation.</w:t>
      </w:r>
      <w:r w:rsidR="0040118E">
        <w:rPr>
          <w:lang w:val="en-US"/>
        </w:rPr>
        <w:t xml:space="preserve"> The fact is that optimizations are possible. It</w:t>
      </w:r>
      <w:r w:rsidR="003105C1">
        <w:rPr>
          <w:lang w:val="en-US"/>
        </w:rPr>
        <w:t xml:space="preserve"> is motivated by the </w:t>
      </w:r>
      <w:r w:rsidR="00F95E40">
        <w:rPr>
          <w:lang w:val="en-US"/>
        </w:rPr>
        <w:t>research findings</w:t>
      </w:r>
      <w:r w:rsidR="003105C1">
        <w:rPr>
          <w:lang w:val="en-US"/>
        </w:rPr>
        <w:t xml:space="preserve"> on efficiency improvements based on the determination of an application state</w:t>
      </w:r>
      <w:r w:rsidR="00F812E9">
        <w:rPr>
          <w:lang w:val="en-US"/>
        </w:rPr>
        <w:t xml:space="preserve"> </w:t>
      </w:r>
      <w:r w:rsidR="00F812E9">
        <w:rPr>
          <w:lang w:val="en-US"/>
        </w:rPr>
        <w:fldChar w:fldCharType="begin"/>
      </w:r>
      <w:r w:rsidR="00F812E9">
        <w:rPr>
          <w:lang w:val="en-US"/>
        </w:rPr>
        <w:instrText>ADDIN CITAVI.PLACEHOLDER 877fd2f8-d43b-44fc-811f-1dd03d70fe77 PFBsYWNlaG9sZGVyPg0KICA8QWRkSW5WZXJzaW9uPjUuMy4xLjA8L0FkZEluVmVyc2lvbj4NCiAgPElkPjg3N2ZkMmY4LWQ0M2ItNDRmYy04MTFmLTFkZDAzZDcwZmU3NzwvSWQ+DQogIDxFbnRyaWVzPg0KICAgIDxFbnRyeT4NCiAgICAgIDxJZD45NTY0MzM4Ni1hZTc4LTQxZmYtOGVjOC03ODBiYWVjN2E0ZjY8L0lkPg0KICAgICAgPFJlZmVyZW5jZUlkPmU3Yjg0YWJjLWI2NDEtNGQ1NS1iN2Q0LWE1MzM4ZTA4ZDBkMz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U0MrMTVdPC9UZXh0Pg0KICAgIDwvVGV4dFVuaXQ+DQogIDwvVGV4dFVuaXRzPg0KPC9QbGFjZWhvbGRlcj4=</w:instrText>
      </w:r>
      <w:r w:rsidR="00F812E9">
        <w:rPr>
          <w:lang w:val="en-US"/>
        </w:rPr>
        <w:fldChar w:fldCharType="separate"/>
      </w:r>
      <w:bookmarkStart w:id="7" w:name="_CTVP001877fd2f8d43b44fc811f1dd03d70fe77"/>
      <w:r w:rsidR="00ED32D8">
        <w:rPr>
          <w:lang w:val="en-US"/>
        </w:rPr>
        <w:t>[GSC+15]</w:t>
      </w:r>
      <w:bookmarkEnd w:id="7"/>
      <w:r w:rsidR="00F812E9">
        <w:rPr>
          <w:lang w:val="en-US"/>
        </w:rPr>
        <w:fldChar w:fldCharType="end"/>
      </w:r>
      <w:r w:rsidR="00114BF3">
        <w:rPr>
          <w:lang w:val="en-US"/>
        </w:rPr>
        <w:t>,</w:t>
      </w:r>
      <w:r w:rsidR="00F95E40">
        <w:rPr>
          <w:lang w:val="en-US"/>
        </w:rPr>
        <w:t xml:space="preserve"> </w:t>
      </w:r>
      <w:r w:rsidR="00FA4477">
        <w:rPr>
          <w:lang w:val="en-US"/>
        </w:rPr>
        <w:fldChar w:fldCharType="begin"/>
      </w:r>
      <w:r w:rsidR="0003768B">
        <w:rPr>
          <w:lang w:val="en-US"/>
        </w:rPr>
        <w:instrText>ADDIN CITAVI.PLACEHOLDER d03c61f2-e8b9-4f3a-8bb8-808f3bd462f7 PFBsYWNlaG9sZGVyPg0KICA8QWRkSW5WZXJzaW9uPjUuMy4xLjA8L0FkZEluVmVyc2lvbj4NCiAgPElkPmQwM2M2MWYyLWU4YjktNGYzYS04YmI4LTgwOGYzYmQ0NjJmNzwvSWQ+DQogIDxFbnRyaWVzPg0KICAgIDxFbnRyeT4NCiAgICAgIDxJZD4xMWE0MDIxZC1mNTcwLTRiYzUtODA3ZC04NjZjOTU4Njc4MTI8L0lkPg0KICAgICAgPFJlZmVyZW5jZUlkPmRiYzQ5MTA5LTg3MGQtNDgwNy05MjI4LTEyM2Y0MTI5NGYyO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LSzE2XTwvVGV4dD4NCiAgICA8L1RleHRVbml0Pg0KICA8L1RleHRVbml0cz4NCjwvUGxhY2Vob2xkZXI+</w:instrText>
      </w:r>
      <w:r w:rsidR="00FA4477">
        <w:rPr>
          <w:lang w:val="en-US"/>
        </w:rPr>
        <w:fldChar w:fldCharType="separate"/>
      </w:r>
      <w:bookmarkStart w:id="8" w:name="_CTVP001d03c61f2e8b94f3a8bb8808f3bd462f7"/>
      <w:r w:rsidR="00ED32D8">
        <w:rPr>
          <w:lang w:val="en-US"/>
        </w:rPr>
        <w:t>[SKK16]</w:t>
      </w:r>
      <w:bookmarkEnd w:id="8"/>
      <w:r w:rsidR="00FA4477">
        <w:rPr>
          <w:lang w:val="en-US"/>
        </w:rPr>
        <w:fldChar w:fldCharType="end"/>
      </w:r>
      <w:r w:rsidR="00FA4477">
        <w:rPr>
          <w:lang w:val="en-US"/>
        </w:rPr>
        <w:t>.</w:t>
      </w:r>
      <w:r w:rsidR="00FA4477" w:rsidRPr="00CD36D7">
        <w:rPr>
          <w:lang w:val="en-US"/>
        </w:rPr>
        <w:t xml:space="preserve"> </w:t>
      </w:r>
    </w:p>
    <w:p w14:paraId="599B6F8D" w14:textId="62516320" w:rsidR="005A6DA6" w:rsidRPr="00B50EF4" w:rsidRDefault="005F47B6" w:rsidP="002F5F47">
      <w:pPr>
        <w:jc w:val="both"/>
        <w:rPr>
          <w:lang w:val="en-GB"/>
        </w:rPr>
      </w:pPr>
      <w:r>
        <w:rPr>
          <w:lang w:val="en-US"/>
        </w:rPr>
        <w:t>In-system</w:t>
      </w:r>
      <w:r w:rsidR="009E0679" w:rsidRPr="00BB7411">
        <w:rPr>
          <w:lang w:val="en-US"/>
        </w:rPr>
        <w:t xml:space="preserve"> sensors provide physical values </w:t>
      </w:r>
      <w:r w:rsidR="00BB25DB">
        <w:rPr>
          <w:lang w:val="en-US"/>
        </w:rPr>
        <w:t>such as</w:t>
      </w:r>
      <w:r w:rsidR="00BB25DB" w:rsidRPr="00BB7411">
        <w:rPr>
          <w:lang w:val="en-US"/>
        </w:rPr>
        <w:t xml:space="preserve"> </w:t>
      </w:r>
      <w:r w:rsidR="009E0679" w:rsidRPr="00BB7411">
        <w:rPr>
          <w:lang w:val="en-US"/>
        </w:rPr>
        <w:t xml:space="preserve">local temperature, current consumption, </w:t>
      </w:r>
      <w:r>
        <w:rPr>
          <w:lang w:val="en-US"/>
        </w:rPr>
        <w:t xml:space="preserve">and </w:t>
      </w:r>
      <w:r w:rsidR="009E0679" w:rsidRPr="00BB7411">
        <w:rPr>
          <w:lang w:val="en-US"/>
        </w:rPr>
        <w:t>process values</w:t>
      </w:r>
      <w:r>
        <w:rPr>
          <w:lang w:val="en-US"/>
        </w:rPr>
        <w:t xml:space="preserve">, for instance </w:t>
      </w:r>
      <w:r w:rsidR="00BB25DB">
        <w:rPr>
          <w:lang w:val="en-US"/>
        </w:rPr>
        <w:t xml:space="preserve">instructions per cycle (CPI), </w:t>
      </w:r>
      <w:r w:rsidR="00F35D82">
        <w:rPr>
          <w:lang w:val="en-US"/>
        </w:rPr>
        <w:t xml:space="preserve">as well as </w:t>
      </w:r>
      <w:r w:rsidR="00BB25DB">
        <w:rPr>
          <w:lang w:val="en-US"/>
        </w:rPr>
        <w:t>cache hits and misses</w:t>
      </w:r>
      <w:r w:rsidR="00281B5F">
        <w:rPr>
          <w:lang w:val="en-US"/>
        </w:rPr>
        <w:t>.</w:t>
      </w:r>
      <w:r w:rsidR="009E0679" w:rsidRPr="00BB7411">
        <w:rPr>
          <w:lang w:val="en-US"/>
        </w:rPr>
        <w:t xml:space="preserve"> </w:t>
      </w:r>
      <w:r w:rsidR="00F35D82">
        <w:rPr>
          <w:lang w:val="en-US"/>
        </w:rPr>
        <w:t xml:space="preserve">Besides </w:t>
      </w:r>
      <w:r w:rsidR="00040856">
        <w:rPr>
          <w:lang w:val="en-US"/>
        </w:rPr>
        <w:t>such</w:t>
      </w:r>
      <w:r w:rsidR="00F35D82">
        <w:rPr>
          <w:lang w:val="en-US"/>
        </w:rPr>
        <w:t xml:space="preserve"> </w:t>
      </w:r>
      <w:r w:rsidR="00040856">
        <w:rPr>
          <w:lang w:val="en-US"/>
        </w:rPr>
        <w:t xml:space="preserve">standard variables, </w:t>
      </w:r>
      <w:r w:rsidR="00FC5EED">
        <w:rPr>
          <w:lang w:val="en-US"/>
        </w:rPr>
        <w:t xml:space="preserve">here </w:t>
      </w:r>
      <w:r w:rsidR="0024721D">
        <w:rPr>
          <w:lang w:val="en-US"/>
        </w:rPr>
        <w:t>research approaches</w:t>
      </w:r>
      <w:r w:rsidR="009F63C6">
        <w:rPr>
          <w:lang w:val="en-US"/>
        </w:rPr>
        <w:t xml:space="preserve"> for the</w:t>
      </w:r>
      <w:r w:rsidR="00FC5EED">
        <w:rPr>
          <w:lang w:val="en-US"/>
        </w:rPr>
        <w:t xml:space="preserve"> analyzing additional </w:t>
      </w:r>
      <w:r w:rsidR="00040856">
        <w:rPr>
          <w:lang w:val="en-US"/>
        </w:rPr>
        <w:t xml:space="preserve">variables are </w:t>
      </w:r>
      <w:r w:rsidR="00040856">
        <w:rPr>
          <w:lang w:val="en-US"/>
        </w:rPr>
        <w:lastRenderedPageBreak/>
        <w:t>necessary</w:t>
      </w:r>
      <w:r w:rsidR="00FC5EED">
        <w:rPr>
          <w:lang w:val="en-US"/>
        </w:rPr>
        <w:t>. In</w:t>
      </w:r>
      <w:r w:rsidR="00A87B02">
        <w:rPr>
          <w:lang w:val="en-US"/>
        </w:rPr>
        <w:t xml:space="preserve"> </w:t>
      </w:r>
      <w:r w:rsidR="00A87B02">
        <w:rPr>
          <w:lang w:val="en-US"/>
        </w:rPr>
        <w:fldChar w:fldCharType="begin"/>
      </w:r>
      <w:r w:rsidR="00A87B02">
        <w:rPr>
          <w:lang w:val="en-US"/>
        </w:rPr>
        <w:instrText>ADDIN CITAVI.PLACEHOLDER 974fe047-1b36-4d7f-93a0-d83a372f8971 PFBsYWNlaG9sZGVyPg0KICA8QWRkSW5WZXJzaW9uPjUuMy4xLjA8L0FkZEluVmVyc2lvbj4NCiAgPElkPjk3NGZlMDQ3LTFiMzYtNGQ3Zi05M2EwLWQ4M2EzNzJmODk3MTwvSWQ+DQogIDxFbnRyaWVzPg0KICAgIDxFbnRyeT4NCiAgICAgIDxJZD4xZWZhMmUxMS0wYWM3LTQyNTQtOTk2Ni0zZjEwNDA1NTE4MDU8L0lkPg0KICAgICAgPFJlZmVyZW5jZUlkPmE1YTNhZGMyLWY5MmItNGM2Yi05NmYwLThlYmU3OGRlYjMyN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aEQxNV08L1RleHQ+DQogICAgPC9UZXh0VW5pdD4NCiAgPC9UZXh0VW5pdHM+DQo8L1BsYWNlaG9sZGVyPg==</w:instrText>
      </w:r>
      <w:r w:rsidR="00A87B02">
        <w:rPr>
          <w:lang w:val="en-US"/>
        </w:rPr>
        <w:fldChar w:fldCharType="separate"/>
      </w:r>
      <w:bookmarkStart w:id="9" w:name="_CTVP001974fe0471b364d7f93a0d83a372f8971"/>
      <w:r w:rsidR="00ED32D8">
        <w:rPr>
          <w:lang w:val="en-US"/>
        </w:rPr>
        <w:t>[KhD15]</w:t>
      </w:r>
      <w:bookmarkEnd w:id="9"/>
      <w:r w:rsidR="00A87B02">
        <w:rPr>
          <w:lang w:val="en-US"/>
        </w:rPr>
        <w:fldChar w:fldCharType="end"/>
      </w:r>
      <w:r w:rsidR="00A87B02">
        <w:rPr>
          <w:lang w:val="en-US"/>
        </w:rPr>
        <w:t xml:space="preserve">, </w:t>
      </w:r>
      <w:r w:rsidR="00040856">
        <w:rPr>
          <w:lang w:val="en-US"/>
        </w:rPr>
        <w:t xml:space="preserve">the </w:t>
      </w:r>
      <w:r w:rsidR="00A87B02">
        <w:rPr>
          <w:lang w:val="en-US"/>
        </w:rPr>
        <w:t>authors</w:t>
      </w:r>
      <w:r w:rsidR="00FC5EED">
        <w:rPr>
          <w:lang w:val="en-US"/>
        </w:rPr>
        <w:t xml:space="preserve"> show the benefit of analyzing processed data, in comparison to traditional performance measurement approaches. </w:t>
      </w:r>
      <w:r w:rsidR="0024721D">
        <w:rPr>
          <w:lang w:val="en-US"/>
        </w:rPr>
        <w:t xml:space="preserve">Other approaches research the analysis of different values with </w:t>
      </w:r>
      <w:r w:rsidR="004E4984">
        <w:rPr>
          <w:lang w:val="en-US"/>
        </w:rPr>
        <w:t xml:space="preserve">promising </w:t>
      </w:r>
      <w:r w:rsidR="0024721D">
        <w:rPr>
          <w:lang w:val="en-US"/>
        </w:rPr>
        <w:t>results</w:t>
      </w:r>
      <w:r w:rsidR="00114BF3">
        <w:rPr>
          <w:lang w:val="en-US"/>
        </w:rPr>
        <w:t xml:space="preserve"> </w:t>
      </w:r>
      <w:r w:rsidR="00114BF3">
        <w:rPr>
          <w:lang w:val="en-US"/>
        </w:rPr>
        <w:fldChar w:fldCharType="begin"/>
      </w:r>
      <w:r w:rsidR="0003768B">
        <w:rPr>
          <w:lang w:val="en-US"/>
        </w:rPr>
        <w:instrText>ADDIN CITAVI.PLACEHOLDER cb1c4b66-9367-4189-b4f8-638bacda7d38 PFBsYWNlaG9sZGVyPg0KICA8QWRkSW5WZXJzaW9uPjUuMy4xLjA8L0FkZEluVmVyc2lvbj4NCiAgPElkPmNiMWM0YjY2LTkzNjctNDE4OS1iNGY4LTYzOGJhY2RhN2QzODwvSWQ+DQogIDxFbnRyaWVzPg0KICAgIDxFbnRyeT4NCiAgICAgIDxJZD4zMWJlZWI3Yy1mNzYzLTQyMWYtOTRlMi00Mzk1YTQ2OGQ3NzQ8L0lkPg0KICAgICAgPFJlZmVyZW5jZUlkPjBlZTY3NmIwLTFiM2YtNGQ0My04MzQ2LTA1MjBkZDQ0OTVmN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aEQxM108L1RleHQ+DQogICAgPC9UZXh0VW5pdD4NCiAgPC9UZXh0VW5pdHM+DQo8L1BsYWNlaG9sZGVyPg==</w:instrText>
      </w:r>
      <w:r w:rsidR="00114BF3">
        <w:rPr>
          <w:lang w:val="en-US"/>
        </w:rPr>
        <w:fldChar w:fldCharType="separate"/>
      </w:r>
      <w:bookmarkStart w:id="10" w:name="_CTVP001cb1c4b6693674189b4f8638bacda7d38"/>
      <w:r w:rsidR="00ED32D8">
        <w:rPr>
          <w:lang w:val="en-US"/>
        </w:rPr>
        <w:t>[KhD13]</w:t>
      </w:r>
      <w:bookmarkEnd w:id="10"/>
      <w:r w:rsidR="00114BF3">
        <w:rPr>
          <w:lang w:val="en-US"/>
        </w:rPr>
        <w:fldChar w:fldCharType="end"/>
      </w:r>
      <w:r w:rsidR="00114BF3">
        <w:rPr>
          <w:lang w:val="en-US"/>
        </w:rPr>
        <w:t>,</w:t>
      </w:r>
      <w:r w:rsidR="0029075E">
        <w:rPr>
          <w:lang w:val="en-US"/>
        </w:rPr>
        <w:t xml:space="preserve"> </w:t>
      </w:r>
      <w:r w:rsidR="00114BF3">
        <w:rPr>
          <w:lang w:val="en-US"/>
        </w:rPr>
        <w:fldChar w:fldCharType="begin"/>
      </w:r>
      <w:r w:rsidR="0003768B">
        <w:rPr>
          <w:lang w:val="en-US"/>
        </w:rPr>
        <w:instrText>ADDIN CITAVI.PLACEHOLDER 8d320598-af0a-4eac-8234-b7bca3daaa8e PFBsYWNlaG9sZGVyPg0KICA8QWRkSW5WZXJzaW9uPjUuMy4xLjA8L0FkZEluVmVyc2lvbj4NCiAgPElkPjhkMzIwNTk4LWFmMGEtNGVhYy04MjM0LWI3YmNhM2RhYWE4ZTwvSWQ+DQogIDxFbnRyaWVzPg0KICAgIDxFbnRyeT4NCiAgICAgIDxJZD4yYmI5OTYyNy05OTNhLTQxMDEtYmE4Zi1kYjM4Y2MyZWE1ZTY8L0lkPg0KICAgICAgPFJlZmVyZW5jZUlkPjg5NjdhMTY4LTRlMTYtNDQyMy1iOGFjLTA1ZDM4NGUyMDBmO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</w:instrText>
      </w:r>
      <w:r w:rsidR="0003768B" w:rsidRPr="00003464">
        <w:instrText>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NoTDA2XTwvVGV4dD4NCiAgICA8L1RleHRVbml0Pg0KICA8L1RleHRVbml0cz4NCjwvUGxhY2Vob2xkZXI+</w:instrText>
      </w:r>
      <w:r w:rsidR="00114BF3">
        <w:rPr>
          <w:lang w:val="en-US"/>
        </w:rPr>
        <w:fldChar w:fldCharType="separate"/>
      </w:r>
      <w:bookmarkStart w:id="11" w:name="_CTVP0018d320598af0a4eac8234b7bca3daaa8e"/>
      <w:r w:rsidR="00ED32D8" w:rsidRPr="00ED32D8">
        <w:t>[ChL06]</w:t>
      </w:r>
      <w:bookmarkEnd w:id="11"/>
      <w:r w:rsidR="00114BF3">
        <w:rPr>
          <w:lang w:val="en-US"/>
        </w:rPr>
        <w:fldChar w:fldCharType="end"/>
      </w:r>
      <w:r w:rsidR="00C67AE2" w:rsidRPr="00003464">
        <w:t xml:space="preserve">, </w:t>
      </w:r>
      <w:r w:rsidR="00003464">
        <w:rPr>
          <w:lang w:val="en-US"/>
        </w:rPr>
        <w:fldChar w:fldCharType="begin"/>
      </w:r>
      <w:r w:rsidR="00003464" w:rsidRPr="00003464">
        <w:instrText>ADDIN CITAVI.PLACEHOLDER d67a6a5f-1f7b-4470-a934-20774a4361a7 PFBsYWNlaG9sZGVyPg0KICA8QWRkSW5WZXJzaW9uPjUuMy4xLjA8L0FkZEluVmVyc2lvbj4NCiAgPElkPmQ2N2E2YTVmLTFmN2ItNDQ3MC1hOTM0LTIwNzc0YTQzNjFhNzwvSWQ+DQogIDxFbnRyaWVzPg0KICAgIDxFbnRyeT4NCiAgICAgIDxJZD42NDUyMDlkYS02NDA1LTQ5ZWUtODk2ZC00NzhmODE2OWMyNmM8L0lkPg0KICAgICAgPFJlZmVyZW5jZUlkPjQ5Y2EyMDM5LTliYjEtNDZkYS04ZGU1LTllZjhiMTc3NGJiZ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</w:instrText>
      </w:r>
      <w:r w:rsidR="00003464" w:rsidRPr="00ED32D8">
        <w:instrText>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S0sxM108L1RleHQ+DQogICAgPC9UZXh0VW5pdD4NCiAgPC9UZXh0VW5pdHM+DQo8L1BsYWNlaG9sZGVyPg==</w:instrText>
      </w:r>
      <w:r w:rsidR="00003464">
        <w:rPr>
          <w:lang w:val="en-US"/>
        </w:rPr>
        <w:fldChar w:fldCharType="separate"/>
      </w:r>
      <w:bookmarkStart w:id="12" w:name="_CTVP001d67a6a5f1f7b4470a93420774a4361a7"/>
      <w:r w:rsidR="00ED32D8" w:rsidRPr="00ED32D8">
        <w:t>[SKK13]</w:t>
      </w:r>
      <w:bookmarkEnd w:id="12"/>
      <w:r w:rsidR="00003464">
        <w:rPr>
          <w:lang w:val="en-US"/>
        </w:rPr>
        <w:fldChar w:fldCharType="end"/>
      </w:r>
      <w:r w:rsidR="00003464" w:rsidRPr="00ED32D8">
        <w:t>.</w:t>
      </w:r>
      <w:r w:rsidR="00ED32D8" w:rsidRPr="00ED32D8">
        <w:t xml:space="preserve"> </w:t>
      </w:r>
      <w:r w:rsidR="000211E2" w:rsidRPr="00873885">
        <w:rPr>
          <w:lang w:val="en-GB"/>
        </w:rPr>
        <w:t>Investigated</w:t>
      </w:r>
      <w:r w:rsidR="0024721D" w:rsidRPr="00873885">
        <w:rPr>
          <w:lang w:val="en-GB"/>
        </w:rPr>
        <w:t xml:space="preserve"> approaches focus on a single </w:t>
      </w:r>
      <w:r w:rsidR="000211E2" w:rsidRPr="00873885">
        <w:rPr>
          <w:lang w:val="en-GB"/>
        </w:rPr>
        <w:t xml:space="preserve">value </w:t>
      </w:r>
      <w:r w:rsidR="0024721D" w:rsidRPr="00873885">
        <w:rPr>
          <w:lang w:val="en-GB"/>
        </w:rPr>
        <w:t>or set of values</w:t>
      </w:r>
      <w:r w:rsidR="000211E2" w:rsidRPr="00873885">
        <w:rPr>
          <w:lang w:val="en-GB"/>
        </w:rPr>
        <w:t xml:space="preserve">, but not in the </w:t>
      </w:r>
      <w:r w:rsidR="00067243" w:rsidRPr="00873885">
        <w:rPr>
          <w:lang w:val="en-GB"/>
        </w:rPr>
        <w:t>way</w:t>
      </w:r>
      <w:r w:rsidR="000211E2" w:rsidRPr="00873885">
        <w:rPr>
          <w:lang w:val="en-GB"/>
        </w:rPr>
        <w:t xml:space="preserve"> of IFU fundamentals</w:t>
      </w:r>
      <w:r w:rsidR="0024721D" w:rsidRPr="00873885">
        <w:rPr>
          <w:lang w:val="en-GB"/>
        </w:rPr>
        <w:t xml:space="preserve">. </w:t>
      </w:r>
      <w:r w:rsidR="0024721D">
        <w:rPr>
          <w:lang w:val="en-US"/>
        </w:rPr>
        <w:t>To the best of our know</w:t>
      </w:r>
      <w:r w:rsidR="00040856">
        <w:rPr>
          <w:lang w:val="en-US"/>
        </w:rPr>
        <w:t>ledge, there is no approach</w:t>
      </w:r>
      <w:r w:rsidR="0024721D">
        <w:rPr>
          <w:lang w:val="en-US"/>
        </w:rPr>
        <w:t xml:space="preserve"> which fuses multiple values.</w:t>
      </w:r>
      <w:r w:rsidR="009E0679" w:rsidRPr="00BB7411">
        <w:rPr>
          <w:lang w:val="en-US"/>
        </w:rPr>
        <w:t xml:space="preserve"> </w:t>
      </w:r>
      <w:r w:rsidR="005A6DA6">
        <w:rPr>
          <w:lang w:val="en-US"/>
        </w:rPr>
        <w:t xml:space="preserve">By the fusion of </w:t>
      </w:r>
      <w:r w:rsidR="0024721D">
        <w:rPr>
          <w:lang w:val="en-US"/>
        </w:rPr>
        <w:t xml:space="preserve">these </w:t>
      </w:r>
      <w:r w:rsidR="005A6DA6">
        <w:rPr>
          <w:lang w:val="en-US"/>
        </w:rPr>
        <w:t>in-system measured values,</w:t>
      </w:r>
      <w:r w:rsidR="00323019">
        <w:rPr>
          <w:lang w:val="en-US"/>
        </w:rPr>
        <w:t xml:space="preserve"> we </w:t>
      </w:r>
      <w:r w:rsidR="0024721D">
        <w:rPr>
          <w:lang w:val="en-US"/>
        </w:rPr>
        <w:t xml:space="preserve">aim </w:t>
      </w:r>
      <w:r w:rsidR="00681124">
        <w:rPr>
          <w:lang w:val="en-US"/>
        </w:rPr>
        <w:t xml:space="preserve">to enable </w:t>
      </w:r>
      <w:r w:rsidR="00920B37">
        <w:rPr>
          <w:lang w:val="en-US"/>
        </w:rPr>
        <w:t>a more fine-grained and reliable</w:t>
      </w:r>
      <w:r w:rsidR="00323019" w:rsidRPr="00BF5433">
        <w:rPr>
          <w:b/>
          <w:lang w:val="en-US"/>
        </w:rPr>
        <w:t xml:space="preserve"> </w:t>
      </w:r>
      <w:r w:rsidR="00323019" w:rsidRPr="00200991">
        <w:rPr>
          <w:lang w:val="en-US"/>
        </w:rPr>
        <w:t>state determination.</w:t>
      </w:r>
      <w:r w:rsidR="00323019">
        <w:rPr>
          <w:lang w:val="en-US"/>
        </w:rPr>
        <w:t xml:space="preserve"> </w:t>
      </w:r>
      <w:r w:rsidR="005A6DA6">
        <w:rPr>
          <w:lang w:val="en-US"/>
        </w:rPr>
        <w:t>Within the scope of this research project</w:t>
      </w:r>
      <w:r w:rsidR="00681124">
        <w:rPr>
          <w:lang w:val="en-US"/>
        </w:rPr>
        <w:t>,</w:t>
      </w:r>
      <w:r w:rsidR="005A6DA6">
        <w:rPr>
          <w:lang w:val="en-US"/>
        </w:rPr>
        <w:t xml:space="preserve"> we </w:t>
      </w:r>
      <w:r w:rsidR="00681124">
        <w:rPr>
          <w:lang w:val="en-US"/>
        </w:rPr>
        <w:t>focus on the analysis</w:t>
      </w:r>
      <w:r w:rsidR="005A6DA6">
        <w:rPr>
          <w:lang w:val="en-US"/>
        </w:rPr>
        <w:t xml:space="preserve"> </w:t>
      </w:r>
      <w:r w:rsidR="00681124">
        <w:rPr>
          <w:lang w:val="en-US"/>
        </w:rPr>
        <w:t xml:space="preserve">of </w:t>
      </w:r>
      <w:r w:rsidR="005A6DA6">
        <w:rPr>
          <w:lang w:val="en-US"/>
        </w:rPr>
        <w:t xml:space="preserve">the fusion of </w:t>
      </w:r>
      <w:r w:rsidR="00B50EF4">
        <w:rPr>
          <w:lang w:val="en-US"/>
        </w:rPr>
        <w:t xml:space="preserve">mentioned above </w:t>
      </w:r>
      <w:r w:rsidR="00681124">
        <w:rPr>
          <w:lang w:val="en-US"/>
        </w:rPr>
        <w:t xml:space="preserve">conventional </w:t>
      </w:r>
      <w:r w:rsidR="005A6DA6">
        <w:rPr>
          <w:lang w:val="en-US"/>
        </w:rPr>
        <w:t xml:space="preserve">values, as well as </w:t>
      </w:r>
      <w:r w:rsidR="00740B4F">
        <w:rPr>
          <w:lang w:val="en-US"/>
        </w:rPr>
        <w:t xml:space="preserve">less ordinary </w:t>
      </w:r>
      <w:r w:rsidR="005A6DA6">
        <w:rPr>
          <w:lang w:val="en-US"/>
        </w:rPr>
        <w:t>values</w:t>
      </w:r>
      <w:r w:rsidR="00681124">
        <w:rPr>
          <w:lang w:val="en-US"/>
        </w:rPr>
        <w:t>, such</w:t>
      </w:r>
      <w:r w:rsidR="005A6DA6">
        <w:rPr>
          <w:lang w:val="en-US"/>
        </w:rPr>
        <w:t xml:space="preserve"> as instance frequency of instructions or data and resources conflict frequency.</w:t>
      </w:r>
    </w:p>
    <w:p w14:paraId="3B136344" w14:textId="6B6A1A87" w:rsidR="002F5F47" w:rsidRPr="00BB7411" w:rsidRDefault="00C50146" w:rsidP="00175D0A">
      <w:pPr>
        <w:jc w:val="both"/>
        <w:rPr>
          <w:lang w:val="en-US"/>
        </w:rPr>
      </w:pPr>
      <w:r>
        <w:rPr>
          <w:lang w:val="en-US"/>
        </w:rPr>
        <w:t>By the incorporation of IFU approaches, we</w:t>
      </w:r>
      <w:r w:rsidR="00DA31D1" w:rsidRPr="00BB7411">
        <w:rPr>
          <w:lang w:val="en-US"/>
        </w:rPr>
        <w:t xml:space="preserve"> </w:t>
      </w:r>
      <w:r>
        <w:rPr>
          <w:lang w:val="en-US"/>
        </w:rPr>
        <w:t>concentrate on the</w:t>
      </w:r>
      <w:r w:rsidR="009E0679" w:rsidRPr="00BB7411">
        <w:rPr>
          <w:lang w:val="en-US"/>
        </w:rPr>
        <w:t xml:space="preserve"> determination of the </w:t>
      </w:r>
      <w:r w:rsidR="00175D0A" w:rsidRPr="00BB7411">
        <w:rPr>
          <w:lang w:val="en-US"/>
        </w:rPr>
        <w:t>processor</w:t>
      </w:r>
      <w:r w:rsidR="009E0679" w:rsidRPr="00BB7411">
        <w:rPr>
          <w:lang w:val="en-US"/>
        </w:rPr>
        <w:t xml:space="preserve"> state</w:t>
      </w:r>
      <w:r w:rsidR="0085223C" w:rsidRPr="00BB7411">
        <w:rPr>
          <w:lang w:val="en-US"/>
        </w:rPr>
        <w:t xml:space="preserve"> </w:t>
      </w:r>
      <w:r>
        <w:rPr>
          <w:lang w:val="en-US"/>
        </w:rPr>
        <w:t>with the goal to achieve the</w:t>
      </w:r>
      <w:r w:rsidR="009E0679" w:rsidRPr="00BB7411">
        <w:rPr>
          <w:lang w:val="en-US"/>
        </w:rPr>
        <w:t xml:space="preserve"> po</w:t>
      </w:r>
      <w:r w:rsidR="00200991">
        <w:rPr>
          <w:lang w:val="en-US"/>
        </w:rPr>
        <w:t xml:space="preserve">ssibility to induce a reaction. </w:t>
      </w:r>
      <w:r w:rsidR="008904CD" w:rsidRPr="00BB7411">
        <w:rPr>
          <w:lang w:val="en-US"/>
        </w:rPr>
        <w:t xml:space="preserve">The results of </w:t>
      </w:r>
      <w:r w:rsidR="003F0300">
        <w:rPr>
          <w:lang w:val="en-US"/>
        </w:rPr>
        <w:t>the deeper and wider</w:t>
      </w:r>
      <w:r w:rsidR="008904CD" w:rsidRPr="00BB7411">
        <w:rPr>
          <w:lang w:val="en-US"/>
        </w:rPr>
        <w:t xml:space="preserve"> analysis</w:t>
      </w:r>
      <w:r w:rsidR="003F0300">
        <w:rPr>
          <w:lang w:val="en-US"/>
        </w:rPr>
        <w:t xml:space="preserve"> in this direction</w:t>
      </w:r>
      <w:r w:rsidR="008904CD" w:rsidRPr="00BB7411">
        <w:rPr>
          <w:lang w:val="en-US"/>
        </w:rPr>
        <w:t xml:space="preserve"> </w:t>
      </w:r>
      <w:r w:rsidR="00007ECF">
        <w:rPr>
          <w:lang w:val="en-US"/>
        </w:rPr>
        <w:t>are applicable</w:t>
      </w:r>
      <w:r w:rsidR="009E0679" w:rsidRPr="00BB7411">
        <w:rPr>
          <w:lang w:val="en-US"/>
        </w:rPr>
        <w:t xml:space="preserve"> to reconfigure the processor</w:t>
      </w:r>
      <w:r w:rsidR="000E3304">
        <w:rPr>
          <w:lang w:val="en-US"/>
        </w:rPr>
        <w:t xml:space="preserve">, its </w:t>
      </w:r>
      <w:r w:rsidR="008D5A23">
        <w:rPr>
          <w:lang w:val="en-US"/>
        </w:rPr>
        <w:t xml:space="preserve">pipeline, </w:t>
      </w:r>
      <w:r w:rsidR="000E3304">
        <w:rPr>
          <w:lang w:val="en-US"/>
        </w:rPr>
        <w:t>cache</w:t>
      </w:r>
      <w:r w:rsidR="008D5A23">
        <w:rPr>
          <w:lang w:val="en-US"/>
        </w:rPr>
        <w:t>, other components,</w:t>
      </w:r>
      <w:r w:rsidR="000E3304">
        <w:rPr>
          <w:lang w:val="en-US"/>
        </w:rPr>
        <w:t xml:space="preserve"> or peripherals</w:t>
      </w:r>
      <w:r w:rsidR="008D5A23">
        <w:rPr>
          <w:lang w:val="en-US"/>
        </w:rPr>
        <w:t>,</w:t>
      </w:r>
      <w:r w:rsidR="008904CD" w:rsidRPr="00BB7411">
        <w:rPr>
          <w:lang w:val="en-US"/>
        </w:rPr>
        <w:t xml:space="preserve"> in order to be optimized for the current state</w:t>
      </w:r>
      <w:r w:rsidR="003A3629" w:rsidRPr="00BB7411">
        <w:rPr>
          <w:lang w:val="en-US"/>
        </w:rPr>
        <w:t xml:space="preserve">. </w:t>
      </w:r>
      <w:r w:rsidR="00C07F3A">
        <w:rPr>
          <w:lang w:val="en-US"/>
        </w:rPr>
        <w:t>With respect to the overall application, the processor</w:t>
      </w:r>
      <w:r w:rsidR="00C60AD9">
        <w:rPr>
          <w:lang w:val="en-US"/>
        </w:rPr>
        <w:t>’s</w:t>
      </w:r>
      <w:r w:rsidR="00C07F3A">
        <w:rPr>
          <w:lang w:val="en-US"/>
        </w:rPr>
        <w:t xml:space="preserve"> behavior </w:t>
      </w:r>
      <w:r w:rsidR="00C60AD9">
        <w:rPr>
          <w:lang w:val="en-US"/>
        </w:rPr>
        <w:t xml:space="preserve">is </w:t>
      </w:r>
      <w:r w:rsidR="003F0300">
        <w:rPr>
          <w:lang w:val="en-US"/>
        </w:rPr>
        <w:t>tunable to</w:t>
      </w:r>
      <w:r w:rsidR="002724A9">
        <w:rPr>
          <w:lang w:val="en-US"/>
        </w:rPr>
        <w:t xml:space="preserve"> achieve </w:t>
      </w:r>
      <w:r w:rsidR="00040856">
        <w:rPr>
          <w:lang w:val="en-US"/>
        </w:rPr>
        <w:t>reduced</w:t>
      </w:r>
      <w:r w:rsidR="00C60AD9">
        <w:rPr>
          <w:lang w:val="en-US"/>
        </w:rPr>
        <w:t xml:space="preserve"> power consumption</w:t>
      </w:r>
      <w:r w:rsidR="000F5F5C">
        <w:rPr>
          <w:lang w:val="en-US"/>
        </w:rPr>
        <w:t>. Goswami,</w:t>
      </w:r>
      <w:r w:rsidR="000F5F5C" w:rsidRPr="000F5F5C">
        <w:rPr>
          <w:lang w:val="en-US"/>
        </w:rPr>
        <w:t xml:space="preserve"> et al</w:t>
      </w:r>
      <w:r w:rsidR="00C07F3A">
        <w:rPr>
          <w:lang w:val="en-US"/>
        </w:rPr>
        <w:t xml:space="preserve"> </w:t>
      </w:r>
      <w:r w:rsidR="000F5F5C">
        <w:rPr>
          <w:lang w:val="en-US"/>
        </w:rPr>
        <w:t xml:space="preserve">show, that a comprehensive monitoring is possible with minor overheads </w:t>
      </w:r>
      <w:r w:rsidR="008A0F6E">
        <w:rPr>
          <w:lang w:val="en-US"/>
        </w:rPr>
        <w:fldChar w:fldCharType="begin"/>
      </w:r>
      <w:r w:rsidR="0003768B">
        <w:rPr>
          <w:lang w:val="en-US"/>
        </w:rPr>
        <w:instrText>ADDIN CITAVI.PLACEHOLDER 387cf718-5d20-4d11-928d-ac0d9e7cbbf7 PFBsYWNlaG9sZGVyPg0KICA8QWRkSW5WZXJzaW9uPjUuMy4xLjA8L0FkZEluVmVyc2lvbj4NCiAgPElkPjM4N2NmNzE4LTVkMjAtNGQxMS05MjhkLWFjMGQ5ZTdjYmJmNzwvSWQ+DQogIDxFbnRyaWVzPg0KICAgIDxFbnRyeT4NCiAgICAgIDxJZD4zNmEwMmVhZi1hMmZkLTQ0NmMtYTk1Mi1iNjgyNjE1M2YwZTc8L0lkPg0KICAgICAgPFJlZmVyZW5jZUlkPmI1OTZjZjNmLTIyOWUtNDAwYi1iZjhlLTRmNjY3OTY5NDA5M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DSjE3XTwvVGV4dD4NCiAgICA8L1RleHRVbml0Pg0KICA8L1RleHRVbml0cz4NCjwvUGxhY2Vob2xkZXI+</w:instrText>
      </w:r>
      <w:r w:rsidR="008A0F6E">
        <w:rPr>
          <w:lang w:val="en-US"/>
        </w:rPr>
        <w:fldChar w:fldCharType="separate"/>
      </w:r>
      <w:bookmarkStart w:id="13" w:name="_CTVP001387cf7185d204d11928dac0d9e7cbbf7"/>
      <w:r w:rsidR="00ED32D8">
        <w:rPr>
          <w:lang w:val="en-US"/>
        </w:rPr>
        <w:t>[GCJ17]</w:t>
      </w:r>
      <w:bookmarkEnd w:id="13"/>
      <w:r w:rsidR="008A0F6E">
        <w:rPr>
          <w:lang w:val="en-US"/>
        </w:rPr>
        <w:fldChar w:fldCharType="end"/>
      </w:r>
      <w:r w:rsidR="008A0F6E">
        <w:rPr>
          <w:lang w:val="en-US"/>
        </w:rPr>
        <w:t xml:space="preserve">. </w:t>
      </w:r>
      <w:r w:rsidR="007702DA">
        <w:rPr>
          <w:lang w:val="en-US"/>
        </w:rPr>
        <w:t>The</w:t>
      </w:r>
      <w:r w:rsidR="003A3629" w:rsidRPr="00BB7411">
        <w:rPr>
          <w:lang w:val="en-US"/>
        </w:rPr>
        <w:t xml:space="preserve"> </w:t>
      </w:r>
      <w:r w:rsidR="00084C72" w:rsidRPr="00BB7411">
        <w:rPr>
          <w:lang w:val="en-US"/>
        </w:rPr>
        <w:t>optimization</w:t>
      </w:r>
      <w:r w:rsidR="00D73F62" w:rsidRPr="00BB7411">
        <w:rPr>
          <w:lang w:val="en-US"/>
        </w:rPr>
        <w:t xml:space="preserve"> of </w:t>
      </w:r>
      <w:r w:rsidR="00084C72" w:rsidRPr="00BB7411">
        <w:rPr>
          <w:lang w:val="en-US"/>
        </w:rPr>
        <w:t xml:space="preserve">the </w:t>
      </w:r>
      <w:r w:rsidR="003A3629" w:rsidRPr="00BB7411">
        <w:rPr>
          <w:lang w:val="en-US"/>
        </w:rPr>
        <w:t xml:space="preserve">processor </w:t>
      </w:r>
      <w:r w:rsidR="00D73F62" w:rsidRPr="00BB7411">
        <w:rPr>
          <w:lang w:val="en-US"/>
        </w:rPr>
        <w:t xml:space="preserve">itself </w:t>
      </w:r>
      <w:r w:rsidR="003A3629" w:rsidRPr="00BB7411">
        <w:rPr>
          <w:lang w:val="en-US"/>
        </w:rPr>
        <w:t>is not in the scope of</w:t>
      </w:r>
      <w:r w:rsidR="00D17469" w:rsidRPr="00BB7411">
        <w:rPr>
          <w:lang w:val="en-US"/>
        </w:rPr>
        <w:t xml:space="preserve"> the project</w:t>
      </w:r>
      <w:r w:rsidR="00D5560E">
        <w:rPr>
          <w:lang w:val="en-US"/>
        </w:rPr>
        <w:t>,</w:t>
      </w:r>
      <w:r w:rsidR="00BA12FC">
        <w:rPr>
          <w:lang w:val="en-US"/>
        </w:rPr>
        <w:t xml:space="preserve"> however,</w:t>
      </w:r>
      <w:r w:rsidR="00D5560E">
        <w:rPr>
          <w:lang w:val="en-US"/>
        </w:rPr>
        <w:t xml:space="preserve"> the research</w:t>
      </w:r>
      <w:r w:rsidR="00D17469" w:rsidRPr="00BB7411">
        <w:rPr>
          <w:lang w:val="en-US"/>
        </w:rPr>
        <w:t xml:space="preserve"> deliver</w:t>
      </w:r>
      <w:r w:rsidR="00865235">
        <w:rPr>
          <w:lang w:val="en-US"/>
        </w:rPr>
        <w:t>s</w:t>
      </w:r>
      <w:r w:rsidR="00D17469" w:rsidRPr="00BB7411">
        <w:rPr>
          <w:lang w:val="en-US"/>
        </w:rPr>
        <w:t xml:space="preserve"> valuable results to the commun</w:t>
      </w:r>
      <w:r w:rsidR="009B624F">
        <w:rPr>
          <w:lang w:val="en-US"/>
        </w:rPr>
        <w:t>ity working on the topic of run</w:t>
      </w:r>
      <w:r w:rsidR="00D5560E">
        <w:rPr>
          <w:lang w:val="en-US"/>
        </w:rPr>
        <w:t>time-</w:t>
      </w:r>
      <w:r w:rsidR="00D17469" w:rsidRPr="00BB7411">
        <w:rPr>
          <w:lang w:val="en-US"/>
        </w:rPr>
        <w:t>adaptive processor</w:t>
      </w:r>
      <w:r w:rsidR="007E4910">
        <w:rPr>
          <w:lang w:val="en-US"/>
        </w:rPr>
        <w:t>s</w:t>
      </w:r>
      <w:r w:rsidR="00D17469" w:rsidRPr="00BB7411">
        <w:rPr>
          <w:lang w:val="en-US"/>
        </w:rPr>
        <w:t>.</w:t>
      </w:r>
    </w:p>
    <w:p w14:paraId="71D408E2" w14:textId="5F58B668" w:rsidR="00C35697" w:rsidRPr="000C1D7C" w:rsidRDefault="00331245" w:rsidP="00501107">
      <w:pPr>
        <w:jc w:val="both"/>
        <w:rPr>
          <w:lang w:val="en-US"/>
        </w:rPr>
      </w:pPr>
      <w:r>
        <w:rPr>
          <w:lang w:val="en-US"/>
        </w:rPr>
        <w:t>In this project, we</w:t>
      </w:r>
      <w:r w:rsidR="00F33145">
        <w:rPr>
          <w:lang w:val="en-US"/>
        </w:rPr>
        <w:t xml:space="preserve"> </w:t>
      </w:r>
      <w:r w:rsidR="00A80F38">
        <w:rPr>
          <w:lang w:val="en-US"/>
        </w:rPr>
        <w:t>analyze</w:t>
      </w:r>
      <w:r w:rsidR="00217C4D">
        <w:rPr>
          <w:lang w:val="en-US"/>
        </w:rPr>
        <w:t xml:space="preserve"> </w:t>
      </w:r>
      <w:r w:rsidR="00A57645" w:rsidRPr="00D57D72">
        <w:rPr>
          <w:lang w:val="en-US"/>
        </w:rPr>
        <w:t>information re</w:t>
      </w:r>
      <w:r w:rsidR="00B4770A">
        <w:rPr>
          <w:lang w:val="en-US"/>
        </w:rPr>
        <w:t>trieval</w:t>
      </w:r>
      <w:r w:rsidR="00A57645" w:rsidRPr="00D57D72">
        <w:rPr>
          <w:lang w:val="en-US"/>
        </w:rPr>
        <w:t xml:space="preserve"> mechanisms</w:t>
      </w:r>
      <w:r w:rsidR="00E833B6" w:rsidRPr="00D57D72">
        <w:rPr>
          <w:lang w:val="en-US"/>
        </w:rPr>
        <w:t xml:space="preserve"> (</w:t>
      </w:r>
      <w:r w:rsidR="00A57645" w:rsidRPr="00D57D72">
        <w:rPr>
          <w:lang w:val="en-US"/>
        </w:rPr>
        <w:t>includ</w:t>
      </w:r>
      <w:r w:rsidR="00E833B6" w:rsidRPr="00D57D72">
        <w:rPr>
          <w:lang w:val="en-US"/>
        </w:rPr>
        <w:t>ing</w:t>
      </w:r>
      <w:r w:rsidR="00A57645" w:rsidRPr="00D57D72">
        <w:rPr>
          <w:lang w:val="en-US"/>
        </w:rPr>
        <w:t xml:space="preserve"> signal pre-processing and feature extraction algorithms</w:t>
      </w:r>
      <w:r w:rsidR="00E833B6" w:rsidRPr="00D57D72">
        <w:rPr>
          <w:lang w:val="en-US"/>
        </w:rPr>
        <w:t>),</w:t>
      </w:r>
      <w:r w:rsidR="00A57645" w:rsidRPr="00D57D72">
        <w:rPr>
          <w:lang w:val="en-US"/>
        </w:rPr>
        <w:t xml:space="preserve"> attribute definitions</w:t>
      </w:r>
      <w:r w:rsidR="00E833B6" w:rsidRPr="00D57D72">
        <w:rPr>
          <w:lang w:val="en-US"/>
        </w:rPr>
        <w:t>,</w:t>
      </w:r>
      <w:r w:rsidR="00A57645" w:rsidRPr="00D57D72">
        <w:rPr>
          <w:lang w:val="en-US"/>
        </w:rPr>
        <w:t xml:space="preserve"> parameter settings</w:t>
      </w:r>
      <w:r w:rsidR="00217C4D" w:rsidRPr="00D57D72">
        <w:rPr>
          <w:lang w:val="en-US"/>
        </w:rPr>
        <w:t xml:space="preserve"> and their efficient numerical implementations</w:t>
      </w:r>
      <w:r w:rsidR="00E833B6" w:rsidRPr="00D57D72">
        <w:rPr>
          <w:lang w:val="en-US"/>
        </w:rPr>
        <w:t>.</w:t>
      </w:r>
      <w:r w:rsidR="005572EA" w:rsidRPr="00D57D72">
        <w:rPr>
          <w:lang w:val="en-US"/>
        </w:rPr>
        <w:t xml:space="preserve"> Theories, originated</w:t>
      </w:r>
      <w:r w:rsidR="005572EA" w:rsidRPr="00BB7411">
        <w:rPr>
          <w:lang w:val="en-US"/>
        </w:rPr>
        <w:t xml:space="preserve"> from scale</w:t>
      </w:r>
      <w:r w:rsidR="005572EA">
        <w:rPr>
          <w:lang w:val="en-US"/>
        </w:rPr>
        <w:t>s and</w:t>
      </w:r>
      <w:r w:rsidR="005572EA" w:rsidRPr="00BB7411">
        <w:rPr>
          <w:lang w:val="en-US"/>
        </w:rPr>
        <w:t xml:space="preserve"> dimension</w:t>
      </w:r>
      <w:r w:rsidR="005572EA">
        <w:rPr>
          <w:lang w:val="en-US"/>
        </w:rPr>
        <w:t xml:space="preserve">s of the </w:t>
      </w:r>
      <w:r w:rsidR="00B31760">
        <w:rPr>
          <w:lang w:val="en-US"/>
        </w:rPr>
        <w:t>systems r</w:t>
      </w:r>
      <w:r w:rsidR="004507EA">
        <w:rPr>
          <w:lang w:val="en-US"/>
        </w:rPr>
        <w:t xml:space="preserve">epresented, e.g., </w:t>
      </w:r>
      <w:r w:rsidR="00C1676E">
        <w:rPr>
          <w:lang w:val="en-US"/>
        </w:rPr>
        <w:t>by</w:t>
      </w:r>
      <w:r w:rsidR="00B31760">
        <w:rPr>
          <w:lang w:val="en-US"/>
        </w:rPr>
        <w:t xml:space="preserve"> </w:t>
      </w:r>
      <w:r w:rsidR="00C1676E">
        <w:rPr>
          <w:lang w:val="en-US"/>
        </w:rPr>
        <w:t>manufacture facility</w:t>
      </w:r>
      <w:r w:rsidR="005572EA">
        <w:rPr>
          <w:lang w:val="en-US"/>
        </w:rPr>
        <w:t xml:space="preserve">, </w:t>
      </w:r>
      <w:r w:rsidR="005572EA" w:rsidRPr="00BB7411">
        <w:rPr>
          <w:lang w:val="en-US"/>
        </w:rPr>
        <w:t xml:space="preserve">will be </w:t>
      </w:r>
      <w:r w:rsidR="005572EA">
        <w:rPr>
          <w:lang w:val="en-US"/>
        </w:rPr>
        <w:t>investigated</w:t>
      </w:r>
      <w:r w:rsidR="005572EA" w:rsidRPr="00BB7411">
        <w:rPr>
          <w:lang w:val="en-US"/>
        </w:rPr>
        <w:t xml:space="preserve"> in an environment, which</w:t>
      </w:r>
      <w:r w:rsidR="005572EA">
        <w:rPr>
          <w:lang w:val="en-US"/>
        </w:rPr>
        <w:t xml:space="preserve"> is</w:t>
      </w:r>
      <w:r w:rsidR="005572EA" w:rsidRPr="00BB7411">
        <w:rPr>
          <w:lang w:val="en-US"/>
        </w:rPr>
        <w:t xml:space="preserve"> </w:t>
      </w:r>
      <w:r w:rsidR="005572EA">
        <w:rPr>
          <w:lang w:val="en-US"/>
        </w:rPr>
        <w:t xml:space="preserve">described by </w:t>
      </w:r>
      <w:r w:rsidR="005572EA" w:rsidRPr="00D57D72">
        <w:rPr>
          <w:lang w:val="en-US"/>
        </w:rPr>
        <w:t>on-chip sca</w:t>
      </w:r>
      <w:r w:rsidR="00D57D72">
        <w:rPr>
          <w:lang w:val="en-US"/>
        </w:rPr>
        <w:t xml:space="preserve">les and </w:t>
      </w:r>
      <w:r w:rsidR="005572EA" w:rsidRPr="00D57D72">
        <w:rPr>
          <w:lang w:val="en-US"/>
        </w:rPr>
        <w:t>dimensions</w:t>
      </w:r>
      <w:r w:rsidR="005572EA" w:rsidRPr="00BB7411">
        <w:rPr>
          <w:lang w:val="en-US"/>
        </w:rPr>
        <w:t>.</w:t>
      </w:r>
      <w:r w:rsidR="005572EA">
        <w:rPr>
          <w:lang w:val="en-US"/>
        </w:rPr>
        <w:t xml:space="preserve"> </w:t>
      </w:r>
      <w:r w:rsidR="005572EA" w:rsidRPr="00D57D72">
        <w:rPr>
          <w:lang w:val="en-US"/>
        </w:rPr>
        <w:t>Due to the fact that</w:t>
      </w:r>
      <w:r w:rsidR="00040856">
        <w:rPr>
          <w:lang w:val="en-US"/>
        </w:rPr>
        <w:t>,</w:t>
      </w:r>
      <w:r w:rsidR="005572EA" w:rsidRPr="00D57D72">
        <w:rPr>
          <w:lang w:val="en-US"/>
        </w:rPr>
        <w:t xml:space="preserve"> regarding on-chip characteristics</w:t>
      </w:r>
      <w:r w:rsidR="00040856">
        <w:rPr>
          <w:lang w:val="en-US"/>
        </w:rPr>
        <w:t>,</w:t>
      </w:r>
      <w:r w:rsidR="005572EA" w:rsidRPr="00D57D72">
        <w:rPr>
          <w:lang w:val="en-US"/>
        </w:rPr>
        <w:t xml:space="preserve"> there is no comparable scientific investigations, the complexity of such task is challenging to pre-estimate. These estimations are to determine during the research activities of this project. </w:t>
      </w:r>
      <w:r w:rsidR="009E0679" w:rsidRPr="000C1D7C">
        <w:rPr>
          <w:lang w:val="en-US"/>
        </w:rPr>
        <w:t xml:space="preserve">Furthermore, </w:t>
      </w:r>
      <w:r w:rsidR="00C35697" w:rsidRPr="000C1D7C">
        <w:rPr>
          <w:lang w:val="en-US"/>
        </w:rPr>
        <w:t>approaches for on-chip data acquisition</w:t>
      </w:r>
      <w:r w:rsidR="004E31A8" w:rsidRPr="000C1D7C">
        <w:rPr>
          <w:lang w:val="en-US"/>
        </w:rPr>
        <w:t xml:space="preserve"> and the evaluation of the system state based on the fused acquired data will be analyzed. Both </w:t>
      </w:r>
      <w:r w:rsidR="00247476" w:rsidRPr="000C1D7C">
        <w:rPr>
          <w:lang w:val="en-US"/>
        </w:rPr>
        <w:t>analyses</w:t>
      </w:r>
      <w:r w:rsidR="004E31A8" w:rsidRPr="000C1D7C">
        <w:rPr>
          <w:lang w:val="en-US"/>
        </w:rPr>
        <w:t xml:space="preserve"> will be </w:t>
      </w:r>
      <w:r w:rsidR="00247476">
        <w:rPr>
          <w:lang w:val="en-US"/>
        </w:rPr>
        <w:t>executed</w:t>
      </w:r>
      <w:r w:rsidR="00247476" w:rsidRPr="000C1D7C">
        <w:rPr>
          <w:lang w:val="en-US"/>
        </w:rPr>
        <w:t xml:space="preserve"> </w:t>
      </w:r>
      <w:r w:rsidR="004E31A8" w:rsidRPr="000C1D7C">
        <w:rPr>
          <w:lang w:val="en-US"/>
        </w:rPr>
        <w:t xml:space="preserve">with respect to the processor runtime optimization. </w:t>
      </w:r>
      <w:r w:rsidR="00765786">
        <w:rPr>
          <w:lang w:val="en-US"/>
        </w:rPr>
        <w:t xml:space="preserve">Besides the approaches for data acquisition, the integration of the IFU algorithms will be investigated. Therefore, it will be necessary to analyze the performance requirements of the IFU algorithms, as well as the performance impact of sensors for the data acquisition. The challenge will be to enable our targeted advanced monitoring with as little overhead in resources usage as possible. </w:t>
      </w:r>
    </w:p>
    <w:p w14:paraId="6E65B67E" w14:textId="620018A9" w:rsidR="009E0679" w:rsidRPr="00BB7411" w:rsidRDefault="00DB31C1" w:rsidP="00501107">
      <w:pPr>
        <w:jc w:val="both"/>
        <w:rPr>
          <w:lang w:val="en-US"/>
        </w:rPr>
      </w:pPr>
      <w:r>
        <w:rPr>
          <w:lang w:val="en-US"/>
        </w:rPr>
        <w:t>Through</w:t>
      </w:r>
      <w:r w:rsidR="00040856">
        <w:rPr>
          <w:lang w:val="en-US"/>
        </w:rPr>
        <w:t>out</w:t>
      </w:r>
      <w:r>
        <w:rPr>
          <w:lang w:val="en-US"/>
        </w:rPr>
        <w:t xml:space="preserve"> </w:t>
      </w:r>
      <w:r w:rsidR="00DC5F4B">
        <w:rPr>
          <w:lang w:val="en-US"/>
        </w:rPr>
        <w:t xml:space="preserve">our </w:t>
      </w:r>
      <w:r>
        <w:rPr>
          <w:lang w:val="en-US"/>
        </w:rPr>
        <w:t>approach,</w:t>
      </w:r>
      <w:r w:rsidR="004E6C0A" w:rsidRPr="00BB7411">
        <w:rPr>
          <w:lang w:val="en-US"/>
        </w:rPr>
        <w:t xml:space="preserve"> the </w:t>
      </w:r>
      <w:r w:rsidR="007351AA">
        <w:rPr>
          <w:lang w:val="en-US"/>
        </w:rPr>
        <w:t>IFU algorithms</w:t>
      </w:r>
      <w:r w:rsidR="004E6C0A" w:rsidRPr="00BB7411">
        <w:rPr>
          <w:lang w:val="en-US"/>
        </w:rPr>
        <w:t xml:space="preserve"> will be </w:t>
      </w:r>
      <w:r w:rsidR="00C24E37">
        <w:rPr>
          <w:lang w:val="en-US"/>
        </w:rPr>
        <w:t>studied</w:t>
      </w:r>
      <w:r w:rsidR="004E6C0A" w:rsidRPr="00BB7411">
        <w:rPr>
          <w:lang w:val="en-US"/>
        </w:rPr>
        <w:t xml:space="preserve"> in an environment</w:t>
      </w:r>
      <w:r w:rsidR="008276A0" w:rsidRPr="00BB7411">
        <w:rPr>
          <w:lang w:val="en-US"/>
        </w:rPr>
        <w:t>,</w:t>
      </w:r>
      <w:r w:rsidR="004E6C0A" w:rsidRPr="00BB7411">
        <w:rPr>
          <w:lang w:val="en-US"/>
        </w:rPr>
        <w:t xml:space="preserve"> where </w:t>
      </w:r>
      <w:r w:rsidR="008276A0" w:rsidRPr="00BB7411">
        <w:rPr>
          <w:lang w:val="en-US"/>
        </w:rPr>
        <w:t>the data is fully</w:t>
      </w:r>
      <w:r w:rsidR="004E6C0A" w:rsidRPr="00BB7411">
        <w:rPr>
          <w:lang w:val="en-US"/>
        </w:rPr>
        <w:t xml:space="preserve"> different </w:t>
      </w:r>
      <w:r w:rsidR="008276A0" w:rsidRPr="00BB7411">
        <w:rPr>
          <w:lang w:val="en-US"/>
        </w:rPr>
        <w:t xml:space="preserve">and in another correlation </w:t>
      </w:r>
      <w:r w:rsidR="004E6C0A" w:rsidRPr="00BB7411">
        <w:rPr>
          <w:lang w:val="en-US"/>
        </w:rPr>
        <w:t xml:space="preserve">as in the </w:t>
      </w:r>
      <w:r w:rsidR="002C6F6F">
        <w:rPr>
          <w:lang w:val="en-US"/>
        </w:rPr>
        <w:t>commonly investigated</w:t>
      </w:r>
      <w:r w:rsidR="004E6C0A" w:rsidRPr="00BB7411">
        <w:rPr>
          <w:lang w:val="en-US"/>
        </w:rPr>
        <w:t xml:space="preserve"> scale</w:t>
      </w:r>
      <w:r w:rsidR="002C6F6F">
        <w:rPr>
          <w:lang w:val="en-US"/>
        </w:rPr>
        <w:t>s and dimensions.</w:t>
      </w:r>
      <w:r w:rsidR="007351AA">
        <w:rPr>
          <w:lang w:val="en-US"/>
        </w:rPr>
        <w:t xml:space="preserve"> Moreover, the data acquisition of processor</w:t>
      </w:r>
      <w:r w:rsidR="007E4910">
        <w:rPr>
          <w:lang w:val="en-US"/>
        </w:rPr>
        <w:t>s</w:t>
      </w:r>
      <w:r w:rsidR="007351AA">
        <w:rPr>
          <w:lang w:val="en-US"/>
        </w:rPr>
        <w:t xml:space="preserve"> will be evaluated to meet the demands of the IFU algorithms. Finally, the requirements, in terms of processing</w:t>
      </w:r>
      <w:r w:rsidR="007520C5">
        <w:rPr>
          <w:lang w:val="en-US"/>
        </w:rPr>
        <w:t xml:space="preserve"> of measured values</w:t>
      </w:r>
      <w:r w:rsidR="007351AA">
        <w:rPr>
          <w:lang w:val="en-US"/>
        </w:rPr>
        <w:t xml:space="preserve"> and measurement performance,</w:t>
      </w:r>
      <w:r w:rsidR="000F5F5C">
        <w:rPr>
          <w:lang w:val="en-US"/>
        </w:rPr>
        <w:t xml:space="preserve"> and the potential for an advanced state</w:t>
      </w:r>
      <w:r w:rsidR="00C24E37">
        <w:rPr>
          <w:lang w:val="en-US"/>
        </w:rPr>
        <w:t xml:space="preserve"> determination will be investigated</w:t>
      </w:r>
      <w:r w:rsidR="000F5F5C">
        <w:rPr>
          <w:lang w:val="en-US"/>
        </w:rPr>
        <w:t>.</w:t>
      </w:r>
      <w:r w:rsidR="002C6F6F">
        <w:rPr>
          <w:lang w:val="en-US"/>
        </w:rPr>
        <w:t xml:space="preserve"> I</w:t>
      </w:r>
      <w:r w:rsidR="004E6C0A" w:rsidRPr="00BB7411">
        <w:rPr>
          <w:lang w:val="en-US"/>
        </w:rPr>
        <w:t xml:space="preserve">n </w:t>
      </w:r>
      <w:r w:rsidR="000F5F5C">
        <w:rPr>
          <w:lang w:val="en-US"/>
        </w:rPr>
        <w:t>the</w:t>
      </w:r>
      <w:r w:rsidR="000F5F5C" w:rsidRPr="00BB7411">
        <w:rPr>
          <w:lang w:val="en-US"/>
        </w:rPr>
        <w:t xml:space="preserve"> </w:t>
      </w:r>
      <w:r w:rsidR="004E6C0A" w:rsidRPr="00BB7411">
        <w:rPr>
          <w:lang w:val="en-US"/>
        </w:rPr>
        <w:t>domain</w:t>
      </w:r>
      <w:r w:rsidR="000F5F5C">
        <w:rPr>
          <w:lang w:val="en-US"/>
        </w:rPr>
        <w:t xml:space="preserve"> of system architectures and management</w:t>
      </w:r>
      <w:r w:rsidR="004E6C0A" w:rsidRPr="00BB7411">
        <w:rPr>
          <w:lang w:val="en-US"/>
        </w:rPr>
        <w:t xml:space="preserve">, </w:t>
      </w:r>
      <w:r w:rsidR="002C6F6F">
        <w:rPr>
          <w:lang w:val="en-US"/>
        </w:rPr>
        <w:t xml:space="preserve">the </w:t>
      </w:r>
      <w:r w:rsidR="004E6C0A" w:rsidRPr="00BB7411">
        <w:rPr>
          <w:lang w:val="en-US"/>
        </w:rPr>
        <w:t>knowledge</w:t>
      </w:r>
      <w:r w:rsidR="000F5F5C">
        <w:rPr>
          <w:lang w:val="en-US"/>
        </w:rPr>
        <w:t xml:space="preserve"> acquired within this research project</w:t>
      </w:r>
      <w:r w:rsidR="004E6C0A" w:rsidRPr="00BB7411">
        <w:rPr>
          <w:lang w:val="en-US"/>
        </w:rPr>
        <w:t xml:space="preserve"> </w:t>
      </w:r>
      <w:r w:rsidR="002C6F6F">
        <w:rPr>
          <w:lang w:val="en-US"/>
        </w:rPr>
        <w:t>will be</w:t>
      </w:r>
      <w:r w:rsidR="004E6C0A" w:rsidRPr="00BB7411">
        <w:rPr>
          <w:lang w:val="en-US"/>
        </w:rPr>
        <w:t xml:space="preserve"> </w:t>
      </w:r>
      <w:r w:rsidR="002C6F6F">
        <w:rPr>
          <w:lang w:val="en-US"/>
        </w:rPr>
        <w:t xml:space="preserve">a </w:t>
      </w:r>
      <w:r w:rsidR="00C53D52" w:rsidRPr="00BB7411">
        <w:rPr>
          <w:lang w:val="en-US"/>
        </w:rPr>
        <w:t xml:space="preserve">valuable </w:t>
      </w:r>
      <w:r w:rsidR="000F5F5C">
        <w:rPr>
          <w:lang w:val="en-US"/>
        </w:rPr>
        <w:t>input</w:t>
      </w:r>
      <w:r w:rsidR="008126B9">
        <w:rPr>
          <w:lang w:val="en-US"/>
        </w:rPr>
        <w:t xml:space="preserve"> in order to develop optimized processors</w:t>
      </w:r>
      <w:r w:rsidR="00C24E37">
        <w:rPr>
          <w:lang w:val="en-US"/>
        </w:rPr>
        <w:t xml:space="preserve"> with a fixed architecture and</w:t>
      </w:r>
      <w:r w:rsidR="008126B9">
        <w:rPr>
          <w:lang w:val="en-US"/>
        </w:rPr>
        <w:t xml:space="preserve"> to apply our techniques and methods for run-time adaptive processor architectures</w:t>
      </w:r>
      <w:r w:rsidR="000F5F5C">
        <w:rPr>
          <w:lang w:val="en-US"/>
        </w:rPr>
        <w:t>.</w:t>
      </w:r>
      <w:r w:rsidR="000F5F5C" w:rsidRPr="00BB7411" w:rsidDel="000F5F5C">
        <w:rPr>
          <w:lang w:val="en-US"/>
        </w:rPr>
        <w:t xml:space="preserve"> </w:t>
      </w:r>
    </w:p>
    <w:p w14:paraId="4F16EB4C" w14:textId="77777777" w:rsidR="00D61277" w:rsidRPr="00860DEA" w:rsidRDefault="00D61277" w:rsidP="0016035D">
      <w:pPr>
        <w:rPr>
          <w:sz w:val="10"/>
          <w:szCs w:val="10"/>
          <w:lang w:val="en-US"/>
        </w:rPr>
      </w:pPr>
    </w:p>
    <w:p w14:paraId="3D4D8F43" w14:textId="77777777" w:rsidR="00E608E8" w:rsidRPr="00BB7411" w:rsidRDefault="00CE3548" w:rsidP="00E85F08">
      <w:pPr>
        <w:pStyle w:val="Heading1"/>
        <w:numPr>
          <w:ilvl w:val="0"/>
          <w:numId w:val="1"/>
        </w:numPr>
        <w:rPr>
          <w:lang w:val="en-US"/>
        </w:rPr>
      </w:pPr>
      <w:r w:rsidRPr="00BB7411">
        <w:rPr>
          <w:lang w:val="en-US"/>
        </w:rPr>
        <w:t>State of the art</w:t>
      </w:r>
      <w:r w:rsidR="0016035D" w:rsidRPr="00BB7411">
        <w:rPr>
          <w:lang w:val="en-US"/>
        </w:rPr>
        <w:t xml:space="preserve"> and preliminary work</w:t>
      </w:r>
    </w:p>
    <w:p w14:paraId="637DD035" w14:textId="051313B2" w:rsidR="00EA4C39" w:rsidRPr="009B7937" w:rsidRDefault="00EA4C39" w:rsidP="000F2FEF">
      <w:pPr>
        <w:jc w:val="both"/>
        <w:rPr>
          <w:lang w:val="en-GB"/>
        </w:rPr>
      </w:pPr>
      <w:r w:rsidRPr="00BB7411">
        <w:rPr>
          <w:lang w:val="en-US"/>
        </w:rPr>
        <w:t>This project has its roots in yet unrelated fields of research. One field is the management of processor</w:t>
      </w:r>
      <w:r w:rsidR="007E4910">
        <w:rPr>
          <w:lang w:val="en-US"/>
        </w:rPr>
        <w:t>s</w:t>
      </w:r>
      <w:r w:rsidRPr="00BB7411">
        <w:rPr>
          <w:lang w:val="en-US"/>
        </w:rPr>
        <w:t xml:space="preserve"> during </w:t>
      </w:r>
      <w:r w:rsidR="00F82E5D" w:rsidRPr="00BB7411">
        <w:rPr>
          <w:lang w:val="en-US"/>
        </w:rPr>
        <w:t>runtime</w:t>
      </w:r>
      <w:r w:rsidRPr="00BB7411">
        <w:rPr>
          <w:lang w:val="en-US"/>
        </w:rPr>
        <w:t xml:space="preserve"> which is a current research topic of Prof. Dr.-Ing. habil. Michael Hübner</w:t>
      </w:r>
      <w:r w:rsidR="002B16BF">
        <w:rPr>
          <w:lang w:val="en-US"/>
        </w:rPr>
        <w:t xml:space="preserve"> </w:t>
      </w:r>
      <w:r w:rsidR="002B16BF">
        <w:rPr>
          <w:lang w:val="en-US"/>
        </w:rPr>
        <w:fldChar w:fldCharType="begin"/>
      </w:r>
      <w:r w:rsidR="002B16BF">
        <w:rPr>
          <w:lang w:val="en-US"/>
        </w:rPr>
        <w:instrText>ADDIN CITAVI.PLACEHOLDER 99207208-d199-4219-895a-2a1f67d47405 PFBsYWNlaG9sZGVyPg0KICA8QWRkSW5WZXJzaW9uPjUuMy4xLjA8L0FkZEluVmVyc2lvbj4NCiAgPElkPjk5MjA3MjA4LWQxOTktNDIxOS04OTVhLTJhMWY2N2Q0NzQwNTwvSWQ+DQogIDxFbnRyaWVzPg0KICAgIDxFbnRyeT4NCiAgICAgIDxJZD5hMTRkMmU1OS1kNmU2LTRkZjMtOThmMC0yYzk0NzI1NzAyNTI8L0lkPg0KICAgICAgPFJlZmVyZW5jZUlkPmJlZjA3M2RjLWJiNzQtNDRlOC1iNGE1LWQ3YmFlNTQ1YjhhZ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1vSDE2XTwvVGV4dD4NCiAgICA8L1RleHRVbml0Pg0KICA8L1RleHRVbml0cz4NCjwvUGxhY2Vob2xkZXI+</w:instrText>
      </w:r>
      <w:r w:rsidR="002B16BF">
        <w:rPr>
          <w:lang w:val="en-US"/>
        </w:rPr>
        <w:fldChar w:fldCharType="separate"/>
      </w:r>
      <w:bookmarkStart w:id="14" w:name="_CTVP00199207208d1994219895a2a1f67d47405"/>
      <w:r w:rsidR="00ED32D8">
        <w:rPr>
          <w:lang w:val="en-US"/>
        </w:rPr>
        <w:t>[MoH16]</w:t>
      </w:r>
      <w:bookmarkEnd w:id="14"/>
      <w:r w:rsidR="002B16BF">
        <w:rPr>
          <w:lang w:val="en-US"/>
        </w:rPr>
        <w:fldChar w:fldCharType="end"/>
      </w:r>
      <w:r w:rsidR="002B16BF">
        <w:rPr>
          <w:lang w:val="en-US"/>
        </w:rPr>
        <w:t xml:space="preserve">, </w:t>
      </w:r>
      <w:r w:rsidR="002B16BF">
        <w:rPr>
          <w:lang w:val="en-US"/>
        </w:rPr>
        <w:fldChar w:fldCharType="begin"/>
      </w:r>
      <w:r w:rsidR="0003768B">
        <w:rPr>
          <w:lang w:val="en-US"/>
        </w:rPr>
        <w:instrText>ADDIN CITAVI.PLACEHOLDER f55b5f41-e9ce-47ba-8daa-b29bc386461b PFBsYWNlaG9sZGVyPg0KICA8QWRkSW5WZXJzaW9uPjUuMy4xLjA8L0FkZEluVmVyc2lvbj4NCiAgPElkPmY1NWI1ZjQxLWU5Y2UtNDdiYS04ZGFhLWIyOWJjMzg2NDYxYjwvSWQ+DQogIDxFbnRyaWVzPg0KICAgIDxFbnRyeT4NCiAgICAgIDxJZD5jYjZlY2MyNi03YTE0LTQ3MGMtODZjMi1jODYyMTc4NjYyYjY8L0lkPg0KICAgICAgPFJlZmVyZW5jZUlkPjdiNWUxOTYxLWVlOGQtNDRhMy05NTY0LTc2NDk0NTAzNTkwMz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</w:instrText>
      </w:r>
      <w:r w:rsidR="0003768B" w:rsidRPr="00D30368">
        <w:instrText>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OTUgrMTddPC9UZXh0Pg0KICAgIDwvVGV4dFVuaXQ+DQogIDwvVGV4dFVuaXRzPg0KPC9QbGFjZWhvbGRlcj4=</w:instrText>
      </w:r>
      <w:r w:rsidR="002B16BF">
        <w:rPr>
          <w:lang w:val="en-US"/>
        </w:rPr>
        <w:fldChar w:fldCharType="separate"/>
      </w:r>
      <w:bookmarkStart w:id="15" w:name="_CTVP001f55b5f41e9ce47ba8daab29bc386461b"/>
      <w:r w:rsidR="00ED32D8" w:rsidRPr="00D30368">
        <w:t>[NMH+17]</w:t>
      </w:r>
      <w:bookmarkEnd w:id="15"/>
      <w:r w:rsidR="002B16BF">
        <w:rPr>
          <w:lang w:val="en-US"/>
        </w:rPr>
        <w:fldChar w:fldCharType="end"/>
      </w:r>
      <w:r w:rsidR="00B36B26" w:rsidRPr="00D30368">
        <w:t>,</w:t>
      </w:r>
      <w:r w:rsidR="00D30368" w:rsidRPr="00D30368">
        <w:t xml:space="preserve"> </w:t>
      </w:r>
      <w:r w:rsidR="00D30368">
        <w:rPr>
          <w:lang w:val="en-US"/>
        </w:rPr>
        <w:fldChar w:fldCharType="begin"/>
      </w:r>
      <w:r w:rsidR="008423B9">
        <w:instrText>ADDIN CITAVI.PLACEHOLDER d22b16ed-4012-4a98-b958-0aad4d7c9dbf PFBsYWNlaG9sZGVyPg0KICA8QWRkSW5WZXJzaW9uPjUuMy4xLjA8L0FkZEluVmVyc2lvbj4NCiAgPElkPmQyMmIxNmVkLTQwMTItNGE5OC1iOTU4LTBhYWQ0ZDdjOWRiZjwvSWQ+DQogIDxFbnRyaWVzPg0KICAgIDxFbnRyeT4NCiAgICAgIDxJZD5iNGE5OTFjMy1iYTZjLTRlYWYtOTk2Yy00MDdiYjc3MTljNzM8L0lkPg0KICAgICAgPFJlZmVyZW5jZUlkPjM2MWRmZWQyLWM4ZTItNGJkMC1hYjYzLWJkNzJjNjc0NzZjYz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KRksrMTddPC9UZXh0Pg0KICAgIDwvVGV4dFVuaXQ+DQogIDwvVGV4dFVuaXRzPg0KPC9QbGFjZWhvbGRlcj4=</w:instrText>
      </w:r>
      <w:r w:rsidR="00D30368">
        <w:rPr>
          <w:lang w:val="en-US"/>
        </w:rPr>
        <w:fldChar w:fldCharType="separate"/>
      </w:r>
      <w:bookmarkStart w:id="16" w:name="_CTVP001d22b16ed40124a98b9580aad4d7c9dbf"/>
      <w:r w:rsidR="008423B9" w:rsidRPr="008423B9">
        <w:t>[JFK+17]</w:t>
      </w:r>
      <w:bookmarkEnd w:id="16"/>
      <w:r w:rsidR="00D30368">
        <w:rPr>
          <w:lang w:val="en-US"/>
        </w:rPr>
        <w:fldChar w:fldCharType="end"/>
      </w:r>
      <w:r w:rsidRPr="00D30368">
        <w:t xml:space="preserve">. </w:t>
      </w:r>
      <w:r w:rsidRPr="00873885">
        <w:rPr>
          <w:lang w:val="en-GB"/>
        </w:rPr>
        <w:t>The other field</w:t>
      </w:r>
      <w:r w:rsidR="00753C8C" w:rsidRPr="00873885">
        <w:rPr>
          <w:lang w:val="en-GB"/>
        </w:rPr>
        <w:t>s</w:t>
      </w:r>
      <w:r w:rsidRPr="00873885">
        <w:rPr>
          <w:lang w:val="en-GB"/>
        </w:rPr>
        <w:t xml:space="preserve"> are algorithms for data analysis and </w:t>
      </w:r>
      <w:r w:rsidR="00753C8C" w:rsidRPr="00873885">
        <w:rPr>
          <w:lang w:val="en-GB"/>
        </w:rPr>
        <w:t xml:space="preserve">information </w:t>
      </w:r>
      <w:r w:rsidRPr="00873885">
        <w:rPr>
          <w:lang w:val="en-GB"/>
        </w:rPr>
        <w:t>fusion</w:t>
      </w:r>
      <w:r w:rsidR="00753C8C" w:rsidRPr="00873885">
        <w:rPr>
          <w:lang w:val="en-GB"/>
        </w:rPr>
        <w:t xml:space="preserve"> which</w:t>
      </w:r>
      <w:r w:rsidRPr="00873885">
        <w:rPr>
          <w:lang w:val="en-GB"/>
        </w:rPr>
        <w:t xml:space="preserve"> a</w:t>
      </w:r>
      <w:r w:rsidR="00753C8C" w:rsidRPr="00873885">
        <w:rPr>
          <w:lang w:val="en-GB"/>
        </w:rPr>
        <w:t>re</w:t>
      </w:r>
      <w:r w:rsidRPr="00873885">
        <w:rPr>
          <w:lang w:val="en-GB"/>
        </w:rPr>
        <w:t xml:space="preserve"> current research topic</w:t>
      </w:r>
      <w:r w:rsidR="00753C8C" w:rsidRPr="00873885">
        <w:rPr>
          <w:lang w:val="en-GB"/>
        </w:rPr>
        <w:t>s</w:t>
      </w:r>
      <w:r w:rsidRPr="00873885">
        <w:rPr>
          <w:lang w:val="en-GB"/>
        </w:rPr>
        <w:t xml:space="preserve"> of Prof. Dr.-Ing. </w:t>
      </w:r>
      <w:r w:rsidRPr="00BB7411">
        <w:rPr>
          <w:lang w:val="en-US"/>
        </w:rPr>
        <w:t>Volker Lohweg</w:t>
      </w:r>
      <w:r w:rsidR="0003768B">
        <w:rPr>
          <w:lang w:val="en-US"/>
        </w:rPr>
        <w:t xml:space="preserve"> </w:t>
      </w:r>
      <w:r w:rsidR="0003768B">
        <w:rPr>
          <w:lang w:val="en-US"/>
        </w:rPr>
        <w:fldChar w:fldCharType="begin"/>
      </w:r>
      <w:r w:rsidR="0003768B">
        <w:rPr>
          <w:lang w:val="en-US"/>
        </w:rPr>
        <w:instrText>ADDIN CITAVI.PLACEHOLDER 2af269d7-3a16-4b88-b951-f393e19c0dd0 PFBsYWNlaG9sZGVyPg0KICA8QWRkSW5WZXJzaW9uPjUuMy4xLjA8L0FkZEluVmVyc2lvbj4NCiAgPElkPjJhZjI2OWQ3LTNhMTYtNGI4OC1iOTUxLWYzOTNlMTljMGRkMDwvSWQ+DQogIDxFbnRyaWVzPg0KICAgIDxFbnRyeT4NCiAgICAgIDxJZD5mYWQ5ZjdmZC0zOTU5LTRlYTEtYmUxNi04ODYyODk4YjBkMDA8L0lkPg0KICAgICAgPFJlZmVyZW5jZUlkPmQzNjY3NGMyLWM1MTEtNDI0Ny05N2VlLWYxNzRkMjBiODVl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FTUwxNl08L1RleHQ+DQogICAgPC9UZXh0VW5pdD4NCiAgPC9UZXh0VW5pdHM+DQo8L1BsYWNlaG9sZGVyPg==</w:instrText>
      </w:r>
      <w:r w:rsidR="0003768B">
        <w:rPr>
          <w:lang w:val="en-US"/>
        </w:rPr>
        <w:fldChar w:fldCharType="separate"/>
      </w:r>
      <w:bookmarkStart w:id="17" w:name="_CTVP0012af269d73a164b88b951f393e19c0dd0"/>
      <w:r w:rsidR="00ED32D8">
        <w:rPr>
          <w:lang w:val="en-US"/>
        </w:rPr>
        <w:t>[EML16]</w:t>
      </w:r>
      <w:bookmarkEnd w:id="17"/>
      <w:r w:rsidR="0003768B">
        <w:rPr>
          <w:lang w:val="en-US"/>
        </w:rPr>
        <w:fldChar w:fldCharType="end"/>
      </w:r>
      <w:r w:rsidR="0003768B">
        <w:rPr>
          <w:lang w:val="en-US"/>
        </w:rPr>
        <w:t xml:space="preserve">, </w:t>
      </w:r>
      <w:r w:rsidR="0003768B">
        <w:rPr>
          <w:lang w:val="en-US"/>
        </w:rPr>
        <w:fldChar w:fldCharType="begin"/>
      </w:r>
      <w:r w:rsidR="0003768B">
        <w:rPr>
          <w:lang w:val="en-US"/>
        </w:rPr>
        <w:instrText>ADDIN CITAVI.PLACEHOLDER 68848b79-5d90-4949-9b86-a8b5c2a9e8c7 PFBsYWNlaG9sZGVyPg0KICA8QWRkSW5WZXJzaW9uPjUuMy4xLjA8L0FkZEluVmVyc2lvbj4NCiAgPElkPjY4ODQ4Yjc5LTVkOTAtNDk0OS05Yjg2LWE4YjVjMmE5ZThjNzwvSWQ+DQogIDxFbnRyaWVzPg0KICAgIDxFbnRyeT4NCiAgICAgIDxJZD5iMDRmNDM3NC1mYWJiLTQwNzEtOWU3OC1hMzYxOTgyYjRiMDU8L0lkPg0KICAgICAgPFJlZmVyZW5jZUlkPjA5ODA2NGQ2LTcyNDMtNGQ3Zi1hNGM1LWQ5YjZjYmQ3MDQyYT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cml0emU8L0xhc3ROYW1lPg0KICAgICAgICAgICAgPFNleD5NYWxlPC9TZXg+DQogICAgICAgICAgPC9QZXJzb24+DQogICAgICAgICAgPFBlcnNvbj4NCiAgICAgICAgICAgIDxGaXJzdE5hbWU+VXdlPC9GaXJzdE5hbWU+DQogICAgICAgICAgICA8TGFzdE5hbWU+TW9ua3M8L0xhc3ROYW1lPg0KICAgICAgICAgICAgPFNleD5NYWxlPC9TZXg+DQogICAgICAgICAgPC9QZXJzb24+DQogICAgICAgICAgPFBlcnNvbj4NCiAgICAgICAgICAgIDxGaXJzdE5hbWU+Q2hyaXN0b3BoLUFsZXhhbmRlcjwvRmlyc3ROYW1lPg0KICAgICAgICAgICAgPExhc3ROYW1lPkhvbHN0PC9MYXN0TmFtZT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</w:instrText>
      </w:r>
      <w:r w:rsidR="0003768B" w:rsidRPr="00724190">
        <w:instrText>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ZNSCsxN108L1RleHQ+DQogICAgPC9UZXh0VW5pdD4NCiAgPC9UZXh0VW5pdHM+DQo8L1BsYWNlaG9sZGVyPg==</w:instrText>
      </w:r>
      <w:r w:rsidR="0003768B">
        <w:rPr>
          <w:lang w:val="en-US"/>
        </w:rPr>
        <w:fldChar w:fldCharType="separate"/>
      </w:r>
      <w:bookmarkStart w:id="18" w:name="_CTVP00168848b795d9049499b86a8b5c2a9e8c7"/>
      <w:r w:rsidR="00ED32D8" w:rsidRPr="00724190">
        <w:t>[FMH+17]</w:t>
      </w:r>
      <w:bookmarkEnd w:id="18"/>
      <w:r w:rsidR="0003768B">
        <w:rPr>
          <w:lang w:val="en-US"/>
        </w:rPr>
        <w:fldChar w:fldCharType="end"/>
      </w:r>
      <w:r w:rsidR="00724190" w:rsidRPr="00724190">
        <w:t xml:space="preserve">, </w:t>
      </w:r>
      <w:r w:rsidR="00724190">
        <w:rPr>
          <w:lang w:val="en-US"/>
        </w:rPr>
        <w:fldChar w:fldCharType="begin"/>
      </w:r>
      <w:r w:rsidR="00724190" w:rsidRPr="00724190">
        <w:instrText>ADDIN CITAVI.PLACEHOLDER d1c631f6-d65b-40bb-b542-adabd0e81dac PFBsYWNlaG9sZGVyPg0KICA8QWRkSW5WZXJzaW9uPjUuMy4xLjA8L0FkZEluVmVyc2lvbj4NCiAgPElkPmQxYzYzMWY2LWQ2NWItNDBiYi1iNTQyLWFkYWJkMGU4MWRhYzwvSWQ+DQogIDxFbnRyaWVzPg0KICAgIDxFbnRyeT4NCiAgICAgIDxJZD41MGM3Zjc0Mi1kNDVjLTRlNzMtYjlkOC01ZWEwNWFhN2IzNTI8L0lkPg0KICAgICAgPFJlZmVyZW5jZUlkPmVhOTIxN2MxLTU3ODgtNDU0OS05ZTFkLTIyMDdiYTEzMGY2M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NTDE3XTwvVGV4dD4NCiAgICA8L1RleHRVbml0Pg0KICA8L1RleHRVbml0cz4NCjwvUGxhY2Vob2xkZXI+</w:instrText>
      </w:r>
      <w:r w:rsidR="00724190">
        <w:rPr>
          <w:lang w:val="en-US"/>
        </w:rPr>
        <w:fldChar w:fldCharType="separate"/>
      </w:r>
      <w:bookmarkStart w:id="19" w:name="_CTVP001d1c631f6d65b40bbb542adabd0e81dac"/>
      <w:r w:rsidR="00724190" w:rsidRPr="00724190">
        <w:t>[HML17]</w:t>
      </w:r>
      <w:bookmarkEnd w:id="19"/>
      <w:r w:rsidR="00724190">
        <w:rPr>
          <w:lang w:val="en-US"/>
        </w:rPr>
        <w:fldChar w:fldCharType="end"/>
      </w:r>
      <w:r w:rsidR="009B7937">
        <w:rPr>
          <w:lang w:val="en-US"/>
        </w:rPr>
        <w:t xml:space="preserve">, </w:t>
      </w:r>
      <w:r w:rsidR="009B7937">
        <w:rPr>
          <w:lang w:val="en-US"/>
        </w:rPr>
        <w:fldChar w:fldCharType="begin"/>
      </w:r>
      <w:r w:rsidR="009B7937">
        <w:rPr>
          <w:lang w:val="en-US"/>
        </w:rPr>
        <w:instrText>ADDIN CITAVI.PLACEHOLDER 85c6ea67-d8c9-4a55-8834-dad3fcfd66c8 PFBsYWNlaG9sZGVyPg0KICA8QWRkSW5WZXJzaW9uPjUuMy4xLjA8L0FkZEluVmVyc2lvbj4NCiAgPElkPjg1YzZlYTY3LWQ4YzktNGE1NS04ODM0LWRhZDNmY2ZkNjZjODwvSWQ+DQogIDxFbnRyaWVzPg0KICAgIDxFbnRyeT4NCiAgICAgIDxJZD5jYjNhZjBjZC0yZjVhLTRmNzYtYTBiYi01NDUxZTJiMDZkODY8L0lkPg0KICAgICAgPFJlZmVyZW5jZUlkPjlhNTQxYTAzLWZlOTktNDZhMy1hNjc3LWMyMGU1ZTdkNmNmM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Q2hyaXN0b3BoLUFsZXhhbmRlcjwvRmlyc3ROYW1lPg0KICAgICAgICAgICAgPExhc3ROYW1lPkhvbHN0PC9MYXN0TmFtZT4NCiAgICAgICAgICA8L1BlcnNvbj4NCiAgICAgICAgICA8UGVyc29uPg0KICAgICAgICAgICAgPEZpcnN0TmFtZT5Vd2U8L0ZpcnN0TmFtZT4NCiAgICAgICAgICAgIDxMYXN0TmFtZT5Nb25rczwvTGFzdE5hbWU+DQogICAgICAgICAgICA8U2V4Pk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E1MMTdiXTwvVGV4dD4NCiAgICA8L1RleHRVbml0Pg0KICA8L1RleHRVbml0cz4NCjwvUGxhY2Vob2xkZXI+</w:instrText>
      </w:r>
      <w:r w:rsidR="009B7937">
        <w:rPr>
          <w:lang w:val="en-US"/>
        </w:rPr>
        <w:fldChar w:fldCharType="separate"/>
      </w:r>
      <w:bookmarkStart w:id="20" w:name="_CTVP00185c6ea67d8c94a558834dad3fcfd66c8"/>
      <w:r w:rsidR="009B7937">
        <w:rPr>
          <w:lang w:val="en-US"/>
        </w:rPr>
        <w:t>[HML17b]</w:t>
      </w:r>
      <w:bookmarkEnd w:id="20"/>
      <w:r w:rsidR="009B7937">
        <w:rPr>
          <w:lang w:val="en-US"/>
        </w:rPr>
        <w:fldChar w:fldCharType="end"/>
      </w:r>
      <w:r w:rsidRPr="009B7937">
        <w:rPr>
          <w:lang w:val="en-GB"/>
        </w:rPr>
        <w:t>. The combination of these two fields is a promising approach to advance the efficiency of processor</w:t>
      </w:r>
      <w:r w:rsidR="007E4910" w:rsidRPr="009B7937">
        <w:rPr>
          <w:lang w:val="en-GB"/>
        </w:rPr>
        <w:t>s</w:t>
      </w:r>
      <w:r w:rsidRPr="009B7937">
        <w:rPr>
          <w:lang w:val="en-GB"/>
        </w:rPr>
        <w:t xml:space="preserve"> by introducing data analysis and fusion algorithms in the management systems of processor</w:t>
      </w:r>
      <w:r w:rsidR="007E4910" w:rsidRPr="009B7937">
        <w:rPr>
          <w:lang w:val="en-GB"/>
        </w:rPr>
        <w:t>s</w:t>
      </w:r>
      <w:r w:rsidRPr="009B7937">
        <w:rPr>
          <w:lang w:val="en-GB"/>
        </w:rPr>
        <w:t xml:space="preserve">. </w:t>
      </w:r>
    </w:p>
    <w:p w14:paraId="6CA97D68" w14:textId="428BA0B9" w:rsidR="00182F8D" w:rsidRPr="00BB7411" w:rsidRDefault="00182F8D" w:rsidP="000F2FEF">
      <w:pPr>
        <w:jc w:val="both"/>
        <w:rPr>
          <w:lang w:val="en-US"/>
        </w:rPr>
      </w:pPr>
      <w:r>
        <w:rPr>
          <w:lang w:val="en-US"/>
        </w:rPr>
        <w:t>The guarantee of the success of this project is predicated on the previous and current collaborations of both institutions. It involves</w:t>
      </w:r>
      <w:r w:rsidR="00F10EF1">
        <w:rPr>
          <w:lang w:val="en-US"/>
        </w:rPr>
        <w:t xml:space="preserve"> joint</w:t>
      </w:r>
      <w:r>
        <w:rPr>
          <w:lang w:val="en-US"/>
        </w:rPr>
        <w:t xml:space="preserve"> excellent research</w:t>
      </w:r>
      <w:r w:rsidR="00F376AC">
        <w:rPr>
          <w:lang w:val="en-US"/>
        </w:rPr>
        <w:t xml:space="preserve"> </w:t>
      </w:r>
      <w:r w:rsidR="00F376AC">
        <w:rPr>
          <w:lang w:val="en-US"/>
        </w:rPr>
        <w:fldChar w:fldCharType="begin"/>
      </w:r>
      <w:r w:rsidR="00F376AC">
        <w:rPr>
          <w:lang w:val="en-US"/>
        </w:rPr>
        <w:instrText>ADDIN CITAVI.PLACEHOLDER a8d11d35-3a1b-40cb-860d-9dfde33ba731 PFBsYWNlaG9sZGVyPg0KICA8QWRkSW5WZXJzaW9uPjUuMy4xLjA8L0FkZEluVmVyc2lvbj4NCiAgPElkPmE4ZDExZDM1LTNhMWItNDBjYi04NjBkLTlkZmRlMzNiYTczMTwvSWQ+DQogIDxFbnRyaWVzPg0KICAgIDxFbnRyeT4NCiAgICAgIDxJZD5jNTE4NDVhYS0zNzdmLTRmZWQtOWY2Yy03ZWQzYzJmZDc5ZTg8L0lkPg0KICAgICAgPFJlZmVyZW5jZUlkPmRkNDJhMThkLWE5OTUtNDkzMy05YjMxLTYwZTAyMzAxODU2Yj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Vd2U8L0ZpcnN0TmFtZT4NCiAgICAgICAgICAgIDxMYXN0TmFtZT5Nw7Zua3M8L0xhc3ROYW1lPg0KICAgICAgICAgICAgPFNleD5NYWxlPC9TZXg+DQogICAgICAgICAgPC9QZXJzb24+DQogICAgICAgICAgPFBlcnNvbj4NCiAgICAgICAgICAgIDxGaXJzdE5hbWU+SGVsZW5lPC9GaXJzdE5hbWU+DQogICAgICAgICAgICA8TGFzdE5hbWU+RMO2cmtzZW4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URMKzE2XTwvVGV4dD4NCiAgICA8L1RleHRVbml0Pg0KICA8L1RleHRVbml0cz4NCjwvUGxhY2Vob2xkZXI+</w:instrText>
      </w:r>
      <w:r w:rsidR="00F376AC">
        <w:rPr>
          <w:lang w:val="en-US"/>
        </w:rPr>
        <w:fldChar w:fldCharType="separate"/>
      </w:r>
      <w:bookmarkStart w:id="21" w:name="_CTVP001a8d11d353a1b40cb860d9dfde33ba731"/>
      <w:r w:rsidR="00ED32D8">
        <w:rPr>
          <w:lang w:val="en-US"/>
        </w:rPr>
        <w:t>[MDL+16]</w:t>
      </w:r>
      <w:bookmarkEnd w:id="21"/>
      <w:r w:rsidR="00F376AC">
        <w:rPr>
          <w:lang w:val="en-US"/>
        </w:rPr>
        <w:fldChar w:fldCharType="end"/>
      </w:r>
      <w:r>
        <w:rPr>
          <w:lang w:val="en-US"/>
        </w:rPr>
        <w:t>, finished</w:t>
      </w:r>
      <w:r w:rsidR="00F376AC">
        <w:rPr>
          <w:lang w:val="en-US"/>
        </w:rPr>
        <w:t xml:space="preserve"> </w:t>
      </w:r>
      <w:r w:rsidR="00F376AC">
        <w:rPr>
          <w:lang w:val="en-US"/>
        </w:rPr>
        <w:fldChar w:fldCharType="begin"/>
      </w:r>
      <w:r w:rsidR="00F376AC">
        <w:rPr>
          <w:lang w:val="en-US"/>
        </w:rPr>
        <w:instrText>ADDIN CITAVI.PLACEHOLDER dddde79e-f150-440f-bc3f-aae47c229f3a PFBsYWNlaG9sZGVyPg0KICA8QWRkSW5WZXJzaW9uPjUuMy4xLjA8L0FkZEluVmVyc2lvbj4NCiAgPElkPmRkZGRlNzllLWYxNTAtNDQwZi1iYzNmLWFhZTQ3YzIyOWYzYTwvSWQ+DQogIDxFbnRyaWVzPg0KICAgIDxFbnRyeT4NCiAgICAgIDxJZD43YzQ5OTgwYy0wMWY5LTQ1OWYtOWY3OC0zNjFlZGQ0ZDcyYzk8L0lkPg0KICAgICAgPFJlZmVyZW5jZUlkPjQ5YjNhMmI5LTcxOTYtNDhiOC1iMWVkLTdhMTFkODQ4YjMw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MTddPC9UZXh0Pg0KICAgIDwvVGV4dFVuaXQ+DQogIDwvVGV4dFVuaXRzPg0KPC9QbGFjZWhvbGRlcj4=</w:instrText>
      </w:r>
      <w:r w:rsidR="00F376AC">
        <w:rPr>
          <w:lang w:val="en-US"/>
        </w:rPr>
        <w:fldChar w:fldCharType="separate"/>
      </w:r>
      <w:bookmarkStart w:id="22" w:name="_CTVP001dddde79ef150440fbc3faae47c229f3a"/>
      <w:r w:rsidR="00ED32D8">
        <w:rPr>
          <w:lang w:val="en-US"/>
        </w:rPr>
        <w:t>[Mön17]</w:t>
      </w:r>
      <w:bookmarkEnd w:id="22"/>
      <w:r w:rsidR="00F376AC">
        <w:rPr>
          <w:lang w:val="en-US"/>
        </w:rPr>
        <w:fldChar w:fldCharType="end"/>
      </w:r>
      <w:r>
        <w:rPr>
          <w:lang w:val="en-US"/>
        </w:rPr>
        <w:t xml:space="preserve"> and actually running PhD programs as well as partnerships in </w:t>
      </w:r>
      <w:r w:rsidR="00F376AC">
        <w:rPr>
          <w:lang w:val="en-US"/>
        </w:rPr>
        <w:t xml:space="preserve">research </w:t>
      </w:r>
      <w:r>
        <w:rPr>
          <w:lang w:val="en-US"/>
        </w:rPr>
        <w:t>projects</w:t>
      </w:r>
      <w:r w:rsidR="00F376AC">
        <w:rPr>
          <w:lang w:val="en-US"/>
        </w:rPr>
        <w:t xml:space="preserve"> (e.g</w:t>
      </w:r>
      <w:r>
        <w:rPr>
          <w:lang w:val="en-US"/>
        </w:rPr>
        <w:t>.</w:t>
      </w:r>
      <w:r w:rsidR="00287A82">
        <w:rPr>
          <w:lang w:val="en-US"/>
        </w:rPr>
        <w:t>,</w:t>
      </w:r>
      <w:r w:rsidR="00F376AC" w:rsidRPr="00F376AC">
        <w:rPr>
          <w:lang w:val="en-US"/>
        </w:rPr>
        <w:t xml:space="preserve"> </w:t>
      </w:r>
      <w:r w:rsidR="00F376AC" w:rsidRPr="00F376AC">
        <w:rPr>
          <w:bCs/>
          <w:lang w:val="en-GB"/>
        </w:rPr>
        <w:t>Federal Ministry of Education and Research</w:t>
      </w:r>
      <w:r w:rsidR="00331245">
        <w:rPr>
          <w:lang w:val="en-US"/>
        </w:rPr>
        <w:t xml:space="preserve"> Grant</w:t>
      </w:r>
      <w:r w:rsidR="00F10EF1" w:rsidRPr="00F376AC">
        <w:rPr>
          <w:lang w:val="en-US"/>
        </w:rPr>
        <w:t xml:space="preserve"> </w:t>
      </w:r>
      <w:r w:rsidR="00F376AC" w:rsidRPr="00F376AC">
        <w:rPr>
          <w:bCs/>
          <w:lang w:val="en-GB"/>
        </w:rPr>
        <w:t>FNR 03FH040PX5</w:t>
      </w:r>
      <w:r w:rsidR="00E81D5E">
        <w:rPr>
          <w:bCs/>
          <w:lang w:val="en-GB"/>
        </w:rPr>
        <w:t xml:space="preserve"> (smartBN) and Grant 16ES0391</w:t>
      </w:r>
      <w:r w:rsidR="00724190">
        <w:rPr>
          <w:bCs/>
          <w:lang w:val="en-GB"/>
        </w:rPr>
        <w:t>(DnSPro))</w:t>
      </w:r>
      <w:r w:rsidR="00F376AC" w:rsidRPr="00F376AC">
        <w:rPr>
          <w:bCs/>
          <w:lang w:val="en-GB"/>
        </w:rPr>
        <w:t>.</w:t>
      </w:r>
    </w:p>
    <w:p w14:paraId="3D3CFE29" w14:textId="77777777" w:rsidR="005F7ED6" w:rsidRPr="00BB7411" w:rsidRDefault="00805934" w:rsidP="000F2FEF">
      <w:pPr>
        <w:jc w:val="both"/>
        <w:rPr>
          <w:lang w:val="en-US"/>
        </w:rPr>
      </w:pPr>
      <w:r>
        <w:rPr>
          <w:lang w:val="en-US"/>
        </w:rPr>
        <w:lastRenderedPageBreak/>
        <w:t>A necessary factor for the success of research is</w:t>
      </w:r>
      <w:r w:rsidR="00EA4C39" w:rsidRPr="00BB7411">
        <w:rPr>
          <w:lang w:val="en-US"/>
        </w:rPr>
        <w:t xml:space="preserve"> deep understand</w:t>
      </w:r>
      <w:r w:rsidR="00D429BE" w:rsidRPr="00BB7411">
        <w:rPr>
          <w:lang w:val="en-US"/>
        </w:rPr>
        <w:t>ing</w:t>
      </w:r>
      <w:r w:rsidR="00F10EF1">
        <w:rPr>
          <w:lang w:val="en-US"/>
        </w:rPr>
        <w:t xml:space="preserve"> of </w:t>
      </w:r>
      <w:r w:rsidR="00EA4C39" w:rsidRPr="00BB7411">
        <w:rPr>
          <w:lang w:val="en-US"/>
        </w:rPr>
        <w:t>basics</w:t>
      </w:r>
      <w:r>
        <w:rPr>
          <w:lang w:val="en-US"/>
        </w:rPr>
        <w:t xml:space="preserve"> and</w:t>
      </w:r>
      <w:r w:rsidR="00EA4C39" w:rsidRPr="00BB7411">
        <w:rPr>
          <w:lang w:val="en-US"/>
        </w:rPr>
        <w:t xml:space="preserve"> current state of art</w:t>
      </w:r>
      <w:r>
        <w:rPr>
          <w:lang w:val="en-US"/>
        </w:rPr>
        <w:t xml:space="preserve"> in both fields</w:t>
      </w:r>
      <w:r w:rsidR="00EA4C39" w:rsidRPr="00BB7411">
        <w:rPr>
          <w:lang w:val="en-US"/>
        </w:rPr>
        <w:t xml:space="preserve">. Therefore, the following </w:t>
      </w:r>
      <w:r w:rsidR="00D429BE" w:rsidRPr="00BB7411">
        <w:rPr>
          <w:lang w:val="en-US"/>
        </w:rPr>
        <w:t>S</w:t>
      </w:r>
      <w:r w:rsidR="00EA4C39" w:rsidRPr="00BB7411">
        <w:rPr>
          <w:lang w:val="en-US"/>
        </w:rPr>
        <w:t>ection</w:t>
      </w:r>
      <w:r w:rsidR="009B38F5" w:rsidRPr="00BB7411">
        <w:rPr>
          <w:lang w:val="en-US"/>
        </w:rPr>
        <w:t xml:space="preserve"> </w:t>
      </w:r>
      <w:r w:rsidR="00EA4C39" w:rsidRPr="00BB7411">
        <w:rPr>
          <w:lang w:val="en-US"/>
        </w:rPr>
        <w:t>1.</w:t>
      </w:r>
      <w:r w:rsidR="00F2609F">
        <w:rPr>
          <w:lang w:val="en-US"/>
        </w:rPr>
        <w:t>a</w:t>
      </w:r>
      <w:r w:rsidR="00EA4C39" w:rsidRPr="00BB7411">
        <w:rPr>
          <w:lang w:val="en-US"/>
        </w:rPr>
        <w:t xml:space="preserve"> will present the state of art in the field of processor</w:t>
      </w:r>
      <w:r w:rsidR="007E4910">
        <w:rPr>
          <w:lang w:val="en-US"/>
        </w:rPr>
        <w:t>s</w:t>
      </w:r>
      <w:r w:rsidR="00D429BE" w:rsidRPr="00BB7411">
        <w:rPr>
          <w:lang w:val="en-US"/>
        </w:rPr>
        <w:t>,</w:t>
      </w:r>
      <w:r w:rsidR="00EA4C39" w:rsidRPr="00BB7411">
        <w:rPr>
          <w:lang w:val="en-US"/>
        </w:rPr>
        <w:t xml:space="preserve"> which is investigated by the researchers of Ruhr-University Bochum. The state of art in the field of </w:t>
      </w:r>
      <w:r w:rsidR="00D429BE" w:rsidRPr="00BB7411">
        <w:rPr>
          <w:lang w:val="en-US"/>
        </w:rPr>
        <w:t xml:space="preserve">data analysis and fusion </w:t>
      </w:r>
      <w:r w:rsidR="00EA4C39" w:rsidRPr="00BB7411">
        <w:rPr>
          <w:lang w:val="en-US"/>
        </w:rPr>
        <w:t>algorithms</w:t>
      </w:r>
      <w:r w:rsidR="00D429BE" w:rsidRPr="00BB7411">
        <w:rPr>
          <w:lang w:val="en-US"/>
        </w:rPr>
        <w:t>, investigated by the researchers of inIT,</w:t>
      </w:r>
      <w:r w:rsidR="00EA4C39" w:rsidRPr="00BB7411">
        <w:rPr>
          <w:lang w:val="en-US"/>
        </w:rPr>
        <w:t xml:space="preserve"> is presented in </w:t>
      </w:r>
      <w:r w:rsidR="00D429BE" w:rsidRPr="00BB7411">
        <w:rPr>
          <w:lang w:val="en-US"/>
        </w:rPr>
        <w:t>S</w:t>
      </w:r>
      <w:r w:rsidR="00EA4C39" w:rsidRPr="00BB7411">
        <w:rPr>
          <w:lang w:val="en-US"/>
        </w:rPr>
        <w:t>ection</w:t>
      </w:r>
      <w:r w:rsidR="009B38F5" w:rsidRPr="00BB7411">
        <w:rPr>
          <w:lang w:val="en-US"/>
        </w:rPr>
        <w:t xml:space="preserve"> </w:t>
      </w:r>
      <w:r w:rsidR="00EA4C39" w:rsidRPr="00BB7411">
        <w:rPr>
          <w:lang w:val="en-US"/>
        </w:rPr>
        <w:t>1.</w:t>
      </w:r>
      <w:r w:rsidR="00F2609F">
        <w:rPr>
          <w:lang w:val="en-US"/>
        </w:rPr>
        <w:t>b</w:t>
      </w:r>
      <w:r w:rsidR="00EA4C39" w:rsidRPr="00BB7411">
        <w:rPr>
          <w:lang w:val="en-US"/>
        </w:rPr>
        <w:t>.</w:t>
      </w:r>
    </w:p>
    <w:p w14:paraId="67EF3CA4" w14:textId="77777777" w:rsidR="001C039F" w:rsidRPr="00BB7411" w:rsidRDefault="007E4910" w:rsidP="00AE2084">
      <w:pPr>
        <w:pStyle w:val="Heading2"/>
        <w:numPr>
          <w:ilvl w:val="1"/>
          <w:numId w:val="17"/>
        </w:numPr>
        <w:rPr>
          <w:lang w:val="en-US"/>
        </w:rPr>
      </w:pPr>
      <w:r>
        <w:rPr>
          <w:lang w:val="en-US"/>
        </w:rPr>
        <w:t xml:space="preserve">Management and Monitoring of </w:t>
      </w:r>
      <w:r w:rsidR="005F7ED6" w:rsidRPr="00BB7411">
        <w:rPr>
          <w:lang w:val="en-US"/>
        </w:rPr>
        <w:t>Processor</w:t>
      </w:r>
      <w:r>
        <w:rPr>
          <w:lang w:val="en-US"/>
        </w:rPr>
        <w:t>s</w:t>
      </w:r>
    </w:p>
    <w:p w14:paraId="5FF63FEF" w14:textId="77777777" w:rsidR="009D2E30" w:rsidRPr="00BB7411" w:rsidRDefault="009D539B" w:rsidP="0006003F">
      <w:pPr>
        <w:jc w:val="both"/>
        <w:rPr>
          <w:lang w:val="en-US"/>
        </w:rPr>
      </w:pPr>
      <w:r w:rsidRPr="00BB7411">
        <w:rPr>
          <w:lang w:val="en-US"/>
        </w:rPr>
        <w:t>The effort of managing processor</w:t>
      </w:r>
      <w:r w:rsidR="007E4910">
        <w:rPr>
          <w:lang w:val="en-US"/>
        </w:rPr>
        <w:t>s</w:t>
      </w:r>
      <w:r w:rsidRPr="00BB7411">
        <w:rPr>
          <w:lang w:val="en-US"/>
        </w:rPr>
        <w:t xml:space="preserve"> in order to operate </w:t>
      </w:r>
      <w:r w:rsidR="00C7650C" w:rsidRPr="00BB7411">
        <w:rPr>
          <w:lang w:val="en-US"/>
        </w:rPr>
        <w:t>them efficiently is increasing</w:t>
      </w:r>
      <w:r w:rsidR="004468DA" w:rsidRPr="00BB7411">
        <w:rPr>
          <w:lang w:val="en-US"/>
        </w:rPr>
        <w:t xml:space="preserve"> in all its subtask</w:t>
      </w:r>
      <w:r w:rsidR="00D429BE" w:rsidRPr="00BB7411">
        <w:rPr>
          <w:lang w:val="en-US"/>
        </w:rPr>
        <w:t>s</w:t>
      </w:r>
      <w:r w:rsidR="001D60E4">
        <w:rPr>
          <w:lang w:val="en-US"/>
        </w:rPr>
        <w:t>, s</w:t>
      </w:r>
      <w:r w:rsidR="004468DA" w:rsidRPr="00BB7411">
        <w:rPr>
          <w:lang w:val="en-US"/>
        </w:rPr>
        <w:t>tarting</w:t>
      </w:r>
      <w:r w:rsidR="00C7650C" w:rsidRPr="00BB7411">
        <w:rPr>
          <w:lang w:val="en-US"/>
        </w:rPr>
        <w:t xml:space="preserve"> with the monitoring of the system state</w:t>
      </w:r>
      <w:r w:rsidR="004468DA" w:rsidRPr="00BB7411">
        <w:rPr>
          <w:lang w:val="en-US"/>
        </w:rPr>
        <w:t>,</w:t>
      </w:r>
      <w:r w:rsidR="00C7650C" w:rsidRPr="00BB7411">
        <w:rPr>
          <w:lang w:val="en-US"/>
        </w:rPr>
        <w:t xml:space="preserve"> followed by its evaluation</w:t>
      </w:r>
      <w:r w:rsidR="00D429BE" w:rsidRPr="00BB7411">
        <w:rPr>
          <w:lang w:val="en-US"/>
        </w:rPr>
        <w:t>,</w:t>
      </w:r>
      <w:r w:rsidR="004468DA" w:rsidRPr="00BB7411">
        <w:rPr>
          <w:lang w:val="en-US"/>
        </w:rPr>
        <w:t xml:space="preserve"> and the action taken based</w:t>
      </w:r>
      <w:r w:rsidR="00C7650C" w:rsidRPr="00BB7411">
        <w:rPr>
          <w:lang w:val="en-US"/>
        </w:rPr>
        <w:t xml:space="preserve"> on the evaluation. The increase</w:t>
      </w:r>
      <w:r w:rsidRPr="00BB7411">
        <w:rPr>
          <w:lang w:val="en-US"/>
        </w:rPr>
        <w:t xml:space="preserve"> is caused by different aspects</w:t>
      </w:r>
      <w:r w:rsidR="00AD0F7B" w:rsidRPr="00BB7411">
        <w:rPr>
          <w:lang w:val="en-US"/>
        </w:rPr>
        <w:t xml:space="preserve"> of the systems themselves and their application</w:t>
      </w:r>
      <w:r w:rsidR="009B38F5" w:rsidRPr="00BB7411">
        <w:rPr>
          <w:lang w:val="en-US"/>
        </w:rPr>
        <w:t>.</w:t>
      </w:r>
      <w:r w:rsidR="009D2E30">
        <w:rPr>
          <w:lang w:val="en-US"/>
        </w:rPr>
        <w:t xml:space="preserve"> </w:t>
      </w:r>
    </w:p>
    <w:p w14:paraId="04FFA44C" w14:textId="77777777" w:rsidR="005F7ED6" w:rsidRPr="00BB7411" w:rsidRDefault="009D539B" w:rsidP="00516EB2">
      <w:pPr>
        <w:jc w:val="both"/>
        <w:rPr>
          <w:lang w:val="en-US"/>
        </w:rPr>
      </w:pPr>
      <w:r w:rsidRPr="00BB7411">
        <w:rPr>
          <w:lang w:val="en-US"/>
        </w:rPr>
        <w:t xml:space="preserve">One aspect is the mobility and ubiquity of today’s computing systems. </w:t>
      </w:r>
      <w:r w:rsidR="0006003F">
        <w:rPr>
          <w:lang w:val="en-US"/>
        </w:rPr>
        <w:t>The processor</w:t>
      </w:r>
      <w:r w:rsidR="00774330">
        <w:rPr>
          <w:lang w:val="en-US"/>
        </w:rPr>
        <w:t xml:space="preserve"> inside such</w:t>
      </w:r>
      <w:r w:rsidR="0006003F">
        <w:rPr>
          <w:lang w:val="en-US"/>
        </w:rPr>
        <w:t xml:space="preserve"> system</w:t>
      </w:r>
      <w:r w:rsidR="00774330">
        <w:rPr>
          <w:lang w:val="en-US"/>
        </w:rPr>
        <w:t>s</w:t>
      </w:r>
      <w:r w:rsidR="0006003F">
        <w:rPr>
          <w:lang w:val="en-US"/>
        </w:rPr>
        <w:t xml:space="preserve"> has to meet</w:t>
      </w:r>
      <w:r w:rsidR="00774330">
        <w:rPr>
          <w:lang w:val="en-US"/>
        </w:rPr>
        <w:t xml:space="preserve"> strict power constraints, as well as satisfy the applications performance requirements.</w:t>
      </w:r>
      <w:r w:rsidR="003340D3" w:rsidRPr="00BB7411">
        <w:rPr>
          <w:lang w:val="en-US"/>
        </w:rPr>
        <w:t xml:space="preserve"> </w:t>
      </w:r>
      <w:r w:rsidR="00774330">
        <w:rPr>
          <w:lang w:val="en-US"/>
        </w:rPr>
        <w:t>Optimizing the system offline can be insufficient</w:t>
      </w:r>
      <w:r w:rsidR="00E36C84">
        <w:rPr>
          <w:lang w:val="en-US"/>
        </w:rPr>
        <w:t>, as</w:t>
      </w:r>
      <w:r w:rsidR="00774330">
        <w:rPr>
          <w:lang w:val="en-US"/>
        </w:rPr>
        <w:t xml:space="preserve"> the performance requirement depend on the application’s execution phase </w:t>
      </w:r>
      <w:r w:rsidR="003340D3" w:rsidRPr="00BB7411">
        <w:rPr>
          <w:lang w:val="en-US"/>
        </w:rPr>
        <w:fldChar w:fldCharType="begin"/>
      </w:r>
      <w:r w:rsidR="00003464">
        <w:rPr>
          <w:lang w:val="en-US"/>
        </w:rPr>
        <w:instrText>ADDIN CITAVI.PLACEHOLDER 500690fc-1cb4-4766-931e-855bcf7920a5 PFBsYWNlaG9sZGVyPg0KICA8QWRkSW5WZXJzaW9uPjUuMy4xLjA8L0FkZEluVmVyc2lvbj4NCiAgPElkPjUwMDY5MGZjLTFjYjQtNDc2Ni05MzFlLTg1NWJjZjc5MjBhNTwvSWQ+DQogIDxFbnRyaWVzPg0KICAgIDxFbnRyeT4NCiAgICAgIDxJZD4xYmQ3YmQ5ZS1jNTg5LTRmODEtOTY2Ni1mNmIzM2IxZjQ3Mzg8L0lkPg0KICAgICAgPFJlZmVyZW5jZUlkPjQ5Y2EyMDM5LTliYjEtNDZkYS04ZGU1LTllZjhiMTc3NGJiZ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S0sxM108L1RleHQ+DQogICAgPC9UZXh0VW5pdD4NCiAgPC9UZXh0VW5pdHM+DQo8L1BsYWNlaG9sZGVyPg==</w:instrText>
      </w:r>
      <w:r w:rsidR="003340D3" w:rsidRPr="00BB7411">
        <w:rPr>
          <w:lang w:val="en-US"/>
        </w:rPr>
        <w:fldChar w:fldCharType="separate"/>
      </w:r>
      <w:bookmarkStart w:id="23" w:name="_CTVP001500690fc1cb44766931e855bcf7920a5"/>
      <w:r w:rsidR="00ED32D8">
        <w:rPr>
          <w:lang w:val="en-US"/>
        </w:rPr>
        <w:t>[SKK13]</w:t>
      </w:r>
      <w:bookmarkEnd w:id="23"/>
      <w:r w:rsidR="003340D3" w:rsidRPr="00BB7411">
        <w:rPr>
          <w:lang w:val="en-US"/>
        </w:rPr>
        <w:fldChar w:fldCharType="end"/>
      </w:r>
      <w:r w:rsidRPr="00BB7411">
        <w:rPr>
          <w:lang w:val="en-US"/>
        </w:rPr>
        <w:t>.</w:t>
      </w:r>
      <w:r w:rsidR="004E5D2A" w:rsidRPr="00BB7411">
        <w:rPr>
          <w:lang w:val="en-US"/>
        </w:rPr>
        <w:t xml:space="preserve"> </w:t>
      </w:r>
      <w:r w:rsidRPr="00BB7411">
        <w:rPr>
          <w:lang w:val="en-US"/>
        </w:rPr>
        <w:t>Another aspect is the increasing performance</w:t>
      </w:r>
      <w:r w:rsidR="00917F8D" w:rsidRPr="00BB7411">
        <w:rPr>
          <w:lang w:val="en-US"/>
        </w:rPr>
        <w:t xml:space="preserve"> of processor</w:t>
      </w:r>
      <w:r w:rsidR="007E4910">
        <w:rPr>
          <w:lang w:val="en-US"/>
        </w:rPr>
        <w:t>s</w:t>
      </w:r>
      <w:r w:rsidRPr="00BB7411">
        <w:rPr>
          <w:lang w:val="en-US"/>
        </w:rPr>
        <w:t xml:space="preserve">, enabling the consolidation of several applications onto </w:t>
      </w:r>
      <w:r w:rsidR="00D46FC1" w:rsidRPr="00BB7411">
        <w:rPr>
          <w:lang w:val="en-US"/>
        </w:rPr>
        <w:t>a single</w:t>
      </w:r>
      <w:r w:rsidRPr="00BB7411">
        <w:rPr>
          <w:lang w:val="en-US"/>
        </w:rPr>
        <w:t xml:space="preserve"> unit. </w:t>
      </w:r>
      <w:r w:rsidR="00917F8D" w:rsidRPr="00BB7411">
        <w:rPr>
          <w:lang w:val="en-US"/>
        </w:rPr>
        <w:t xml:space="preserve">This causes scenarios in which applications with different criticalities are sharing the same processor. Moreover, applications may be loaded and unloaded during </w:t>
      </w:r>
      <w:r w:rsidR="00F82E5D" w:rsidRPr="00BB7411">
        <w:rPr>
          <w:lang w:val="en-US"/>
        </w:rPr>
        <w:t>runtime</w:t>
      </w:r>
      <w:r w:rsidR="00917F8D" w:rsidRPr="00BB7411">
        <w:rPr>
          <w:lang w:val="en-US"/>
        </w:rPr>
        <w:t xml:space="preserve">, </w:t>
      </w:r>
      <w:r w:rsidR="0085223C" w:rsidRPr="00BB7411">
        <w:rPr>
          <w:lang w:val="en-US"/>
        </w:rPr>
        <w:t>e.g.</w:t>
      </w:r>
      <w:r w:rsidR="00917F8D" w:rsidRPr="00BB7411">
        <w:rPr>
          <w:lang w:val="en-US"/>
        </w:rPr>
        <w:t>, by requests of other entities such as a user. Thus, dynamic mixed-critical systems are the consequence</w:t>
      </w:r>
      <w:r w:rsidR="00516EB2" w:rsidRPr="00BB7411">
        <w:rPr>
          <w:lang w:val="en-US"/>
        </w:rPr>
        <w:t xml:space="preserve"> </w:t>
      </w:r>
      <w:r w:rsidR="00516EB2" w:rsidRPr="00BB7411">
        <w:rPr>
          <w:lang w:val="en-US"/>
        </w:rPr>
        <w:fldChar w:fldCharType="begin"/>
      </w:r>
      <w:r w:rsidR="004D4190">
        <w:rPr>
          <w:lang w:val="en-US"/>
        </w:rPr>
        <w:instrText>ADDIN CITAVI.PLACEHOLDER b9a303c4-3753-4be8-848a-508e9b972c42 PFBsYWNlaG9sZGVyPg0KICA8QWRkSW5WZXJzaW9uPjUuMy4xLjA8L0FkZEluVmVyc2lvbj4NCiAgPElkPmI5YTMwM2M0LTM3NTMtNGJlOC04NDhhLTUwOGU5Yjk3MmM0MjwvSWQ+DQogIDxFbnRyaWVzPg0KICAgIDxFbnRyeT4NCiAgICAgIDxJZD5mNGE2NDIwNC1hZWM5LTQ5OTQtOTVlNi0zZGFmMWYzZDkzMzQ8L0lkPg0KICAgICAgPFJlZmVyZW5jZUlkPjczMDFiMGEzLTJmZGUtNGVhNC1iODFlLWQ2MWE1NDE4YjQ1N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ZWkxMV08L1RleHQ+DQogICAgPC9UZXh0VW5pdD4NCiAgPC9UZXh0VW5pdHM+DQo8L1BsYWNlaG9sZGVyPg==</w:instrText>
      </w:r>
      <w:r w:rsidR="00516EB2" w:rsidRPr="00BB7411">
        <w:rPr>
          <w:lang w:val="en-US"/>
        </w:rPr>
        <w:fldChar w:fldCharType="separate"/>
      </w:r>
      <w:bookmarkStart w:id="24" w:name="_CTVP001b9a303c437534be8848a508e9b972c42"/>
      <w:r w:rsidR="00ED32D8">
        <w:rPr>
          <w:lang w:val="en-US"/>
        </w:rPr>
        <w:t>[Hei11]</w:t>
      </w:r>
      <w:bookmarkEnd w:id="24"/>
      <w:r w:rsidR="00516EB2" w:rsidRPr="00BB7411">
        <w:rPr>
          <w:lang w:val="en-US"/>
        </w:rPr>
        <w:fldChar w:fldCharType="end"/>
      </w:r>
      <w:r w:rsidR="00917F8D" w:rsidRPr="00BB7411">
        <w:rPr>
          <w:lang w:val="en-US"/>
        </w:rPr>
        <w:t>.</w:t>
      </w:r>
    </w:p>
    <w:p w14:paraId="5E4E9D5F" w14:textId="77777777" w:rsidR="00B64CAF" w:rsidRPr="00BB7411" w:rsidRDefault="00917F8D" w:rsidP="001548BD">
      <w:pPr>
        <w:jc w:val="both"/>
        <w:rPr>
          <w:lang w:val="en-US"/>
        </w:rPr>
      </w:pPr>
      <w:r w:rsidRPr="00BB7411">
        <w:rPr>
          <w:lang w:val="en-US"/>
        </w:rPr>
        <w:t xml:space="preserve">Besides these </w:t>
      </w:r>
      <w:r w:rsidR="00317FBA" w:rsidRPr="00BB7411">
        <w:rPr>
          <w:lang w:val="en-US"/>
        </w:rPr>
        <w:t>application</w:t>
      </w:r>
      <w:r w:rsidR="001D60E4">
        <w:rPr>
          <w:lang w:val="en-US"/>
        </w:rPr>
        <w:t>-</w:t>
      </w:r>
      <w:r w:rsidR="00317FBA" w:rsidRPr="00BB7411">
        <w:rPr>
          <w:lang w:val="en-US"/>
        </w:rPr>
        <w:t xml:space="preserve">related </w:t>
      </w:r>
      <w:r w:rsidRPr="00BB7411">
        <w:rPr>
          <w:lang w:val="en-US"/>
        </w:rPr>
        <w:t>aspects</w:t>
      </w:r>
      <w:r w:rsidR="009A33B4" w:rsidRPr="00BB7411">
        <w:rPr>
          <w:lang w:val="en-US"/>
        </w:rPr>
        <w:t>,</w:t>
      </w:r>
      <w:r w:rsidRPr="00BB7411">
        <w:rPr>
          <w:lang w:val="en-US"/>
        </w:rPr>
        <w:t xml:space="preserve"> there are other </w:t>
      </w:r>
      <w:r w:rsidR="009A33B4" w:rsidRPr="00BB7411">
        <w:rPr>
          <w:lang w:val="en-US"/>
        </w:rPr>
        <w:t xml:space="preserve">reasons for an aggravated </w:t>
      </w:r>
      <w:r w:rsidR="00AD0F7B" w:rsidRPr="00BB7411">
        <w:rPr>
          <w:lang w:val="en-US"/>
        </w:rPr>
        <w:t>management</w:t>
      </w:r>
      <w:r w:rsidRPr="00BB7411">
        <w:rPr>
          <w:lang w:val="en-US"/>
        </w:rPr>
        <w:t>, as for instance the heterogeneity of today’s computing systems.</w:t>
      </w:r>
      <w:r w:rsidR="00B64CAF" w:rsidRPr="00BB7411">
        <w:rPr>
          <w:lang w:val="en-US"/>
        </w:rPr>
        <w:t xml:space="preserve"> </w:t>
      </w:r>
      <w:r w:rsidR="009A33B4" w:rsidRPr="00BB7411">
        <w:rPr>
          <w:lang w:val="en-US"/>
        </w:rPr>
        <w:t>Processor</w:t>
      </w:r>
      <w:r w:rsidR="007E4910">
        <w:rPr>
          <w:lang w:val="en-US"/>
        </w:rPr>
        <w:t>s</w:t>
      </w:r>
      <w:r w:rsidR="00B64CAF" w:rsidRPr="00BB7411">
        <w:rPr>
          <w:lang w:val="en-US"/>
        </w:rPr>
        <w:t xml:space="preserve"> can contain dedicated accelerators in order to increase their efficiency</w:t>
      </w:r>
      <w:r w:rsidR="009A33B4" w:rsidRPr="00BB7411">
        <w:rPr>
          <w:lang w:val="en-US"/>
        </w:rPr>
        <w:t xml:space="preserve"> and performance</w:t>
      </w:r>
      <w:r w:rsidR="00B64CAF" w:rsidRPr="00BB7411">
        <w:rPr>
          <w:lang w:val="en-US"/>
        </w:rPr>
        <w:t xml:space="preserve">. </w:t>
      </w:r>
      <w:r w:rsidR="009A33B4" w:rsidRPr="00BB7411">
        <w:rPr>
          <w:lang w:val="en-US"/>
        </w:rPr>
        <w:t xml:space="preserve">There are several examples for this trend in the academic world as well as in industry. </w:t>
      </w:r>
      <w:r w:rsidR="00B64CAF" w:rsidRPr="00BB7411">
        <w:rPr>
          <w:lang w:val="en-US"/>
        </w:rPr>
        <w:t>Research projects such as FlexTiles</w:t>
      </w:r>
      <w:r w:rsidR="00B64CAF" w:rsidRPr="00BB7411">
        <w:rPr>
          <w:rStyle w:val="FootnoteReference"/>
          <w:lang w:val="en-US"/>
        </w:rPr>
        <w:footnoteReference w:id="2"/>
      </w:r>
      <w:r w:rsidR="00B64CAF" w:rsidRPr="00BB7411">
        <w:rPr>
          <w:lang w:val="en-US"/>
        </w:rPr>
        <w:t xml:space="preserve"> or EURETILE</w:t>
      </w:r>
      <w:r w:rsidR="00B64CAF" w:rsidRPr="00BB7411">
        <w:rPr>
          <w:rStyle w:val="FootnoteReference"/>
          <w:lang w:val="en-US"/>
        </w:rPr>
        <w:footnoteReference w:id="3"/>
      </w:r>
      <w:r w:rsidR="00B64CAF" w:rsidRPr="00BB7411">
        <w:rPr>
          <w:lang w:val="en-US"/>
        </w:rPr>
        <w:t xml:space="preserve"> </w:t>
      </w:r>
      <w:r w:rsidR="00705971" w:rsidRPr="00BB7411">
        <w:rPr>
          <w:lang w:val="en-US"/>
        </w:rPr>
        <w:t>investigate, among other aspects, into new heterogeneous architecture</w:t>
      </w:r>
      <w:r w:rsidR="00DA725B" w:rsidRPr="00BB7411">
        <w:rPr>
          <w:lang w:val="en-US"/>
        </w:rPr>
        <w:t>s</w:t>
      </w:r>
      <w:r w:rsidR="00705971" w:rsidRPr="00BB7411">
        <w:rPr>
          <w:lang w:val="en-US"/>
        </w:rPr>
        <w:t>. But also commercial products, as for instance ARM’s bigLITTLE technology</w:t>
      </w:r>
      <w:r w:rsidR="00EF03BE" w:rsidRPr="00BB7411">
        <w:rPr>
          <w:szCs w:val="28"/>
          <w:lang w:val="en-US"/>
        </w:rPr>
        <w:t xml:space="preserve"> </w:t>
      </w:r>
      <w:r w:rsidR="00EF03BE" w:rsidRPr="00BB7411">
        <w:rPr>
          <w:szCs w:val="28"/>
          <w:lang w:val="en-US"/>
        </w:rPr>
        <w:fldChar w:fldCharType="begin"/>
      </w:r>
      <w:r w:rsidR="004D4190">
        <w:rPr>
          <w:szCs w:val="28"/>
          <w:lang w:val="en-US"/>
        </w:rPr>
        <w:instrText>ADDIN CITAVI.PLACEHOLDER fb336ae4-1015-459f-ba31-80a8bf495408 PFBsYWNlaG9sZGVyPg0KICA8QWRkSW5WZXJzaW9uPjUuMy4xLjA8L0FkZEluVmVyc2lvbj4NCiAgPElkPmZiMzM2YWU0LTEwMTUtNDU5Zi1iYTMxLTgwYThiZjQ5NTQwODwvSWQ+DQogIDxFbnRyaWVzPg0KICAgIDxFbnRyeT4NCiAgICAgIDxJZD5hN2ZiNjQ0NS1iZDg2LTQ2Y2ItYTIwMC0wNzcwN2U0NmZmYmI8L0lkPg0KICAgICAgPFJlZmVyZW5jZUlkPmEwOTYzNDQ1LTE2YmItNGMzMi1iMDBkLWM2YmNiNWM0YTM0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0tIMTVdPC9UZXh0Pg0KICAgIDwvVGV4dFVuaXQ+DQogIDwvVGV4dFVuaXRzPg0KPC9QbGFjZWhvbGRlcj4=</w:instrText>
      </w:r>
      <w:r w:rsidR="00EF03BE" w:rsidRPr="00BB7411">
        <w:rPr>
          <w:szCs w:val="28"/>
          <w:lang w:val="en-US"/>
        </w:rPr>
        <w:fldChar w:fldCharType="separate"/>
      </w:r>
      <w:bookmarkStart w:id="25" w:name="_CTVP001fb336ae41015459fba3180a8bf495408"/>
      <w:r w:rsidR="00ED32D8">
        <w:rPr>
          <w:szCs w:val="28"/>
          <w:lang w:val="en-US"/>
        </w:rPr>
        <w:t>[CKH15]</w:t>
      </w:r>
      <w:bookmarkEnd w:id="25"/>
      <w:r w:rsidR="00EF03BE" w:rsidRPr="00BB7411">
        <w:rPr>
          <w:szCs w:val="28"/>
          <w:lang w:val="en-US"/>
        </w:rPr>
        <w:fldChar w:fldCharType="end"/>
      </w:r>
      <w:r w:rsidR="00EF03BE" w:rsidRPr="00BB7411">
        <w:rPr>
          <w:szCs w:val="28"/>
          <w:lang w:val="en-US"/>
        </w:rPr>
        <w:t xml:space="preserve"> </w:t>
      </w:r>
      <w:r w:rsidR="00705971" w:rsidRPr="00BB7411">
        <w:rPr>
          <w:lang w:val="en-US"/>
        </w:rPr>
        <w:t>or Xilinx’s Zynq chips</w:t>
      </w:r>
      <w:r w:rsidR="00EF03BE" w:rsidRPr="00BB7411">
        <w:rPr>
          <w:lang w:val="en-US"/>
        </w:rPr>
        <w:t xml:space="preserve"> </w:t>
      </w:r>
      <w:r w:rsidR="001548BD" w:rsidRPr="00BB7411">
        <w:rPr>
          <w:lang w:val="en-US"/>
        </w:rPr>
        <w:fldChar w:fldCharType="begin"/>
      </w:r>
      <w:r w:rsidR="00F812E9">
        <w:rPr>
          <w:lang w:val="en-US"/>
        </w:rPr>
        <w:instrText>ADDIN CITAVI.PLACEHOLDER 4f7d6ca2-86b6-4512-8b7f-7c4cf20b9634 PFBsYWNlaG9sZGVyPg0KICA8QWRkSW5WZXJzaW9uPjUuMy4xLjA8L0FkZEluVmVyc2lvbj4NCiAgPElkPjRmN2Q2Y2EyLTg2YjYtNDUxMi04YjdmLTdjNGNmMjBiOTYzNDwvSWQ+DQogIDxFbnRyaWVzPg0KICAgIDxFbnRyeT4NCiAgICAgIDxJZD4wMjllM2ViZC0yNmY2LTQ4ODMtOWU5My0zMjczM2I3OGEzYTg8L0lkPg0KICAgICAgPFJlZmVyZW5jZUlkPjg2ZDBkNDhiLWVjMDgtNDQxMS04ZjlmLWFiMGY3YzI2OTJiM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VJHKzEzXTwvVGV4dD4NCiAgICA8L1RleHRVbml0Pg0KICA8L1RleHRVbml0cz4NCjwvUGxhY2Vob2xkZXI+</w:instrText>
      </w:r>
      <w:r w:rsidR="001548BD" w:rsidRPr="00BB7411">
        <w:rPr>
          <w:lang w:val="en-US"/>
        </w:rPr>
        <w:fldChar w:fldCharType="separate"/>
      </w:r>
      <w:bookmarkStart w:id="26" w:name="_CTVP0014f7d6ca286b645128b7f7c4cf20b9634"/>
      <w:r w:rsidR="00ED32D8">
        <w:rPr>
          <w:lang w:val="en-US"/>
        </w:rPr>
        <w:t>[ARG+13]</w:t>
      </w:r>
      <w:bookmarkEnd w:id="26"/>
      <w:r w:rsidR="001548BD" w:rsidRPr="00BB7411">
        <w:rPr>
          <w:lang w:val="en-US"/>
        </w:rPr>
        <w:fldChar w:fldCharType="end"/>
      </w:r>
      <w:r w:rsidR="00705971" w:rsidRPr="00BB7411">
        <w:rPr>
          <w:lang w:val="en-US"/>
        </w:rPr>
        <w:t xml:space="preserve"> are heterogeneous to enable an increased efficiency</w:t>
      </w:r>
      <w:r w:rsidR="00C44AF7" w:rsidRPr="00BB7411">
        <w:rPr>
          <w:lang w:val="en-US"/>
        </w:rPr>
        <w:t xml:space="preserve"> and performance</w:t>
      </w:r>
      <w:r w:rsidR="00705971" w:rsidRPr="00BB7411">
        <w:rPr>
          <w:lang w:val="en-US"/>
        </w:rPr>
        <w:t>.</w:t>
      </w:r>
      <w:r w:rsidR="00BB2767" w:rsidRPr="00BB7411">
        <w:rPr>
          <w:lang w:val="en-US"/>
        </w:rPr>
        <w:t xml:space="preserve"> Zynq is also reconfigurable during </w:t>
      </w:r>
      <w:r w:rsidR="00F82E5D" w:rsidRPr="00BB7411">
        <w:rPr>
          <w:lang w:val="en-US"/>
        </w:rPr>
        <w:t>runtime</w:t>
      </w:r>
      <w:r w:rsidR="00BB2767" w:rsidRPr="00BB7411">
        <w:rPr>
          <w:lang w:val="en-US"/>
        </w:rPr>
        <w:t>, as it contains programmable logic</w:t>
      </w:r>
      <w:r w:rsidR="001D60E4">
        <w:rPr>
          <w:lang w:val="en-US"/>
        </w:rPr>
        <w:t>,</w:t>
      </w:r>
      <w:r w:rsidR="00BB2767" w:rsidRPr="00BB7411">
        <w:rPr>
          <w:lang w:val="en-US"/>
        </w:rPr>
        <w:t xml:space="preserve"> which can also be found in field programmable gate arrays (FPGAs).</w:t>
      </w:r>
      <w:r w:rsidR="00E160D3" w:rsidRPr="00BB7411">
        <w:rPr>
          <w:lang w:val="en-US"/>
        </w:rPr>
        <w:t xml:space="preserve"> Even though common processing systems are </w:t>
      </w:r>
      <w:r w:rsidR="00DA725B" w:rsidRPr="00BB7411">
        <w:rPr>
          <w:lang w:val="en-US"/>
        </w:rPr>
        <w:t xml:space="preserve">currently </w:t>
      </w:r>
      <w:r w:rsidR="00E160D3" w:rsidRPr="00BB7411">
        <w:rPr>
          <w:lang w:val="en-US"/>
        </w:rPr>
        <w:t xml:space="preserve">only reconfigurable during </w:t>
      </w:r>
      <w:r w:rsidR="00F82E5D" w:rsidRPr="00BB7411">
        <w:rPr>
          <w:lang w:val="en-US"/>
        </w:rPr>
        <w:t>runtime</w:t>
      </w:r>
      <w:r w:rsidR="00E160D3" w:rsidRPr="00BB7411">
        <w:rPr>
          <w:lang w:val="en-US"/>
        </w:rPr>
        <w:t xml:space="preserve"> through software updates, the next generation of processing system</w:t>
      </w:r>
      <w:r w:rsidR="001D60E4">
        <w:rPr>
          <w:lang w:val="en-US"/>
        </w:rPr>
        <w:t>s</w:t>
      </w:r>
      <w:r w:rsidR="00DA725B" w:rsidRPr="00BB7411">
        <w:rPr>
          <w:lang w:val="en-US"/>
        </w:rPr>
        <w:t>,</w:t>
      </w:r>
      <w:r w:rsidR="00E160D3" w:rsidRPr="00BB7411">
        <w:rPr>
          <w:lang w:val="en-US"/>
        </w:rPr>
        <w:t xml:space="preserve"> which is currently investigated in the academia</w:t>
      </w:r>
      <w:r w:rsidR="001D60E4">
        <w:rPr>
          <w:lang w:val="en-US"/>
        </w:rPr>
        <w:t>,</w:t>
      </w:r>
      <w:r w:rsidR="00E160D3" w:rsidRPr="00BB7411">
        <w:rPr>
          <w:lang w:val="en-US"/>
        </w:rPr>
        <w:t xml:space="preserve"> </w:t>
      </w:r>
      <w:r w:rsidR="001D60E4">
        <w:rPr>
          <w:lang w:val="en-US"/>
        </w:rPr>
        <w:t>will be</w:t>
      </w:r>
      <w:r w:rsidR="00E160D3" w:rsidRPr="00BB7411">
        <w:rPr>
          <w:lang w:val="en-US"/>
        </w:rPr>
        <w:t xml:space="preserve"> reconfigurable on the hardware level as well. Research projects in this area are </w:t>
      </w:r>
      <w:r w:rsidR="001548BD" w:rsidRPr="00BB7411">
        <w:rPr>
          <w:lang w:val="en-US"/>
        </w:rPr>
        <w:t xml:space="preserve">for instance the R3TOS project </w:t>
      </w:r>
      <w:r w:rsidR="001548BD" w:rsidRPr="00BB7411">
        <w:rPr>
          <w:lang w:val="en-US"/>
        </w:rPr>
        <w:fldChar w:fldCharType="begin"/>
      </w:r>
      <w:r w:rsidR="004D4190">
        <w:rPr>
          <w:lang w:val="en-US"/>
        </w:rPr>
        <w:instrText>ADDIN CITAVI.PLACEHOLDER 5c0943db-c0d5-49ac-bce6-54304694e299 PFBsYWNlaG9sZGVyPg0KICA8QWRkSW5WZXJzaW9uPjUuMy4xLjA8L0FkZEluVmVyc2lvbj4NCiAgPElkPjVjMDk0M2RiLWMwZDUtNDlhYy1iY2U2LTU0MzA0Njk0ZTI5OTwvSWQ+DQogIDxFbnRyaWVzPg0KICAgIDxFbnRyeT4NCiAgICAgIDxJZD43OGE4ODAwMy0yOTY2LTRlYjItOTk2MC1iZjYxZjU1MTVhMTY8L0lkPg0KICAgICAgPFJlZmVyZW5jZUlkPmFhYzQzMTY2LWIwNTEtNDc1ZS04MTc1LWY4ZWQ2YjA0ODZmM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XRlMTNdPC9UZXh0Pg0KICAgIDwvVGV4dFVuaXQ+DQogIDwvVGV4dFVuaXRzPg0KPC9QbGFjZWhvbGRlcj4=</w:instrText>
      </w:r>
      <w:r w:rsidR="001548BD" w:rsidRPr="00BB7411">
        <w:rPr>
          <w:lang w:val="en-US"/>
        </w:rPr>
        <w:fldChar w:fldCharType="separate"/>
      </w:r>
      <w:bookmarkStart w:id="27" w:name="_CTVP0015c0943dbc0d549acbce654304694e299"/>
      <w:r w:rsidR="00ED32D8">
        <w:rPr>
          <w:lang w:val="en-US"/>
        </w:rPr>
        <w:t>[Ite13]</w:t>
      </w:r>
      <w:bookmarkEnd w:id="27"/>
      <w:r w:rsidR="001548BD" w:rsidRPr="00BB7411">
        <w:rPr>
          <w:lang w:val="en-US"/>
        </w:rPr>
        <w:fldChar w:fldCharType="end"/>
      </w:r>
      <w:r w:rsidR="001548BD" w:rsidRPr="00BB7411">
        <w:rPr>
          <w:lang w:val="en-US"/>
        </w:rPr>
        <w:t xml:space="preserve"> or the ReconOS project </w:t>
      </w:r>
      <w:r w:rsidR="008572E1" w:rsidRPr="00BB7411">
        <w:rPr>
          <w:lang w:val="en-US"/>
        </w:rPr>
        <w:fldChar w:fldCharType="begin"/>
      </w:r>
      <w:r w:rsidR="004D4190">
        <w:rPr>
          <w:lang w:val="en-US"/>
        </w:rPr>
        <w:instrText>ADDIN CITAVI.PLACEHOLDER a4f443ab-6d22-450a-85b6-c1a3aa69cb31 PFBsYWNlaG9sZGVyPg0KICA8QWRkSW5WZXJzaW9uPjUuMy4xLjA8L0FkZEluVmVyc2lvbj4NCiAgPElkPmE0ZjQ0M2FiLTZkMjItNDUwYS04NWI2LWMxYTNhYTY5Y2IzMTwvSWQ+DQogIDxFbnRyaWVzPg0KICAgIDxFbnRyeT4NCiAgICAgIDxJZD5iZmJmMzg5YS1jNjAxLTRmYmMtYjBkNS0wYjVmNDEwYThmZGI8L0lkPg0KICAgICAgPFJlZmVyZW5jZUlkPjM3NmIxNDAxLTI5MDAtNDhjNi1iZTU1LTgwZjE4ODVkYzMzO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nZTE0XTwvVGV4dD4NCiAgICA8L1RleHRVbml0Pg0KICA8L1RleHRVbml0cz4NCjwvUGxhY2Vob2xkZXI+</w:instrText>
      </w:r>
      <w:r w:rsidR="008572E1" w:rsidRPr="00BB7411">
        <w:rPr>
          <w:lang w:val="en-US"/>
        </w:rPr>
        <w:fldChar w:fldCharType="separate"/>
      </w:r>
      <w:bookmarkStart w:id="28" w:name="_CTVP001a4f443ab6d22450a85b6c1a3aa69cb31"/>
      <w:r w:rsidR="00ED32D8">
        <w:rPr>
          <w:lang w:val="en-US"/>
        </w:rPr>
        <w:t>[Age14]</w:t>
      </w:r>
      <w:bookmarkEnd w:id="28"/>
      <w:r w:rsidR="008572E1" w:rsidRPr="00BB7411">
        <w:rPr>
          <w:lang w:val="en-US"/>
        </w:rPr>
        <w:fldChar w:fldCharType="end"/>
      </w:r>
      <w:r w:rsidR="00E160D3" w:rsidRPr="00BB7411">
        <w:rPr>
          <w:lang w:val="en-US"/>
        </w:rPr>
        <w:t>.</w:t>
      </w:r>
      <w:r w:rsidR="005076D2">
        <w:rPr>
          <w:lang w:val="en-US"/>
        </w:rPr>
        <w:t xml:space="preserve"> </w:t>
      </w:r>
    </w:p>
    <w:p w14:paraId="08F83456" w14:textId="77777777" w:rsidR="00CE0C2C" w:rsidRDefault="00A84634" w:rsidP="00774330">
      <w:pPr>
        <w:jc w:val="both"/>
        <w:rPr>
          <w:rStyle w:val="CommentReference"/>
          <w:lang w:val="en-US" w:eastAsia="en-US"/>
        </w:rPr>
      </w:pPr>
      <w:r w:rsidRPr="00BB7411">
        <w:rPr>
          <w:lang w:val="en-US"/>
        </w:rPr>
        <w:t>The heterogeneity and re</w:t>
      </w:r>
      <w:r w:rsidR="006C5AA1">
        <w:rPr>
          <w:lang w:val="en-US"/>
        </w:rPr>
        <w:t>-</w:t>
      </w:r>
      <w:r w:rsidRPr="00BB7411">
        <w:rPr>
          <w:lang w:val="en-US"/>
        </w:rPr>
        <w:t xml:space="preserve">configurability </w:t>
      </w:r>
      <w:r w:rsidR="00D14294" w:rsidRPr="00BB7411">
        <w:rPr>
          <w:lang w:val="en-US"/>
        </w:rPr>
        <w:t xml:space="preserve">in software and hardware </w:t>
      </w:r>
      <w:r w:rsidRPr="00BB7411">
        <w:rPr>
          <w:lang w:val="en-US"/>
        </w:rPr>
        <w:t xml:space="preserve">enable </w:t>
      </w:r>
      <w:r w:rsidR="00774330">
        <w:rPr>
          <w:lang w:val="en-US"/>
        </w:rPr>
        <w:t>a system to take action and adapt its</w:t>
      </w:r>
      <w:r w:rsidRPr="00BB7411">
        <w:rPr>
          <w:lang w:val="en-US"/>
        </w:rPr>
        <w:t xml:space="preserve"> processing </w:t>
      </w:r>
      <w:r w:rsidR="00774330">
        <w:rPr>
          <w:lang w:val="en-US"/>
        </w:rPr>
        <w:t>according to its state</w:t>
      </w:r>
      <w:r w:rsidR="00A039FB" w:rsidRPr="00BB7411">
        <w:rPr>
          <w:lang w:val="en-US"/>
        </w:rPr>
        <w:t xml:space="preserve"> in the field. </w:t>
      </w:r>
      <w:r w:rsidR="00E36C84">
        <w:rPr>
          <w:lang w:val="en-US"/>
        </w:rPr>
        <w:t>As shown in this section</w:t>
      </w:r>
      <w:r w:rsidR="00701FA6">
        <w:rPr>
          <w:lang w:val="en-US"/>
        </w:rPr>
        <w:t xml:space="preserve">, </w:t>
      </w:r>
      <w:r w:rsidR="00DA08F3">
        <w:rPr>
          <w:lang w:val="en-US"/>
        </w:rPr>
        <w:t>the research community has come up with</w:t>
      </w:r>
      <w:r w:rsidR="00701FA6">
        <w:rPr>
          <w:lang w:val="en-US"/>
        </w:rPr>
        <w:t xml:space="preserve"> several promising approaches on how to take action. </w:t>
      </w:r>
    </w:p>
    <w:p w14:paraId="34FC6D28" w14:textId="554D5756" w:rsidR="00CE0C2C" w:rsidRDefault="00CE0C2C" w:rsidP="00774330">
      <w:pPr>
        <w:jc w:val="both"/>
        <w:rPr>
          <w:lang w:val="en-US"/>
        </w:rPr>
      </w:pPr>
      <w:r>
        <w:rPr>
          <w:lang w:val="en-US"/>
        </w:rPr>
        <w:t xml:space="preserve">Within the scope of this project we will investigate into the monitoring of the system state and system state evaluation. Therefore, the following subsection </w:t>
      </w:r>
      <w:r>
        <w:rPr>
          <w:lang w:val="en-US"/>
        </w:rPr>
        <w:fldChar w:fldCharType="begin"/>
      </w:r>
      <w:r>
        <w:rPr>
          <w:lang w:val="en-US"/>
        </w:rPr>
        <w:instrText xml:space="preserve"> REF _Ref469500307 \r \h </w:instrText>
      </w:r>
      <w:r>
        <w:rPr>
          <w:lang w:val="en-US"/>
        </w:rPr>
      </w:r>
      <w:r>
        <w:rPr>
          <w:lang w:val="en-US"/>
        </w:rPr>
        <w:fldChar w:fldCharType="separate"/>
      </w:r>
      <w:r w:rsidR="00AA0F8A">
        <w:rPr>
          <w:lang w:val="en-US"/>
        </w:rPr>
        <w:t>1.a.a</w:t>
      </w:r>
      <w:r>
        <w:rPr>
          <w:lang w:val="en-US"/>
        </w:rPr>
        <w:fldChar w:fldCharType="end"/>
      </w:r>
      <w:r>
        <w:rPr>
          <w:lang w:val="en-US"/>
        </w:rPr>
        <w:t xml:space="preserve"> describes current research efforts within the field of system monitoring. The following two subsections </w:t>
      </w:r>
      <w:r>
        <w:rPr>
          <w:lang w:val="en-US"/>
        </w:rPr>
        <w:fldChar w:fldCharType="begin"/>
      </w:r>
      <w:r>
        <w:rPr>
          <w:lang w:val="en-US"/>
        </w:rPr>
        <w:instrText xml:space="preserve"> REF _Ref469500516 \r \h </w:instrText>
      </w:r>
      <w:r>
        <w:rPr>
          <w:lang w:val="en-US"/>
        </w:rPr>
      </w:r>
      <w:r>
        <w:rPr>
          <w:lang w:val="en-US"/>
        </w:rPr>
        <w:fldChar w:fldCharType="separate"/>
      </w:r>
      <w:r w:rsidR="00AA0F8A">
        <w:rPr>
          <w:lang w:val="en-US"/>
        </w:rPr>
        <w:t>1.a.b</w:t>
      </w:r>
      <w:r>
        <w:rPr>
          <w:lang w:val="en-US"/>
        </w:rPr>
        <w:fldChar w:fldCharType="end"/>
      </w:r>
      <w:r>
        <w:rPr>
          <w:lang w:val="en-US"/>
        </w:rPr>
        <w:t xml:space="preserve"> and </w:t>
      </w:r>
      <w:r>
        <w:rPr>
          <w:lang w:val="en-US"/>
        </w:rPr>
        <w:fldChar w:fldCharType="begin"/>
      </w:r>
      <w:r>
        <w:rPr>
          <w:lang w:val="en-US"/>
        </w:rPr>
        <w:instrText xml:space="preserve"> REF _Ref469500522 \r \h </w:instrText>
      </w:r>
      <w:r>
        <w:rPr>
          <w:lang w:val="en-US"/>
        </w:rPr>
      </w:r>
      <w:r>
        <w:rPr>
          <w:lang w:val="en-US"/>
        </w:rPr>
        <w:fldChar w:fldCharType="separate"/>
      </w:r>
      <w:r w:rsidR="00AA0F8A">
        <w:rPr>
          <w:lang w:val="en-US"/>
        </w:rPr>
        <w:t>1.a.c</w:t>
      </w:r>
      <w:r>
        <w:rPr>
          <w:lang w:val="en-US"/>
        </w:rPr>
        <w:fldChar w:fldCharType="end"/>
      </w:r>
      <w:r>
        <w:rPr>
          <w:lang w:val="en-US"/>
        </w:rPr>
        <w:t xml:space="preserve"> discuss the state of art in the field of reconfigurable processors and scheduling in reconfigurable systems. Both topics are of high relevance for the evaluation of the system’s state, which is the link between monitoring and action taking.</w:t>
      </w:r>
    </w:p>
    <w:p w14:paraId="52F46DEC" w14:textId="77777777" w:rsidR="00247476" w:rsidRDefault="00247476" w:rsidP="00774330">
      <w:pPr>
        <w:jc w:val="both"/>
        <w:rPr>
          <w:lang w:val="en-US"/>
        </w:rPr>
      </w:pPr>
    </w:p>
    <w:p w14:paraId="0629E123" w14:textId="77777777" w:rsidR="00ED610A" w:rsidRPr="00BB7411" w:rsidRDefault="00ED610A" w:rsidP="00AE2084">
      <w:pPr>
        <w:pStyle w:val="Heading2"/>
        <w:numPr>
          <w:ilvl w:val="2"/>
          <w:numId w:val="17"/>
        </w:numPr>
        <w:jc w:val="both"/>
        <w:rPr>
          <w:lang w:val="en-US"/>
        </w:rPr>
      </w:pPr>
      <w:bookmarkStart w:id="29" w:name="_Ref469500307"/>
      <w:r w:rsidRPr="00BB7411">
        <w:rPr>
          <w:lang w:val="en-US"/>
        </w:rPr>
        <w:t>Monitoring Processor</w:t>
      </w:r>
      <w:r w:rsidR="007E4910">
        <w:rPr>
          <w:lang w:val="en-US"/>
        </w:rPr>
        <w:t>s</w:t>
      </w:r>
      <w:bookmarkEnd w:id="29"/>
    </w:p>
    <w:p w14:paraId="0FAEAC7F" w14:textId="77777777" w:rsidR="00ED610A" w:rsidRPr="00BB7411" w:rsidRDefault="00ED610A" w:rsidP="00ED610A">
      <w:pPr>
        <w:jc w:val="both"/>
        <w:rPr>
          <w:lang w:val="en-US"/>
        </w:rPr>
      </w:pPr>
      <w:r w:rsidRPr="00BB7411">
        <w:rPr>
          <w:lang w:val="en-US"/>
        </w:rPr>
        <w:t xml:space="preserve">Monitoring of processors and processor systems is a </w:t>
      </w:r>
      <w:r>
        <w:rPr>
          <w:lang w:val="en-US"/>
        </w:rPr>
        <w:t xml:space="preserve">well </w:t>
      </w:r>
      <w:r w:rsidRPr="00BB7411">
        <w:rPr>
          <w:lang w:val="en-US"/>
        </w:rPr>
        <w:t xml:space="preserve">understood and investigated topic. Halsall and Hui described the rationale and the design of a performance monitoring system for embedded computing systems </w:t>
      </w:r>
      <w:r w:rsidRPr="00BB7411">
        <w:rPr>
          <w:lang w:val="en-US"/>
        </w:rPr>
        <w:fldChar w:fldCharType="begin"/>
      </w:r>
      <w:r w:rsidR="004D4190">
        <w:rPr>
          <w:lang w:val="en-US"/>
        </w:rPr>
        <w:instrText>ADDIN CITAVI.PLACEHOLDER 13846de2-d08c-4782-872b-8b2e6502a0cf PFBsYWNlaG9sZGVyPg0KICA8QWRkSW5WZXJzaW9uPjUuMy4xLjA8L0FkZEluVmVyc2lvbj4NCiAgPElkPjEzODQ2ZGUyLWQwOGMtNDc4Mi04NzJiLThiMmU2NTAyYTBjZjwvSWQ+DQogIDxFbnRyaWVzPg0KICAgIDxFbnRyeT4NCiAgICAgIDxJZD45NGUxM2JlZC03ZTFhLTRmNTktYmZkNS1kZTFlNmM4YjI2MTI8L0lkPg0KICAgICAgPFJlZmVyZW5jZUlkPjk1YTQ0M2I5LTlmM2MtNDU0My1hOWY0LWY4NzMwYTNmZDc2Y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hSDg3XTwvVGV4dD4NCiAgICA8L1RleHRVbml0Pg0KICA8L1RleHRVbml0cz4NCjwvUGxhY2Vob2xkZXI+</w:instrText>
      </w:r>
      <w:r w:rsidRPr="00BB7411">
        <w:rPr>
          <w:lang w:val="en-US"/>
        </w:rPr>
        <w:fldChar w:fldCharType="separate"/>
      </w:r>
      <w:bookmarkStart w:id="30" w:name="_CTVP00113846de2d08c4782872b8b2e6502a0cf"/>
      <w:r w:rsidR="00ED32D8">
        <w:rPr>
          <w:lang w:val="en-US"/>
        </w:rPr>
        <w:t>[HaH87]</w:t>
      </w:r>
      <w:bookmarkEnd w:id="30"/>
      <w:r w:rsidRPr="00BB7411">
        <w:rPr>
          <w:lang w:val="en-US"/>
        </w:rPr>
        <w:fldChar w:fldCharType="end"/>
      </w:r>
      <w:r w:rsidRPr="00BB7411">
        <w:rPr>
          <w:lang w:val="en-US"/>
        </w:rPr>
        <w:t>. System-related and application-specific events can be recorded through software functions. Today, advanced hardware-support for monitoring is available; enabling more sophisticated monitoring with less overhead and new parameters as for instance p</w:t>
      </w:r>
      <w:r>
        <w:rPr>
          <w:lang w:val="en-US"/>
        </w:rPr>
        <w:t xml:space="preserve">ower </w:t>
      </w:r>
      <w:r>
        <w:rPr>
          <w:lang w:val="en-US"/>
        </w:rPr>
        <w:lastRenderedPageBreak/>
        <w:t xml:space="preserve">consumption. This hardware </w:t>
      </w:r>
      <w:r w:rsidRPr="00BB7411">
        <w:rPr>
          <w:lang w:val="en-US"/>
        </w:rPr>
        <w:t xml:space="preserve">support is well-known and applied, for instance in the FlexTiles project. Within this project, the application-execution can be adapted to increase the system efficiency </w:t>
      </w:r>
      <w:r w:rsidRPr="00BB7411">
        <w:rPr>
          <w:lang w:val="en-US"/>
        </w:rPr>
        <w:fldChar w:fldCharType="begin"/>
      </w:r>
      <w:r w:rsidR="004D4190">
        <w:rPr>
          <w:lang w:val="en-US"/>
        </w:rPr>
        <w:instrText>ADDIN CITAVI.PLACEHOLDER c8ffcdec-beb3-4b45-a16c-20575e7df275 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E1BKzEyXTwvVGV4dD4NCiAgICA8L1RleHRVbml0Pg0KICA8L1RleHRVbml0cz4NCjwvUGxhY2Vob2xkZXI+</w:instrText>
      </w:r>
      <w:r w:rsidRPr="00BB7411">
        <w:rPr>
          <w:lang w:val="en-US"/>
        </w:rPr>
        <w:fldChar w:fldCharType="separate"/>
      </w:r>
      <w:bookmarkStart w:id="31" w:name="_CTVP001c8ffcdecbeb34b45a16c20575e7df275"/>
      <w:r w:rsidR="00ED32D8">
        <w:rPr>
          <w:lang w:val="en-US"/>
        </w:rPr>
        <w:t>[LMA+12]</w:t>
      </w:r>
      <w:bookmarkEnd w:id="31"/>
      <w:r w:rsidRPr="00BB7411">
        <w:rPr>
          <w:lang w:val="en-US"/>
        </w:rPr>
        <w:fldChar w:fldCharType="end"/>
      </w:r>
      <w:r w:rsidRPr="00BB7411">
        <w:rPr>
          <w:lang w:val="en-US"/>
        </w:rPr>
        <w:t>. Besides the FlexTiles project, there are several other projects looking into the information extraction and evaluation in processor</w:t>
      </w:r>
      <w:r w:rsidR="007E4910">
        <w:rPr>
          <w:lang w:val="en-US"/>
        </w:rPr>
        <w:t>s</w:t>
      </w:r>
      <w:r w:rsidRPr="00BB7411">
        <w:rPr>
          <w:lang w:val="en-US"/>
        </w:rPr>
        <w:t>, as well as how to process th</w:t>
      </w:r>
      <w:r>
        <w:rPr>
          <w:lang w:val="en-US"/>
        </w:rPr>
        <w:t>is</w:t>
      </w:r>
      <w:r w:rsidRPr="00BB7411">
        <w:rPr>
          <w:lang w:val="en-US"/>
        </w:rPr>
        <w:t xml:space="preserve"> information. The System-</w:t>
      </w:r>
      <w:r w:rsidR="006C4CC4">
        <w:rPr>
          <w:lang w:val="en-US"/>
        </w:rPr>
        <w:t>/</w:t>
      </w:r>
      <w:r w:rsidRPr="00BB7411">
        <w:rPr>
          <w:lang w:val="en-US"/>
        </w:rPr>
        <w:t xml:space="preserve">Physician-on-a-Chip (SPOC) project, for instance, is funded by the DFG and investigates into the monitoring of integrated circuits on transistor and physical level and their online adaptation </w:t>
      </w:r>
      <w:r w:rsidRPr="00BB7411">
        <w:rPr>
          <w:lang w:val="en-US"/>
        </w:rPr>
        <w:fldChar w:fldCharType="begin"/>
      </w:r>
      <w:r w:rsidR="004D4190">
        <w:rPr>
          <w:lang w:val="en-US"/>
        </w:rPr>
        <w:instrText>ADDIN CITAVI.PLACEHOLDER bab66c40-c866-402a-b683-4deb4b362632 PFBsYWNlaG9sZGVyPg0KICA8QWRkSW5WZXJzaW9uPjUuMy4xLjA8L0FkZEluVmVyc2lvbj4NCiAgPElkPmJhYjY2YzQwLWM4NjYtNDAyYS1iNjgzLTRkZWI0YjM2MjYzMjwvSWQ+DQogIDxFbnRyaWVzPg0KICAgIDxFbnRyeT4NCiAgICAgIDxJZD42NDU3MWRiNy1jYmJhLTQ2NDQtODRiMy0xMTlhMjA2ZjA2ZjY8L0lkPg0KICAgICAgPFJlZmVyZW5jZUlkPmJlOTI1OTA3LTc4N2UtNGY1Zi05YzI5LTU5MTRkYzgzZTM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ERkcxNV08L1RleHQ+DQogICAgPC9UZXh0VW5pdD4NCiAgPC9UZXh0VW5pdHM+DQo8L1BsYWNlaG9sZGVyPg==</w:instrText>
      </w:r>
      <w:r w:rsidRPr="00BB7411">
        <w:rPr>
          <w:lang w:val="en-US"/>
        </w:rPr>
        <w:fldChar w:fldCharType="separate"/>
      </w:r>
      <w:bookmarkStart w:id="32" w:name="_CTVP001bab66c40c866402ab6834deb4b362632"/>
      <w:r w:rsidR="00ED32D8">
        <w:rPr>
          <w:lang w:val="en-US"/>
        </w:rPr>
        <w:t>[DFG15]</w:t>
      </w:r>
      <w:bookmarkEnd w:id="32"/>
      <w:r w:rsidRPr="00BB7411">
        <w:rPr>
          <w:lang w:val="en-US"/>
        </w:rPr>
        <w:fldChar w:fldCharType="end"/>
      </w:r>
      <w:r w:rsidRPr="00BB7411">
        <w:rPr>
          <w:lang w:val="en-US"/>
        </w:rPr>
        <w:t>. In contrast to the proposed project, the physical effects like for example defects on transistor level are in focus</w:t>
      </w:r>
      <w:r>
        <w:rPr>
          <w:lang w:val="en-US"/>
        </w:rPr>
        <w:t>, while</w:t>
      </w:r>
      <w:r w:rsidRPr="00BB7411">
        <w:rPr>
          <w:lang w:val="en-US"/>
        </w:rPr>
        <w:t xml:space="preserve"> </w:t>
      </w:r>
      <w:r>
        <w:rPr>
          <w:lang w:val="en-US"/>
        </w:rPr>
        <w:t>t</w:t>
      </w:r>
      <w:r w:rsidRPr="00BB7411">
        <w:rPr>
          <w:lang w:val="en-US"/>
        </w:rPr>
        <w:t>his project uses higher</w:t>
      </w:r>
      <w:r>
        <w:rPr>
          <w:lang w:val="en-US"/>
        </w:rPr>
        <w:t>-</w:t>
      </w:r>
      <w:r w:rsidRPr="00BB7411">
        <w:rPr>
          <w:lang w:val="en-US"/>
        </w:rPr>
        <w:t>level information of a processor</w:t>
      </w:r>
      <w:r>
        <w:rPr>
          <w:lang w:val="en-US"/>
        </w:rPr>
        <w:t>-</w:t>
      </w:r>
      <w:r w:rsidRPr="00BB7411">
        <w:rPr>
          <w:lang w:val="en-US"/>
        </w:rPr>
        <w:t>based system to derive information. However, it is of great interest to cooperate with the researcher of the System-Physician-on-a-Chip (SPOC) project and connect also to their results of the investigation.</w:t>
      </w:r>
    </w:p>
    <w:p w14:paraId="3B1C4121" w14:textId="77777777" w:rsidR="00BB6BF5" w:rsidRDefault="00ED610A" w:rsidP="00AA39E7">
      <w:pPr>
        <w:jc w:val="both"/>
        <w:rPr>
          <w:lang w:val="en-US"/>
        </w:rPr>
      </w:pPr>
      <w:r w:rsidRPr="00BB7411">
        <w:rPr>
          <w:lang w:val="en-US"/>
        </w:rPr>
        <w:t xml:space="preserve">In addition to research projects, </w:t>
      </w:r>
      <w:r>
        <w:rPr>
          <w:lang w:val="en-US"/>
        </w:rPr>
        <w:t>monitoring is</w:t>
      </w:r>
      <w:r w:rsidRPr="00BB7411">
        <w:rPr>
          <w:lang w:val="en-US"/>
        </w:rPr>
        <w:t xml:space="preserve"> also available </w:t>
      </w:r>
      <w:r>
        <w:rPr>
          <w:lang w:val="en-US"/>
        </w:rPr>
        <w:t xml:space="preserve">in </w:t>
      </w:r>
      <w:r w:rsidRPr="00BB7411">
        <w:rPr>
          <w:lang w:val="en-US"/>
        </w:rPr>
        <w:t xml:space="preserve">commercial products. The current Intel processors Intel i7 or Xeon E7 for instance contain, among others, a monitoring facility denoted as performance monitor unit (PMU) that supports monitoring of several processor and general system parameters. Saini et al. use the PMU for performance analysis of a computational fluid dynamics application </w:t>
      </w:r>
      <w:r w:rsidRPr="00BB7411">
        <w:rPr>
          <w:lang w:val="en-US"/>
        </w:rPr>
        <w:fldChar w:fldCharType="begin"/>
      </w:r>
      <w:r w:rsidR="004D4190">
        <w:rPr>
          <w:lang w:val="en-US"/>
        </w:rPr>
        <w:instrText>ADDIN CITAVI.PLACEHOLDER 6b2ae03c-a975-48e5-95ec-a0319f795db9 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01UKzExXTwvVGV4dD4NCiAgICA8L1RleHRVbml0Pg0KICA8L1RleHRVbml0cz4NCjwvUGxhY2Vob2xkZXI+</w:instrText>
      </w:r>
      <w:r w:rsidRPr="00BB7411">
        <w:rPr>
          <w:lang w:val="en-US"/>
        </w:rPr>
        <w:fldChar w:fldCharType="separate"/>
      </w:r>
      <w:bookmarkStart w:id="33" w:name="_CTVP0016b2ae03ca97548e595eca0319f795db9"/>
      <w:r w:rsidR="00ED32D8">
        <w:rPr>
          <w:lang w:val="en-US"/>
        </w:rPr>
        <w:t>[SMT+11]</w:t>
      </w:r>
      <w:bookmarkEnd w:id="33"/>
      <w:r w:rsidRPr="00BB7411">
        <w:rPr>
          <w:lang w:val="en-US"/>
        </w:rPr>
        <w:fldChar w:fldCharType="end"/>
      </w:r>
      <w:r>
        <w:rPr>
          <w:lang w:val="en-US"/>
        </w:rPr>
        <w:t>.</w:t>
      </w:r>
      <w:r w:rsidR="00015C47">
        <w:rPr>
          <w:lang w:val="en-US"/>
        </w:rPr>
        <w:t xml:space="preserve"> In general, the </w:t>
      </w:r>
      <w:r w:rsidR="0054294F">
        <w:rPr>
          <w:lang w:val="en-US"/>
        </w:rPr>
        <w:t>monitoring capabilities</w:t>
      </w:r>
      <w:r w:rsidR="00015C47">
        <w:rPr>
          <w:lang w:val="en-US"/>
        </w:rPr>
        <w:t xml:space="preserve"> provided for Intel and AMD processors is a very valuable source of information </w:t>
      </w:r>
      <w:r w:rsidR="004A6228">
        <w:rPr>
          <w:lang w:val="en-US"/>
        </w:rPr>
        <w:t xml:space="preserve">and will be used for investigations within this project regarding the exploitability of our </w:t>
      </w:r>
      <w:r w:rsidR="005D551A">
        <w:rPr>
          <w:lang w:val="en-US"/>
        </w:rPr>
        <w:t xml:space="preserve">information fusion </w:t>
      </w:r>
      <w:r w:rsidR="004A6228">
        <w:rPr>
          <w:lang w:val="en-US"/>
        </w:rPr>
        <w:t xml:space="preserve">approach on such complex processors. </w:t>
      </w:r>
      <w:r w:rsidR="005C6BA6">
        <w:rPr>
          <w:lang w:val="en-US"/>
        </w:rPr>
        <w:t>With</w:t>
      </w:r>
      <w:r w:rsidR="002254F5">
        <w:rPr>
          <w:lang w:val="en-US"/>
        </w:rPr>
        <w:t xml:space="preserve"> other </w:t>
      </w:r>
      <w:r w:rsidR="005C6BA6">
        <w:rPr>
          <w:lang w:val="en-US"/>
        </w:rPr>
        <w:t>commercial processor</w:t>
      </w:r>
      <w:r w:rsidR="002254F5">
        <w:rPr>
          <w:lang w:val="en-US"/>
        </w:rPr>
        <w:t xml:space="preserve"> cores</w:t>
      </w:r>
      <w:r w:rsidR="005C6BA6">
        <w:rPr>
          <w:lang w:val="en-US"/>
        </w:rPr>
        <w:t>,</w:t>
      </w:r>
      <w:r w:rsidR="002254F5">
        <w:rPr>
          <w:lang w:val="en-US"/>
        </w:rPr>
        <w:t xml:space="preserve"> like Tensilica, performance counter and the </w:t>
      </w:r>
      <w:r w:rsidR="005C6BA6">
        <w:rPr>
          <w:lang w:val="en-US"/>
        </w:rPr>
        <w:t>trace buffer modules</w:t>
      </w:r>
      <w:r w:rsidR="002254F5">
        <w:rPr>
          <w:lang w:val="en-US"/>
        </w:rPr>
        <w:t xml:space="preserve"> can be used to perform the investigation on </w:t>
      </w:r>
      <w:r w:rsidR="005C6BA6">
        <w:rPr>
          <w:lang w:val="en-US"/>
        </w:rPr>
        <w:t xml:space="preserve">for </w:t>
      </w:r>
      <w:r w:rsidR="002254F5">
        <w:rPr>
          <w:lang w:val="en-US"/>
        </w:rPr>
        <w:t xml:space="preserve">modern embedded </w:t>
      </w:r>
      <w:r w:rsidR="005C6BA6">
        <w:rPr>
          <w:lang w:val="en-US"/>
        </w:rPr>
        <w:t>systems</w:t>
      </w:r>
      <w:r w:rsidR="002254F5">
        <w:rPr>
          <w:lang w:val="en-US"/>
        </w:rPr>
        <w:t>. The Tensilica IP is available for both research groups.</w:t>
      </w:r>
    </w:p>
    <w:p w14:paraId="45FB6348" w14:textId="77777777" w:rsidR="00247476" w:rsidRPr="00860DEA" w:rsidRDefault="00247476" w:rsidP="00AA39E7">
      <w:pPr>
        <w:jc w:val="both"/>
        <w:rPr>
          <w:sz w:val="10"/>
          <w:szCs w:val="10"/>
          <w:lang w:val="en-US"/>
        </w:rPr>
      </w:pPr>
    </w:p>
    <w:p w14:paraId="581CA842" w14:textId="77777777" w:rsidR="00BB6BF5" w:rsidRPr="00BB7411" w:rsidRDefault="00256794" w:rsidP="00AE2084">
      <w:pPr>
        <w:pStyle w:val="Heading2"/>
        <w:numPr>
          <w:ilvl w:val="2"/>
          <w:numId w:val="17"/>
        </w:numPr>
        <w:jc w:val="both"/>
        <w:rPr>
          <w:lang w:val="en-US"/>
        </w:rPr>
      </w:pPr>
      <w:bookmarkStart w:id="34" w:name="_Ref469500516"/>
      <w:r w:rsidRPr="00BB7411">
        <w:rPr>
          <w:lang w:val="en-US"/>
        </w:rPr>
        <w:t>Reconfigurable</w:t>
      </w:r>
      <w:r w:rsidR="00BB6BF5" w:rsidRPr="00BB7411">
        <w:rPr>
          <w:lang w:val="en-US"/>
        </w:rPr>
        <w:t xml:space="preserve"> Processor</w:t>
      </w:r>
      <w:r w:rsidR="007E4910">
        <w:rPr>
          <w:lang w:val="en-US"/>
        </w:rPr>
        <w:t>s</w:t>
      </w:r>
      <w:r w:rsidR="00BB6BF5" w:rsidRPr="00BB7411">
        <w:rPr>
          <w:lang w:val="en-US"/>
        </w:rPr>
        <w:t xml:space="preserve"> and Processing Systems</w:t>
      </w:r>
      <w:bookmarkEnd w:id="34"/>
    </w:p>
    <w:p w14:paraId="5E6FC36B" w14:textId="77777777" w:rsidR="00BB6BF5" w:rsidRPr="00BB7411" w:rsidRDefault="00BB6BF5" w:rsidP="009511D5">
      <w:pPr>
        <w:jc w:val="both"/>
        <w:rPr>
          <w:lang w:val="en-US"/>
        </w:rPr>
      </w:pPr>
      <w:r w:rsidRPr="00BB7411">
        <w:rPr>
          <w:lang w:val="en-US"/>
        </w:rPr>
        <w:t xml:space="preserve">Adaptive computer systems </w:t>
      </w:r>
      <w:r w:rsidR="009B38F5" w:rsidRPr="00BB7411">
        <w:rPr>
          <w:lang w:val="en-US"/>
        </w:rPr>
        <w:t>exploit</w:t>
      </w:r>
      <w:r w:rsidRPr="00BB7411">
        <w:rPr>
          <w:lang w:val="en-US"/>
        </w:rPr>
        <w:t xml:space="preserve"> the heterogeneity to dynamically execute tasks more efficiently than in a homogeneous system </w:t>
      </w:r>
      <w:r w:rsidR="009511D5" w:rsidRPr="00BB7411">
        <w:rPr>
          <w:lang w:val="en-US"/>
        </w:rPr>
        <w:fldChar w:fldCharType="begin"/>
      </w:r>
      <w:r w:rsidR="004D4190">
        <w:rPr>
          <w:lang w:val="en-US"/>
        </w:rPr>
        <w:instrText>ADDIN CITAVI.PLACEHOLDER 0f6880d3-644b-4aac-8b0e-091ae24b7444 PFBsYWNlaG9sZGVyPg0KICA8QWRkSW5WZXJzaW9uPjUuMy4xLjA8L0FkZEluVmVyc2lvbj4NCiAgPElkPjBmNjg4MGQzLTY0NGItNGFhYy04YjBlLTA5MWFlMjRiNzQ0NDwvSWQ+DQogIDxFbnRyaWVzPg0KICAgIDxFbnRyeT4NCiAgICAgIDxJZD5iNTJhMzMxZi0yZjhiLTQxZmMtYmQxNy0wMGFkMDM0YTgyM2Q8L0lkPg0KICAgICAgPFJlZmVyZW5jZUlkPmFiMzVkODdmLTI1MzQtNDM4MC1hYzNkLThiNGIzN2FiYmYy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hZTE1XTwvVGV4dD4NCiAgICA8L1RleHRVbml0Pg0KICA8L1RleHRVbml0cz4NCjwvUGxhY2Vob2xkZXI+</w:instrText>
      </w:r>
      <w:r w:rsidR="009511D5" w:rsidRPr="00BB7411">
        <w:rPr>
          <w:lang w:val="en-US"/>
        </w:rPr>
        <w:fldChar w:fldCharType="separate"/>
      </w:r>
      <w:bookmarkStart w:id="35" w:name="_CTVP0010f6880d3644b4aac8b0e091ae24b7444"/>
      <w:r w:rsidR="00ED32D8">
        <w:rPr>
          <w:lang w:val="en-US"/>
        </w:rPr>
        <w:t>[Pae15]</w:t>
      </w:r>
      <w:bookmarkEnd w:id="35"/>
      <w:r w:rsidR="009511D5" w:rsidRPr="00BB7411">
        <w:rPr>
          <w:lang w:val="en-US"/>
        </w:rPr>
        <w:fldChar w:fldCharType="end"/>
      </w:r>
      <w:r w:rsidRPr="00BB7411">
        <w:rPr>
          <w:lang w:val="en-US"/>
        </w:rPr>
        <w:t xml:space="preserve"> with respect to the </w:t>
      </w:r>
      <w:r w:rsidR="00F82E5D" w:rsidRPr="00BB7411">
        <w:rPr>
          <w:lang w:val="en-US"/>
        </w:rPr>
        <w:t>runtime</w:t>
      </w:r>
      <w:r w:rsidRPr="00BB7411">
        <w:rPr>
          <w:lang w:val="en-US"/>
        </w:rPr>
        <w:t xml:space="preserve"> state. Moreover, the re</w:t>
      </w:r>
      <w:r w:rsidR="006C5AA1">
        <w:rPr>
          <w:lang w:val="en-US"/>
        </w:rPr>
        <w:t>-</w:t>
      </w:r>
      <w:r w:rsidRPr="00BB7411">
        <w:rPr>
          <w:lang w:val="en-US"/>
        </w:rPr>
        <w:t xml:space="preserve">configurability allows </w:t>
      </w:r>
      <w:r w:rsidR="005E0D15" w:rsidRPr="00BB7411">
        <w:rPr>
          <w:lang w:val="en-US"/>
        </w:rPr>
        <w:t>adapting</w:t>
      </w:r>
      <w:r w:rsidRPr="00BB7411">
        <w:rPr>
          <w:lang w:val="en-US"/>
        </w:rPr>
        <w:t xml:space="preserve"> the system dynamically on the hardware level. Adaptations on this level may include dynamic voltage and frequency scaling (DVFS) or a modification of the instruction set (IS) to better fit the executed application. The state of the art is pr</w:t>
      </w:r>
      <w:r w:rsidR="00F82E5D" w:rsidRPr="00BB7411">
        <w:rPr>
          <w:lang w:val="en-US"/>
        </w:rPr>
        <w:t>esented in the following text.</w:t>
      </w:r>
    </w:p>
    <w:p w14:paraId="00A8B8BE" w14:textId="77777777" w:rsidR="00BB6BF5" w:rsidRPr="00BB7411" w:rsidRDefault="00BB6BF5" w:rsidP="00BB6BF5">
      <w:pPr>
        <w:jc w:val="both"/>
        <w:rPr>
          <w:lang w:val="en-US"/>
        </w:rPr>
      </w:pPr>
      <w:r w:rsidRPr="00BB7411">
        <w:rPr>
          <w:lang w:val="en-US"/>
        </w:rPr>
        <w:t>Optimizing the IS of a processor for a specific application would imply adding more complex instructions that result in a physically bigger and more complex chip. Moreover, the operation frequency would be reduced. Thus, other tasks</w:t>
      </w:r>
      <w:r w:rsidR="00F82E5D" w:rsidRPr="00BB7411">
        <w:rPr>
          <w:lang w:val="en-US"/>
        </w:rPr>
        <w:t>,</w:t>
      </w:r>
      <w:r w:rsidRPr="00BB7411">
        <w:rPr>
          <w:lang w:val="en-US"/>
        </w:rPr>
        <w:t xml:space="preserve"> which </w:t>
      </w:r>
      <w:r w:rsidR="00F82E5D" w:rsidRPr="00BB7411">
        <w:rPr>
          <w:lang w:val="en-US"/>
        </w:rPr>
        <w:t>do</w:t>
      </w:r>
      <w:r w:rsidRPr="00BB7411">
        <w:rPr>
          <w:lang w:val="en-US"/>
        </w:rPr>
        <w:t xml:space="preserve"> not benefit from the complex </w:t>
      </w:r>
      <w:r w:rsidR="009B38F5" w:rsidRPr="00BB7411">
        <w:rPr>
          <w:lang w:val="en-US"/>
        </w:rPr>
        <w:t>instructions,</w:t>
      </w:r>
      <w:r w:rsidRPr="00BB7411">
        <w:rPr>
          <w:lang w:val="en-US"/>
        </w:rPr>
        <w:t xml:space="preserve"> may be decelerated. A runtime-adaptable IS would support several applications. But this will lead to new challenges at two design levels: register-transfer level (RTL) implementation and software compilation. As partial reconfiguration technology for FPGA</w:t>
      </w:r>
      <w:r w:rsidR="00F82E5D" w:rsidRPr="00BB7411">
        <w:rPr>
          <w:lang w:val="en-US"/>
        </w:rPr>
        <w:t>s</w:t>
      </w:r>
      <w:r w:rsidRPr="00BB7411">
        <w:rPr>
          <w:lang w:val="en-US"/>
        </w:rPr>
        <w:t xml:space="preserve"> has been offered for the last decade, runtime modifications at the RTL level became realizable for any part of a soft-core processor, </w:t>
      </w:r>
      <w:r w:rsidR="0085223C" w:rsidRPr="00BB7411">
        <w:rPr>
          <w:lang w:val="en-US"/>
        </w:rPr>
        <w:t>i.e.,</w:t>
      </w:r>
      <w:r w:rsidRPr="00BB7411">
        <w:rPr>
          <w:lang w:val="en-US"/>
        </w:rPr>
        <w:t xml:space="preserve"> a processor which runs on a FPGA. However, the challenge </w:t>
      </w:r>
      <w:r w:rsidR="009B38F5" w:rsidRPr="00BB7411">
        <w:rPr>
          <w:lang w:val="en-US"/>
        </w:rPr>
        <w:t xml:space="preserve">to handle the reconfiguration and </w:t>
      </w:r>
      <w:r w:rsidR="00ED610A" w:rsidRPr="00ED610A">
        <w:rPr>
          <w:lang w:val="en-US"/>
        </w:rPr>
        <w:t>adaptability</w:t>
      </w:r>
      <w:r w:rsidR="00ED610A">
        <w:rPr>
          <w:lang w:val="en-US"/>
        </w:rPr>
        <w:t xml:space="preserve"> </w:t>
      </w:r>
      <w:r w:rsidRPr="00BB7411">
        <w:rPr>
          <w:lang w:val="en-US"/>
        </w:rPr>
        <w:t>at the compiler level has been another main obstacle. Therefore, most of the research in this area mitigated the problem by trying to extend the IS at ru</w:t>
      </w:r>
      <w:r w:rsidR="00F82E5D" w:rsidRPr="00BB7411">
        <w:rPr>
          <w:lang w:val="en-US"/>
        </w:rPr>
        <w:t>ntime instead of modifying it.</w:t>
      </w:r>
    </w:p>
    <w:p w14:paraId="63C3EE78" w14:textId="77777777" w:rsidR="00BB6BF5" w:rsidRPr="00BB7411" w:rsidRDefault="00BB6BF5" w:rsidP="009511D5">
      <w:pPr>
        <w:jc w:val="both"/>
        <w:rPr>
          <w:lang w:val="en-US"/>
        </w:rPr>
      </w:pPr>
      <w:r w:rsidRPr="00BB7411">
        <w:rPr>
          <w:lang w:val="en-US"/>
        </w:rPr>
        <w:t>The authors of</w:t>
      </w:r>
      <w:r w:rsidR="009511D5" w:rsidRPr="00BB7411">
        <w:rPr>
          <w:szCs w:val="28"/>
          <w:lang w:val="en-US"/>
        </w:rPr>
        <w:t xml:space="preserve"> </w:t>
      </w:r>
      <w:r w:rsidR="009511D5" w:rsidRPr="00BB7411">
        <w:rPr>
          <w:szCs w:val="28"/>
          <w:lang w:val="en-US"/>
        </w:rPr>
        <w:fldChar w:fldCharType="begin"/>
      </w:r>
      <w:r w:rsidR="004D4190">
        <w:rPr>
          <w:szCs w:val="28"/>
          <w:lang w:val="en-US"/>
        </w:rPr>
        <w:instrText>ADDIN CITAVI.PLACEHOLDER 1ebc4278-bf7b-4896-aee7-a489a8acbd16 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IdWUxMl08L1RleHQ+DQogICAgPC9UZXh0VW5pdD4NCiAgPC9UZXh0VW5pdHM+DQo8L1BsYWNlaG9sZGVyPg==</w:instrText>
      </w:r>
      <w:r w:rsidR="009511D5" w:rsidRPr="00BB7411">
        <w:rPr>
          <w:szCs w:val="28"/>
          <w:lang w:val="en-US"/>
        </w:rPr>
        <w:fldChar w:fldCharType="separate"/>
      </w:r>
      <w:bookmarkStart w:id="36" w:name="_CTVP0011ebc4278bf7b4896aee7a489a8acbd16"/>
      <w:r w:rsidR="00ED32D8">
        <w:rPr>
          <w:szCs w:val="28"/>
          <w:lang w:val="en-US"/>
        </w:rPr>
        <w:t>[Hue12]</w:t>
      </w:r>
      <w:bookmarkEnd w:id="36"/>
      <w:r w:rsidR="009511D5" w:rsidRPr="00BB7411">
        <w:rPr>
          <w:szCs w:val="28"/>
          <w:lang w:val="en-US"/>
        </w:rPr>
        <w:fldChar w:fldCharType="end"/>
      </w:r>
      <w:r w:rsidRPr="00BB7411">
        <w:rPr>
          <w:lang w:val="en-US"/>
        </w:rPr>
        <w:t xml:space="preserve"> propose a reconfigurable soft-core processor architecture</w:t>
      </w:r>
      <w:r w:rsidR="00F82E5D" w:rsidRPr="00BB7411">
        <w:rPr>
          <w:lang w:val="en-US"/>
        </w:rPr>
        <w:t>,</w:t>
      </w:r>
      <w:r w:rsidRPr="00BB7411">
        <w:rPr>
          <w:lang w:val="en-US"/>
        </w:rPr>
        <w:t xml:space="preserve"> which utilizes the internal configuration access port of Xilinx FPGAs to configure the logic during runtime and</w:t>
      </w:r>
      <w:r w:rsidR="001D60E4">
        <w:rPr>
          <w:lang w:val="en-US"/>
        </w:rPr>
        <w:t xml:space="preserve"> to</w:t>
      </w:r>
      <w:r w:rsidRPr="00BB7411">
        <w:rPr>
          <w:lang w:val="en-US"/>
        </w:rPr>
        <w:t xml:space="preserve"> additionally write and read processing data to and from the FPGA internal memory. Thus, the architecture of the presented general purpose processor can be optimized for the execution of a specific application. </w:t>
      </w:r>
    </w:p>
    <w:p w14:paraId="6EA05A31" w14:textId="77777777" w:rsidR="00BB6BF5" w:rsidRPr="00BB7411" w:rsidRDefault="00F82E5D" w:rsidP="000C6B81">
      <w:pPr>
        <w:jc w:val="both"/>
        <w:rPr>
          <w:lang w:val="en-US"/>
        </w:rPr>
      </w:pPr>
      <w:r w:rsidRPr="00BB7411">
        <w:rPr>
          <w:lang w:val="en-US"/>
        </w:rPr>
        <w:t>The</w:t>
      </w:r>
      <w:r w:rsidR="00BB6BF5" w:rsidRPr="00BB7411">
        <w:rPr>
          <w:lang w:val="en-US"/>
        </w:rPr>
        <w:t xml:space="preserve"> authors of</w:t>
      </w:r>
      <w:r w:rsidR="000C6B81" w:rsidRPr="00BB7411">
        <w:rPr>
          <w:szCs w:val="28"/>
          <w:lang w:val="en-US"/>
        </w:rPr>
        <w:t xml:space="preserve"> </w:t>
      </w:r>
      <w:r w:rsidR="000C6B81" w:rsidRPr="00BB7411">
        <w:rPr>
          <w:szCs w:val="28"/>
          <w:lang w:val="en-US"/>
        </w:rPr>
        <w:fldChar w:fldCharType="begin"/>
      </w:r>
      <w:r w:rsidR="004D4190">
        <w:rPr>
          <w:szCs w:val="28"/>
          <w:lang w:val="en-US"/>
        </w:rPr>
        <w:instrText>ADDIN CITAVI.PLACEHOLDER 098288fc-8464-42f2-bbdb-4cd2c17dbd62 PFBsYWNlaG9sZGVyPg0KICA8QWRkSW5WZXJzaW9uPjUuMy4xLjA8L0FkZEluVmVyc2lvbj4NCiAgPElkPjA5ODI4OGZjLTg0NjQtNDJmMi1iYmRiLTRjZDJjMTdkYmQ2MjwvSWQ+DQogIDxFbnRyaWVzPg0KICAgIDxFbnRyeT4NCiAgICAgIDxJZD4wMTE1ZDA0NC0xYTA3LTQzZDctOWFiYS0zNGVlN2YyZjEyYTE8L0lkPg0KICAgICAgPFJlZmVyZW5jZUlkPjFkMmFhYWVlLTc3YmItNDhiYi04OWI0LTFhYzRlZGY2YmQw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JTSDA4XTwvVGV4dD4NCiAgICA8L1RleHRVbml0Pg0KICA8L1RleHRVbml0cz4NCjwvUGxhY2Vob2xkZXI+</w:instrText>
      </w:r>
      <w:r w:rsidR="000C6B81" w:rsidRPr="00BB7411">
        <w:rPr>
          <w:szCs w:val="28"/>
          <w:lang w:val="en-US"/>
        </w:rPr>
        <w:fldChar w:fldCharType="separate"/>
      </w:r>
      <w:bookmarkStart w:id="37" w:name="_CTVP001098288fc846442f2bbdb4cd2c17dbd62"/>
      <w:r w:rsidR="00ED32D8">
        <w:rPr>
          <w:szCs w:val="28"/>
          <w:lang w:val="en-US"/>
        </w:rPr>
        <w:t>[BSH08]</w:t>
      </w:r>
      <w:bookmarkEnd w:id="37"/>
      <w:r w:rsidR="000C6B81" w:rsidRPr="00BB7411">
        <w:rPr>
          <w:szCs w:val="28"/>
          <w:lang w:val="en-US"/>
        </w:rPr>
        <w:fldChar w:fldCharType="end"/>
      </w:r>
      <w:r w:rsidR="00BB6BF5" w:rsidRPr="00BB7411">
        <w:rPr>
          <w:lang w:val="en-US"/>
        </w:rPr>
        <w:t xml:space="preserve"> and </w:t>
      </w:r>
      <w:r w:rsidR="000C6B81" w:rsidRPr="00BB7411">
        <w:rPr>
          <w:lang w:val="en-US"/>
        </w:rPr>
        <w:fldChar w:fldCharType="begin"/>
      </w:r>
      <w:r w:rsidR="004D4190">
        <w:rPr>
          <w:lang w:val="en-US"/>
        </w:rPr>
        <w:instrText>ADDIN CITAVI.PLACEHOLDER 5e175832-d22f-4f5f-bf56-dab5b1ecc55e 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MRjA2XTwvVGV4dD4NCiAgICA8L1RleHRVbml0Pg0KICA8L1RleHRVbml0cz4NCjwvUGxhY2Vob2xkZXI+</w:instrText>
      </w:r>
      <w:r w:rsidR="000C6B81" w:rsidRPr="00BB7411">
        <w:rPr>
          <w:lang w:val="en-US"/>
        </w:rPr>
        <w:fldChar w:fldCharType="separate"/>
      </w:r>
      <w:bookmarkStart w:id="38" w:name="_CTVP0015e175832d22f4f5fbf56dab5b1ecc55e"/>
      <w:r w:rsidR="00ED32D8">
        <w:rPr>
          <w:lang w:val="en-US"/>
        </w:rPr>
        <w:t>[PLF06]</w:t>
      </w:r>
      <w:bookmarkEnd w:id="38"/>
      <w:r w:rsidR="000C6B81" w:rsidRPr="00BB7411">
        <w:rPr>
          <w:lang w:val="en-US"/>
        </w:rPr>
        <w:fldChar w:fldCharType="end"/>
      </w:r>
      <w:r w:rsidR="00BB6BF5" w:rsidRPr="00BB7411">
        <w:rPr>
          <w:lang w:val="en-US"/>
        </w:rPr>
        <w:t xml:space="preserve"> propose</w:t>
      </w:r>
      <w:r w:rsidRPr="00BB7411">
        <w:rPr>
          <w:lang w:val="en-US"/>
        </w:rPr>
        <w:t xml:space="preserve"> approaches similar to the previous one:</w:t>
      </w:r>
      <w:r w:rsidR="00BB6BF5" w:rsidRPr="00BB7411">
        <w:rPr>
          <w:lang w:val="en-US"/>
        </w:rPr>
        <w:t xml:space="preserve"> the invasive Core (i-Core)</w:t>
      </w:r>
      <w:r w:rsidRPr="00BB7411">
        <w:rPr>
          <w:lang w:val="en-US"/>
        </w:rPr>
        <w:t>,</w:t>
      </w:r>
      <w:r w:rsidR="00BB6BF5" w:rsidRPr="00BB7411">
        <w:rPr>
          <w:lang w:val="en-US"/>
        </w:rPr>
        <w:t xml:space="preserve"> respectively the extensible microprocessor without interlocked pipeline stages (eMIPS</w:t>
      </w:r>
      <w:r w:rsidR="001C6832" w:rsidRPr="00BB7411">
        <w:rPr>
          <w:lang w:val="en-US"/>
        </w:rPr>
        <w:t xml:space="preserve">). </w:t>
      </w:r>
      <w:r w:rsidR="00BB6BF5" w:rsidRPr="00BB7411">
        <w:rPr>
          <w:lang w:val="en-US"/>
        </w:rPr>
        <w:t xml:space="preserve">The i-Core implements a core IS and an extension for the IS. The functionality of the IS extension is implemented in a reconfigurable fabric and prepared during compile time. The IS extension can also be executed as a sequence of the IS core. Therefore, the decision whether to use the IS extension or not can be made during runtime. By optimizing the application execution with this method a speedup </w:t>
      </w:r>
      <w:r w:rsidR="00213346" w:rsidRPr="00BB7411">
        <w:rPr>
          <w:lang w:val="en-US"/>
        </w:rPr>
        <w:t>factor of</w:t>
      </w:r>
      <w:r w:rsidRPr="00BB7411">
        <w:rPr>
          <w:lang w:val="en-US"/>
        </w:rPr>
        <w:t xml:space="preserve"> </w:t>
      </w:r>
      <w:r w:rsidR="00213346" w:rsidRPr="00BB7411">
        <w:rPr>
          <w:lang w:val="en-US"/>
        </w:rPr>
        <w:t>22</w:t>
      </w:r>
      <w:r w:rsidR="00213346" w:rsidRPr="00BB7411">
        <w:rPr>
          <w:rStyle w:val="CommentReference"/>
          <w:lang w:val="en-US" w:eastAsia="en-US"/>
        </w:rPr>
        <w:t xml:space="preserve"> </w:t>
      </w:r>
      <w:r w:rsidR="00213346" w:rsidRPr="00BB7411">
        <w:rPr>
          <w:lang w:val="en-US"/>
        </w:rPr>
        <w:t xml:space="preserve">has </w:t>
      </w:r>
      <w:r w:rsidR="00BB6BF5" w:rsidRPr="00BB7411">
        <w:rPr>
          <w:lang w:val="en-US"/>
        </w:rPr>
        <w:t xml:space="preserve">been achieved for a single task </w:t>
      </w:r>
      <w:r w:rsidR="008E08D0" w:rsidRPr="00BB7411">
        <w:rPr>
          <w:lang w:val="en-US"/>
        </w:rPr>
        <w:t xml:space="preserve">video encoder for the </w:t>
      </w:r>
      <w:r w:rsidR="00BB6BF5" w:rsidRPr="00BB7411">
        <w:rPr>
          <w:lang w:val="en-US"/>
        </w:rPr>
        <w:t xml:space="preserve">H.264 </w:t>
      </w:r>
      <w:r w:rsidR="008E08D0" w:rsidRPr="00BB7411">
        <w:rPr>
          <w:lang w:val="en-US"/>
        </w:rPr>
        <w:t>code</w:t>
      </w:r>
      <w:r w:rsidR="0004690B" w:rsidRPr="00BB7411">
        <w:rPr>
          <w:lang w:val="en-US"/>
        </w:rPr>
        <w:t>c</w:t>
      </w:r>
      <w:r w:rsidR="00BB6BF5" w:rsidRPr="00BB7411">
        <w:rPr>
          <w:lang w:val="en-US"/>
        </w:rPr>
        <w:t xml:space="preserve">. A similar approach has been followed within the eMIPS project. </w:t>
      </w:r>
      <w:r w:rsidR="001D60E4">
        <w:rPr>
          <w:lang w:val="en-US"/>
        </w:rPr>
        <w:t>T</w:t>
      </w:r>
      <w:r w:rsidR="00BB6BF5" w:rsidRPr="00BB7411">
        <w:rPr>
          <w:lang w:val="en-US"/>
        </w:rPr>
        <w:t xml:space="preserve">he application’s instructions are tracked </w:t>
      </w:r>
      <w:r w:rsidR="001D60E4" w:rsidRPr="00BB7411">
        <w:rPr>
          <w:lang w:val="en-US"/>
        </w:rPr>
        <w:t xml:space="preserve">during execution </w:t>
      </w:r>
      <w:r w:rsidR="00BB6BF5" w:rsidRPr="00BB7411">
        <w:rPr>
          <w:lang w:val="en-US"/>
        </w:rPr>
        <w:t xml:space="preserve">and the system tries to identify the most often used basic blocks in </w:t>
      </w:r>
      <w:r w:rsidR="00BB6BF5" w:rsidRPr="00BB7411">
        <w:rPr>
          <w:lang w:val="en-US"/>
        </w:rPr>
        <w:lastRenderedPageBreak/>
        <w:t>order to create a new IS extension which is optimized for its execution. The eMIPS approach also utilizes reconfigurable fabric in order to adapt dynamically at runtime.</w:t>
      </w:r>
    </w:p>
    <w:p w14:paraId="18B104FC" w14:textId="77777777" w:rsidR="00BB6BF5" w:rsidRPr="00BB7411" w:rsidRDefault="00BB6BF5" w:rsidP="000C6B81">
      <w:pPr>
        <w:jc w:val="both"/>
        <w:rPr>
          <w:lang w:val="en-US"/>
        </w:rPr>
      </w:pPr>
      <w:r w:rsidRPr="00BB7411">
        <w:rPr>
          <w:lang w:val="en-US"/>
        </w:rPr>
        <w:t xml:space="preserve">The data processing architecture </w:t>
      </w:r>
      <w:r w:rsidRPr="00BB7411">
        <w:rPr>
          <w:iCs/>
          <w:lang w:val="en-US"/>
        </w:rPr>
        <w:t>eXtreme Processing Platform</w:t>
      </w:r>
      <w:r w:rsidRPr="00BB7411">
        <w:rPr>
          <w:lang w:val="en-US"/>
        </w:rPr>
        <w:t xml:space="preserve"> (XPP-III)</w:t>
      </w:r>
      <w:r w:rsidR="000C6B81" w:rsidRPr="00BB7411">
        <w:rPr>
          <w:szCs w:val="28"/>
          <w:lang w:val="en-US"/>
        </w:rPr>
        <w:t xml:space="preserve"> </w:t>
      </w:r>
      <w:r w:rsidR="000C6B81" w:rsidRPr="00BB7411">
        <w:rPr>
          <w:szCs w:val="28"/>
          <w:lang w:val="en-US"/>
        </w:rPr>
        <w:fldChar w:fldCharType="begin"/>
      </w:r>
      <w:r w:rsidR="004D4190">
        <w:rPr>
          <w:szCs w:val="28"/>
          <w:lang w:val="en-US"/>
        </w:rPr>
        <w:instrText>ADDIN CITAVI.PLACEHOLDER a1f5f98b-1675-43c2-a3f3-8e279652da62 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mVWMDRdPC9UZXh0Pg0KICAgIDwvVGV4dFVuaXQ+DQogIDwvVGV4dFVuaXRzPg0KPC9QbGFjZWhvbGRlcj4=</w:instrText>
      </w:r>
      <w:r w:rsidR="000C6B81" w:rsidRPr="00BB7411">
        <w:rPr>
          <w:szCs w:val="28"/>
          <w:lang w:val="en-US"/>
        </w:rPr>
        <w:fldChar w:fldCharType="separate"/>
      </w:r>
      <w:bookmarkStart w:id="39" w:name="_CTVP001a1f5f98b167543c2a3f38e279652da62"/>
      <w:r w:rsidR="00ED32D8">
        <w:rPr>
          <w:szCs w:val="28"/>
          <w:lang w:val="en-US"/>
        </w:rPr>
        <w:t>[BeV04]</w:t>
      </w:r>
      <w:bookmarkEnd w:id="39"/>
      <w:r w:rsidR="000C6B81" w:rsidRPr="00BB7411">
        <w:rPr>
          <w:szCs w:val="28"/>
          <w:lang w:val="en-US"/>
        </w:rPr>
        <w:fldChar w:fldCharType="end"/>
      </w:r>
      <w:r w:rsidRPr="00BB7411">
        <w:rPr>
          <w:lang w:val="en-US"/>
        </w:rPr>
        <w:t xml:space="preserve"> is a heterogeneous architect</w:t>
      </w:r>
      <w:r w:rsidR="00213346" w:rsidRPr="00BB7411">
        <w:rPr>
          <w:lang w:val="en-US"/>
        </w:rPr>
        <w:t>ure</w:t>
      </w:r>
      <w:r w:rsidR="001D60E4">
        <w:rPr>
          <w:lang w:val="en-US"/>
        </w:rPr>
        <w:t>,</w:t>
      </w:r>
      <w:r w:rsidR="00213346" w:rsidRPr="00BB7411">
        <w:rPr>
          <w:lang w:val="en-US"/>
        </w:rPr>
        <w:t xml:space="preserve"> which offers logic for datafl</w:t>
      </w:r>
      <w:r w:rsidRPr="00BB7411">
        <w:rPr>
          <w:lang w:val="en-US"/>
        </w:rPr>
        <w:t>ow and logic for control</w:t>
      </w:r>
      <w:r w:rsidR="00D15416" w:rsidRPr="00BB7411">
        <w:rPr>
          <w:lang w:val="en-US"/>
        </w:rPr>
        <w:t>-</w:t>
      </w:r>
      <w:r w:rsidRPr="00BB7411">
        <w:rPr>
          <w:lang w:val="en-US"/>
        </w:rPr>
        <w:t>flow oriented processing. Depending on the application needs and workload of the processing elements</w:t>
      </w:r>
      <w:r w:rsidR="004213DE" w:rsidRPr="00BB7411">
        <w:rPr>
          <w:lang w:val="en-US"/>
        </w:rPr>
        <w:t>,</w:t>
      </w:r>
      <w:r w:rsidRPr="00BB7411">
        <w:rPr>
          <w:lang w:val="en-US"/>
        </w:rPr>
        <w:t xml:space="preserve"> the execution of the application can be optimized during runtime. The </w:t>
      </w:r>
      <w:r w:rsidRPr="00BB7411">
        <w:rPr>
          <w:iCs/>
          <w:lang w:val="en-US"/>
        </w:rPr>
        <w:t>CHAMELEON</w:t>
      </w:r>
      <w:r w:rsidRPr="00BB7411">
        <w:rPr>
          <w:lang w:val="en-US"/>
        </w:rPr>
        <w:t xml:space="preserve"> heterogeneous </w:t>
      </w:r>
      <w:r w:rsidR="004213DE" w:rsidRPr="00BB7411">
        <w:rPr>
          <w:lang w:val="en-US"/>
        </w:rPr>
        <w:t>system on chip (</w:t>
      </w:r>
      <w:r w:rsidRPr="00BB7411">
        <w:rPr>
          <w:lang w:val="en-US"/>
        </w:rPr>
        <w:t>SoC</w:t>
      </w:r>
      <w:r w:rsidR="004213DE" w:rsidRPr="00BB7411">
        <w:rPr>
          <w:lang w:val="en-US"/>
        </w:rPr>
        <w:t>)</w:t>
      </w:r>
      <w:r w:rsidRPr="00BB7411">
        <w:rPr>
          <w:lang w:val="en-US"/>
        </w:rPr>
        <w:t xml:space="preserve"> </w:t>
      </w:r>
      <w:r w:rsidR="00577963" w:rsidRPr="00BB7411">
        <w:rPr>
          <w:lang w:val="en-US"/>
        </w:rPr>
        <w:t>consist</w:t>
      </w:r>
      <w:r w:rsidR="004213DE" w:rsidRPr="00BB7411">
        <w:rPr>
          <w:lang w:val="en-US"/>
        </w:rPr>
        <w:t>s</w:t>
      </w:r>
      <w:r w:rsidRPr="00BB7411">
        <w:rPr>
          <w:lang w:val="en-US"/>
        </w:rPr>
        <w:t xml:space="preserve"> of a general purpose processor, </w:t>
      </w:r>
      <w:r w:rsidR="004213DE" w:rsidRPr="00BB7411">
        <w:rPr>
          <w:lang w:val="en-US"/>
        </w:rPr>
        <w:t xml:space="preserve">a </w:t>
      </w:r>
      <w:r w:rsidRPr="00BB7411">
        <w:rPr>
          <w:lang w:val="en-US"/>
        </w:rPr>
        <w:t>fine-grained reconfigurable area</w:t>
      </w:r>
      <w:r w:rsidR="004213DE" w:rsidRPr="00BB7411">
        <w:rPr>
          <w:lang w:val="en-US"/>
        </w:rPr>
        <w:t>,</w:t>
      </w:r>
      <w:r w:rsidRPr="00BB7411">
        <w:rPr>
          <w:lang w:val="en-US"/>
        </w:rPr>
        <w:t xml:space="preserve"> and the </w:t>
      </w:r>
      <w:r w:rsidRPr="00BB7411">
        <w:rPr>
          <w:iCs/>
          <w:lang w:val="en-US"/>
        </w:rPr>
        <w:t>MONTIUM</w:t>
      </w:r>
      <w:r w:rsidRPr="00BB7411">
        <w:rPr>
          <w:lang w:val="en-US"/>
        </w:rPr>
        <w:t xml:space="preserve"> sub-architecture</w:t>
      </w:r>
      <w:r w:rsidR="000C6B81" w:rsidRPr="00BB7411">
        <w:rPr>
          <w:szCs w:val="28"/>
          <w:lang w:val="en-US"/>
        </w:rPr>
        <w:t xml:space="preserve"> </w:t>
      </w:r>
      <w:r w:rsidR="000C6B81" w:rsidRPr="00BB7411">
        <w:rPr>
          <w:szCs w:val="28"/>
          <w:lang w:val="en-US"/>
        </w:rPr>
        <w:fldChar w:fldCharType="begin"/>
      </w:r>
      <w:r w:rsidR="004D4190">
        <w:rPr>
          <w:szCs w:val="28"/>
          <w:lang w:val="en-US"/>
        </w:rPr>
        <w:instrText>ADDIN CITAVI.PLACEHOLDER 88aafd63-7e64-414b-97fb-5f6edac801d6 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GVTMDNdPC9UZXh0Pg0KICAgIDwvVGV4dFVuaXQ+DQogIDwvVGV4dFVuaXRzPg0KPC9QbGFjZWhvbGRlcj4=</w:instrText>
      </w:r>
      <w:r w:rsidR="000C6B81" w:rsidRPr="00BB7411">
        <w:rPr>
          <w:szCs w:val="28"/>
          <w:lang w:val="en-US"/>
        </w:rPr>
        <w:fldChar w:fldCharType="separate"/>
      </w:r>
      <w:bookmarkStart w:id="40" w:name="_CTVP00188aafd637e64414b97fb5f6edac801d6"/>
      <w:r w:rsidR="00ED32D8">
        <w:rPr>
          <w:szCs w:val="28"/>
          <w:lang w:val="en-US"/>
        </w:rPr>
        <w:t>[HeS03]</w:t>
      </w:r>
      <w:bookmarkEnd w:id="40"/>
      <w:r w:rsidR="000C6B81" w:rsidRPr="00BB7411">
        <w:rPr>
          <w:szCs w:val="28"/>
          <w:lang w:val="en-US"/>
        </w:rPr>
        <w:fldChar w:fldCharType="end"/>
      </w:r>
      <w:r w:rsidRPr="00BB7411">
        <w:rPr>
          <w:lang w:val="en-US"/>
        </w:rPr>
        <w:t xml:space="preserve">. MONTIUM is </w:t>
      </w:r>
      <w:r w:rsidR="001D60E4">
        <w:rPr>
          <w:lang w:val="en-US"/>
        </w:rPr>
        <w:t xml:space="preserve">a </w:t>
      </w:r>
      <w:r w:rsidRPr="00BB7411">
        <w:rPr>
          <w:lang w:val="en-US"/>
        </w:rPr>
        <w:t>coarse-grained reconfigurable architecture and was designed to offer a balance solution between flexi</w:t>
      </w:r>
      <w:r w:rsidR="005C4C70" w:rsidRPr="00BB7411">
        <w:rPr>
          <w:lang w:val="en-US"/>
        </w:rPr>
        <w:t>bi</w:t>
      </w:r>
      <w:r w:rsidRPr="00BB7411">
        <w:rPr>
          <w:lang w:val="en-US"/>
        </w:rPr>
        <w:t xml:space="preserve">lity and energy-efficiency for digital signal processing applications. Another </w:t>
      </w:r>
      <w:r w:rsidR="005C4C70" w:rsidRPr="00BB7411">
        <w:rPr>
          <w:lang w:val="en-US"/>
        </w:rPr>
        <w:t>heterogeneous</w:t>
      </w:r>
      <w:r w:rsidRPr="00BB7411">
        <w:rPr>
          <w:lang w:val="en-US"/>
        </w:rPr>
        <w:t xml:space="preserve"> reconfigurable architecture was developed within the </w:t>
      </w:r>
      <w:r w:rsidRPr="00BB7411">
        <w:rPr>
          <w:iCs/>
          <w:lang w:val="en-US"/>
        </w:rPr>
        <w:t>FlexTiles</w:t>
      </w:r>
      <w:r w:rsidRPr="00BB7411">
        <w:rPr>
          <w:lang w:val="en-US"/>
        </w:rPr>
        <w:t xml:space="preserve"> project</w:t>
      </w:r>
      <w:r w:rsidR="000C6B81" w:rsidRPr="00BB7411">
        <w:rPr>
          <w:szCs w:val="28"/>
          <w:lang w:val="en-US"/>
        </w:rPr>
        <w:t xml:space="preserve"> </w:t>
      </w:r>
      <w:r w:rsidR="000C6B81" w:rsidRPr="00BB7411">
        <w:rPr>
          <w:szCs w:val="28"/>
          <w:lang w:val="en-US"/>
        </w:rPr>
        <w:fldChar w:fldCharType="begin"/>
      </w:r>
      <w:r w:rsidR="004D4190">
        <w:rPr>
          <w:szCs w:val="28"/>
          <w:lang w:val="en-US"/>
        </w:rPr>
        <w:instrText>ADDIN CITAVI.PLACEHOLDER dce700ad-38f4-4771-aec1-0ebc1a187378 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hZTE1XTwvVGV4dD4NCiAgICA8L1RleHRVbml0Pg0KICA8L1RleHRVbml0cz4NCjwvUGxhY2Vob2xkZXI+</w:instrText>
      </w:r>
      <w:r w:rsidR="000C6B81" w:rsidRPr="00BB7411">
        <w:rPr>
          <w:szCs w:val="28"/>
          <w:lang w:val="en-US"/>
        </w:rPr>
        <w:fldChar w:fldCharType="separate"/>
      </w:r>
      <w:bookmarkStart w:id="41" w:name="_CTVP001dce700ad38f44771aec10ebc1a187378"/>
      <w:r w:rsidR="00ED32D8">
        <w:rPr>
          <w:szCs w:val="28"/>
          <w:lang w:val="en-US"/>
        </w:rPr>
        <w:t>[Jae15]</w:t>
      </w:r>
      <w:bookmarkEnd w:id="41"/>
      <w:r w:rsidR="000C6B81" w:rsidRPr="00BB7411">
        <w:rPr>
          <w:szCs w:val="28"/>
          <w:lang w:val="en-US"/>
        </w:rPr>
        <w:fldChar w:fldCharType="end"/>
      </w:r>
      <w:r w:rsidRPr="00BB7411">
        <w:rPr>
          <w:lang w:val="en-US"/>
        </w:rPr>
        <w:t>. It contains a heterogeneous many-core bottom layer and an FPGA layer stacked on top of it. Within the context of this projec</w:t>
      </w:r>
      <w:r w:rsidR="004213DE" w:rsidRPr="00BB7411">
        <w:rPr>
          <w:lang w:val="en-US"/>
        </w:rPr>
        <w:t>t a tool</w:t>
      </w:r>
      <w:r w:rsidRPr="00BB7411">
        <w:rPr>
          <w:lang w:val="en-US"/>
        </w:rPr>
        <w:t>flow to develop applications for this architecture, as well as a runtime software has been developed. The runtime software supports to dynamically load and unload applications, as well as change the resource assignment.</w:t>
      </w:r>
    </w:p>
    <w:p w14:paraId="5A1902B3" w14:textId="34408CE5" w:rsidR="00BB6BF5" w:rsidRPr="00BB7411" w:rsidRDefault="001D60E4" w:rsidP="00C34860">
      <w:pPr>
        <w:jc w:val="both"/>
        <w:rPr>
          <w:lang w:val="en-US"/>
        </w:rPr>
      </w:pPr>
      <w:r>
        <w:rPr>
          <w:lang w:val="en-US"/>
        </w:rPr>
        <w:t>As the processor workload</w:t>
      </w:r>
      <w:r w:rsidR="00BB6BF5" w:rsidRPr="00BB7411">
        <w:rPr>
          <w:lang w:val="en-US"/>
        </w:rPr>
        <w:t xml:space="preserve"> varies with the execution phases of an application </w:t>
      </w:r>
      <w:r w:rsidR="00682F65" w:rsidRPr="00BB7411">
        <w:rPr>
          <w:lang w:val="en-US"/>
        </w:rPr>
        <w:fldChar w:fldCharType="begin"/>
      </w:r>
      <w:r w:rsidR="00003464">
        <w:rPr>
          <w:lang w:val="en-US"/>
        </w:rPr>
        <w:instrText>ADDIN CITAVI.PLACEHOLDER a95194be-60f9-48fb-8fed-f1e5ae64857a PFBsYWNlaG9sZGVyPg0KICA8QWRkSW5WZXJzaW9uPjUuMy4xLjA8L0FkZEluVmVyc2lvbj4NCiAgPElkPmE5NTE5NGJlLTYwZjktNDhmYi04ZmVkLWYxZTVhZTY0ODU3YTwvSWQ+DQogIDxFbnRyaWVzPg0KICAgIDxFbnRyeT4NCiAgICAgIDxJZD41NjAyY2QzNy01ODkyLTRmYTAtODc1MC01MjAwM2E1YWZhYTA8L0lkPg0KICAgICAgPFJlZmVyZW5jZUlkPjQ5Y2EyMDM5LTliYjEtNDZkYS04ZGU1LTllZjhiMTc3NGJiZ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S0sxM108L1RleHQ+DQogICAgPC9UZXh0VW5pdD4NCiAgPC9UZXh0VW5pdHM+DQo8L1BsYWNlaG9sZGVyPg==</w:instrText>
      </w:r>
      <w:r w:rsidR="00682F65" w:rsidRPr="00BB7411">
        <w:rPr>
          <w:lang w:val="en-US"/>
        </w:rPr>
        <w:fldChar w:fldCharType="separate"/>
      </w:r>
      <w:bookmarkStart w:id="42" w:name="_CTVP001a95194be60f948fb8fedf1e5ae64857a"/>
      <w:r w:rsidR="00ED32D8">
        <w:rPr>
          <w:lang w:val="en-US"/>
        </w:rPr>
        <w:t>[SKK13]</w:t>
      </w:r>
      <w:bookmarkEnd w:id="42"/>
      <w:r w:rsidR="00682F65" w:rsidRPr="00BB7411">
        <w:rPr>
          <w:lang w:val="en-US"/>
        </w:rPr>
        <w:fldChar w:fldCharType="end"/>
      </w:r>
      <w:r w:rsidR="00136417">
        <w:rPr>
          <w:lang w:val="en-US"/>
        </w:rPr>
        <w:t xml:space="preserve"> </w:t>
      </w:r>
      <w:r w:rsidR="00BB6BF5" w:rsidRPr="00BB7411">
        <w:rPr>
          <w:lang w:val="en-US"/>
        </w:rPr>
        <w:t xml:space="preserve">another idea is to apply DVFS. Nunez-Yanez and Beldachi show in </w:t>
      </w:r>
      <w:r w:rsidR="00682F65" w:rsidRPr="00BB7411">
        <w:rPr>
          <w:lang w:val="en-US"/>
        </w:rPr>
        <w:fldChar w:fldCharType="begin"/>
      </w:r>
      <w:r w:rsidR="004D4190">
        <w:rPr>
          <w:lang w:val="en-US"/>
        </w:rPr>
        <w:instrText>ADDIN CITAVI.PLACEHOLDER 9e5a4f4f-a26a-478c-bf81-550595b182f1 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OdUIxNF08L1RleHQ+DQogICAgPC9UZXh0VW5pdD4NCiAgPC9UZXh0VW5pdHM+DQo8L1BsYWNlaG9sZGVyPg==</w:instrText>
      </w:r>
      <w:r w:rsidR="00682F65" w:rsidRPr="00BB7411">
        <w:rPr>
          <w:lang w:val="en-US"/>
        </w:rPr>
        <w:fldChar w:fldCharType="separate"/>
      </w:r>
      <w:bookmarkStart w:id="43" w:name="_CTVP0019e5a4f4fa26a478cbf81550595b182f1"/>
      <w:r w:rsidR="00ED32D8">
        <w:rPr>
          <w:lang w:val="en-US"/>
        </w:rPr>
        <w:t>[NuB14]</w:t>
      </w:r>
      <w:bookmarkEnd w:id="43"/>
      <w:r w:rsidR="00682F65" w:rsidRPr="00BB7411">
        <w:rPr>
          <w:lang w:val="en-US"/>
        </w:rPr>
        <w:fldChar w:fldCharType="end"/>
      </w:r>
      <w:r w:rsidR="00BB6BF5" w:rsidRPr="00BB7411">
        <w:rPr>
          <w:lang w:val="en-US"/>
        </w:rPr>
        <w:t xml:space="preserve"> that the implementation overhead for a </w:t>
      </w:r>
      <w:r w:rsidR="00C34860" w:rsidRPr="00BB7411">
        <w:rPr>
          <w:lang w:val="en-US"/>
        </w:rPr>
        <w:t xml:space="preserve">Xilinx Zynq </w:t>
      </w:r>
      <w:r w:rsidR="00BB6BF5" w:rsidRPr="00BB7411">
        <w:rPr>
          <w:lang w:val="en-US"/>
        </w:rPr>
        <w:t>hybrid</w:t>
      </w:r>
      <w:r w:rsidR="00C34860" w:rsidRPr="00BB7411">
        <w:rPr>
          <w:lang w:val="en-US"/>
        </w:rPr>
        <w:t>-</w:t>
      </w:r>
      <w:r w:rsidR="00BB6BF5" w:rsidRPr="00BB7411">
        <w:rPr>
          <w:lang w:val="en-US"/>
        </w:rPr>
        <w:t>chip</w:t>
      </w:r>
      <w:r w:rsidR="004213DE" w:rsidRPr="00BB7411">
        <w:rPr>
          <w:lang w:val="en-US"/>
        </w:rPr>
        <w:t>,</w:t>
      </w:r>
      <w:r w:rsidR="00BB6BF5" w:rsidRPr="00BB7411">
        <w:rPr>
          <w:lang w:val="en-US"/>
        </w:rPr>
        <w:t xml:space="preserve"> which contains static and reconfigurable logic</w:t>
      </w:r>
      <w:r w:rsidR="004213DE" w:rsidRPr="00BB7411">
        <w:rPr>
          <w:lang w:val="en-US"/>
        </w:rPr>
        <w:t>,</w:t>
      </w:r>
      <w:r w:rsidR="00BB6BF5" w:rsidRPr="00BB7411">
        <w:rPr>
          <w:lang w:val="en-US"/>
        </w:rPr>
        <w:t xml:space="preserve"> is in the range of only 1.6</w:t>
      </w:r>
      <w:r w:rsidR="004213DE" w:rsidRPr="00BB7411">
        <w:rPr>
          <w:w w:val="50"/>
          <w:lang w:val="en-US"/>
        </w:rPr>
        <w:t> </w:t>
      </w:r>
      <w:r w:rsidR="00BB6BF5" w:rsidRPr="00BB7411">
        <w:rPr>
          <w:lang w:val="en-US"/>
        </w:rPr>
        <w:t>% for flip-flops and 3.3</w:t>
      </w:r>
      <w:r w:rsidR="004213DE" w:rsidRPr="00BB7411">
        <w:rPr>
          <w:w w:val="50"/>
          <w:lang w:val="en-US"/>
        </w:rPr>
        <w:t> </w:t>
      </w:r>
      <w:r w:rsidR="00BB6BF5" w:rsidRPr="00BB7411">
        <w:rPr>
          <w:lang w:val="en-US"/>
        </w:rPr>
        <w:t>% for the look-up tables. In</w:t>
      </w:r>
      <w:r w:rsidR="00C34860" w:rsidRPr="00BB7411">
        <w:rPr>
          <w:szCs w:val="28"/>
          <w:lang w:val="en-US"/>
        </w:rPr>
        <w:t xml:space="preserve"> </w:t>
      </w:r>
      <w:r w:rsidR="00C34860" w:rsidRPr="00BB7411">
        <w:rPr>
          <w:szCs w:val="28"/>
          <w:lang w:val="en-US"/>
        </w:rPr>
        <w:fldChar w:fldCharType="begin"/>
      </w:r>
      <w:r w:rsidR="004D4190">
        <w:rPr>
          <w:szCs w:val="28"/>
          <w:lang w:val="en-US"/>
        </w:rPr>
        <w:instrText>ADDIN CITAVI.PLACEHOLDER 877a7851-6699-48af-8eff-8d5b9269bbe7 PFBsYWNlaG9sZGVyPg0KICA8QWRkSW5WZXJzaW9uPjUuMy4xLjA8L0FkZEluVmVyc2lvbj4NCiAgPElkPjg3N2E3ODUxLTY2OTktNDhhZi04ZWZmLThkNWI5MjY5YmJlNzwvSWQ+DQogIDxFbnRyaWVzPg0KICAgIDxFbnRyeT4NCiAgICAgIDxJZD45YzdhMDY2Ny03YTk1LTQ2YjctYWU1Yi1mNzY1MWE3Y2NkZjU8L0lkPg0KICAgICAgPFJlZmVyZW5jZUlkPjBiYzZkYzc5LWExYmEtNDg0ZC1iMzYyLWY1ZDdiMTY1NDQ2Z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aVMwMV08L1RleHQ+DQogICAgPC9UZXh0VW5pdD4NCiAgPC9UZXh0VW5pdHM+DQo8L1BsYWNlaG9sZGVyPg==</w:instrText>
      </w:r>
      <w:r w:rsidR="00C34860" w:rsidRPr="00BB7411">
        <w:rPr>
          <w:szCs w:val="28"/>
          <w:lang w:val="en-US"/>
        </w:rPr>
        <w:fldChar w:fldCharType="separate"/>
      </w:r>
      <w:bookmarkStart w:id="44" w:name="_CTVP001877a7851669948af8eff8d5b9269bbe7"/>
      <w:r w:rsidR="00ED32D8">
        <w:rPr>
          <w:szCs w:val="28"/>
          <w:lang w:val="en-US"/>
        </w:rPr>
        <w:t>[PiS01]</w:t>
      </w:r>
      <w:bookmarkEnd w:id="44"/>
      <w:r w:rsidR="00C34860" w:rsidRPr="00BB7411">
        <w:rPr>
          <w:szCs w:val="28"/>
          <w:lang w:val="en-US"/>
        </w:rPr>
        <w:fldChar w:fldCharType="end"/>
      </w:r>
      <w:r w:rsidR="00BB6BF5" w:rsidRPr="00BB7411">
        <w:rPr>
          <w:lang w:val="en-US"/>
        </w:rPr>
        <w:t xml:space="preserve"> three different approaches </w:t>
      </w:r>
      <w:r w:rsidR="001825A6" w:rsidRPr="00BB7411">
        <w:rPr>
          <w:lang w:val="en-US"/>
        </w:rPr>
        <w:t>to schedule</w:t>
      </w:r>
      <w:r w:rsidR="00BB6BF5" w:rsidRPr="00BB7411">
        <w:rPr>
          <w:lang w:val="en-US"/>
        </w:rPr>
        <w:t xml:space="preserve"> DVFS in real-time (RT) applications are introduced</w:t>
      </w:r>
      <w:r>
        <w:rPr>
          <w:lang w:val="en-US"/>
        </w:rPr>
        <w:t>:</w:t>
      </w:r>
      <w:r w:rsidR="00BB6BF5" w:rsidRPr="00BB7411">
        <w:rPr>
          <w:lang w:val="en-US"/>
        </w:rPr>
        <w:t xml:space="preserve"> static voltage scaling, cycle-conserving RT-DVFS</w:t>
      </w:r>
      <w:r>
        <w:rPr>
          <w:lang w:val="en-US"/>
        </w:rPr>
        <w:t>,</w:t>
      </w:r>
      <w:r w:rsidR="00BB6BF5" w:rsidRPr="00BB7411">
        <w:rPr>
          <w:lang w:val="en-US"/>
        </w:rPr>
        <w:t xml:space="preserve"> and look-ahead RT-DVFS. The authors present simulation results</w:t>
      </w:r>
      <w:r>
        <w:rPr>
          <w:lang w:val="en-US"/>
        </w:rPr>
        <w:t>,</w:t>
      </w:r>
      <w:r w:rsidR="00BB6BF5" w:rsidRPr="00BB7411">
        <w:rPr>
          <w:lang w:val="en-US"/>
        </w:rPr>
        <w:t xml:space="preserve"> which show that depending on the scheme the system’s energy efficiency can be improved by around 20</w:t>
      </w:r>
      <w:r w:rsidR="004213DE" w:rsidRPr="00BB7411">
        <w:rPr>
          <w:w w:val="50"/>
          <w:lang w:val="en-US"/>
        </w:rPr>
        <w:t> </w:t>
      </w:r>
      <w:r w:rsidR="00BB6BF5" w:rsidRPr="00BB7411">
        <w:rPr>
          <w:lang w:val="en-US"/>
        </w:rPr>
        <w:t>% to 40</w:t>
      </w:r>
      <w:r w:rsidR="004213DE" w:rsidRPr="00BB7411">
        <w:rPr>
          <w:w w:val="50"/>
          <w:lang w:val="en-US"/>
        </w:rPr>
        <w:t> </w:t>
      </w:r>
      <w:r w:rsidR="00BB6BF5" w:rsidRPr="00BB7411">
        <w:rPr>
          <w:lang w:val="en-US"/>
        </w:rPr>
        <w:t xml:space="preserve">%. </w:t>
      </w:r>
    </w:p>
    <w:p w14:paraId="0C896DFD" w14:textId="77777777" w:rsidR="00BB6BF5" w:rsidRPr="00860DEA" w:rsidRDefault="00BB6BF5" w:rsidP="00BB6BF5">
      <w:pPr>
        <w:rPr>
          <w:sz w:val="10"/>
          <w:szCs w:val="10"/>
          <w:lang w:val="en-US"/>
        </w:rPr>
      </w:pPr>
    </w:p>
    <w:p w14:paraId="0F4D380A" w14:textId="77777777" w:rsidR="008C5866" w:rsidRPr="00BB7411" w:rsidRDefault="008C5866" w:rsidP="00AE2084">
      <w:pPr>
        <w:pStyle w:val="Heading2"/>
        <w:numPr>
          <w:ilvl w:val="2"/>
          <w:numId w:val="17"/>
        </w:numPr>
        <w:jc w:val="both"/>
        <w:rPr>
          <w:lang w:val="en-US"/>
        </w:rPr>
      </w:pPr>
      <w:bookmarkStart w:id="45" w:name="_Ref469500522"/>
      <w:r w:rsidRPr="00BB7411">
        <w:rPr>
          <w:lang w:val="en-US"/>
        </w:rPr>
        <w:t>Scheduling for Reconfigurable Processor</w:t>
      </w:r>
      <w:r w:rsidR="007E4910">
        <w:rPr>
          <w:lang w:val="en-US"/>
        </w:rPr>
        <w:t>s</w:t>
      </w:r>
      <w:r w:rsidRPr="00BB7411">
        <w:rPr>
          <w:lang w:val="en-US"/>
        </w:rPr>
        <w:t xml:space="preserve"> and Processor Systems</w:t>
      </w:r>
      <w:bookmarkEnd w:id="45"/>
    </w:p>
    <w:p w14:paraId="206B82CB" w14:textId="77777777" w:rsidR="009164C8" w:rsidRPr="00BB7411" w:rsidRDefault="000E3304" w:rsidP="002E4116">
      <w:pPr>
        <w:jc w:val="both"/>
        <w:rPr>
          <w:lang w:val="en-US"/>
        </w:rPr>
      </w:pPr>
      <w:r>
        <w:rPr>
          <w:lang w:val="en-US"/>
        </w:rPr>
        <w:t>In</w:t>
      </w:r>
      <w:r w:rsidR="009164C8" w:rsidRPr="00BB7411">
        <w:rPr>
          <w:lang w:val="en-US"/>
        </w:rPr>
        <w:t xml:space="preserve"> reconfigurable</w:t>
      </w:r>
      <w:r>
        <w:rPr>
          <w:lang w:val="en-US"/>
        </w:rPr>
        <w:t xml:space="preserve"> systems</w:t>
      </w:r>
      <w:r w:rsidRPr="00BB7411">
        <w:rPr>
          <w:lang w:val="en-US"/>
        </w:rPr>
        <w:t xml:space="preserve"> </w:t>
      </w:r>
      <w:r w:rsidR="009164C8" w:rsidRPr="00BB7411">
        <w:rPr>
          <w:lang w:val="en-US"/>
        </w:rPr>
        <w:t xml:space="preserve">the </w:t>
      </w:r>
      <w:r>
        <w:rPr>
          <w:lang w:val="en-US"/>
        </w:rPr>
        <w:t xml:space="preserve">scheduling </w:t>
      </w:r>
      <w:r w:rsidR="009164C8" w:rsidRPr="00BB7411">
        <w:rPr>
          <w:lang w:val="en-US"/>
        </w:rPr>
        <w:t>problem is</w:t>
      </w:r>
      <w:r w:rsidR="004213DE" w:rsidRPr="00BB7411">
        <w:rPr>
          <w:lang w:val="en-US"/>
        </w:rPr>
        <w:t xml:space="preserve"> of</w:t>
      </w:r>
      <w:r w:rsidR="009164C8" w:rsidRPr="00BB7411">
        <w:rPr>
          <w:lang w:val="en-US"/>
        </w:rPr>
        <w:t xml:space="preserve"> temporal</w:t>
      </w:r>
      <w:r w:rsidR="00833BD8">
        <w:rPr>
          <w:lang w:val="en-US"/>
        </w:rPr>
        <w:t xml:space="preserve"> and</w:t>
      </w:r>
      <w:r w:rsidR="009164C8" w:rsidRPr="00BB7411">
        <w:rPr>
          <w:lang w:val="en-US"/>
        </w:rPr>
        <w:t xml:space="preserve"> spatial</w:t>
      </w:r>
      <w:r w:rsidR="004213DE" w:rsidRPr="00BB7411">
        <w:rPr>
          <w:lang w:val="en-US"/>
        </w:rPr>
        <w:t xml:space="preserve"> nature</w:t>
      </w:r>
      <w:r w:rsidR="00833BD8">
        <w:rPr>
          <w:lang w:val="en-US"/>
        </w:rPr>
        <w:t>,</w:t>
      </w:r>
      <w:r w:rsidR="009164C8" w:rsidRPr="00BB7411">
        <w:rPr>
          <w:lang w:val="en-US"/>
        </w:rPr>
        <w:t xml:space="preserve"> as the scheduler needs to decide</w:t>
      </w:r>
      <w:r>
        <w:rPr>
          <w:lang w:val="en-US"/>
        </w:rPr>
        <w:t xml:space="preserve"> when and</w:t>
      </w:r>
      <w:r w:rsidR="009164C8" w:rsidRPr="00BB7411">
        <w:rPr>
          <w:lang w:val="en-US"/>
        </w:rPr>
        <w:t xml:space="preserve"> where to schedule a task. Current research shows different </w:t>
      </w:r>
      <w:r w:rsidR="009164C8" w:rsidRPr="00BB7411">
        <w:rPr>
          <w:szCs w:val="28"/>
          <w:lang w:val="en-US"/>
        </w:rPr>
        <w:t>possibilities</w:t>
      </w:r>
      <w:r w:rsidR="009164C8" w:rsidRPr="00BB7411">
        <w:rPr>
          <w:lang w:val="en-US"/>
        </w:rPr>
        <w:t xml:space="preserve"> to schedule a task set to a reconfigurable system. Saha et al. propose the periodic RT scheduling strategies called DPSFR (Deadline Partitioning Scheduler for Fully Reconfigurable Systems) and DPSPR (Deadline Partitioning Scheduler for Partially Reconfigurable Systems)</w:t>
      </w:r>
      <w:r w:rsidR="002E4116" w:rsidRPr="00BB7411">
        <w:rPr>
          <w:szCs w:val="28"/>
          <w:lang w:val="en-US"/>
        </w:rPr>
        <w:t xml:space="preserve"> </w:t>
      </w:r>
      <w:r w:rsidR="002E4116" w:rsidRPr="00BB7411">
        <w:rPr>
          <w:szCs w:val="28"/>
          <w:lang w:val="en-US"/>
        </w:rPr>
        <w:fldChar w:fldCharType="begin"/>
      </w:r>
      <w:r w:rsidR="004D4190">
        <w:rPr>
          <w:szCs w:val="28"/>
          <w:lang w:val="en-US"/>
        </w:rPr>
        <w:instrText>ADDIN CITAVI.PLACEHOLDER 712ca3fe-f1a2-4fc2-a367-399e1f1b20af PFBsYWNlaG9sZGVyPg0KICA8QWRkSW5WZXJzaW9uPjUuMy4xLjA8L0FkZEluVmVyc2lvbj4NCiAgPElkPjcxMmNhM2ZlLWYxYTItNGZjMi1hMzY3LTM5OWUxZjFiMjBhZjwvSWQ+DQogIDxFbnRyaWVzPg0KICAgIDxFbnRyeT4NCiAgICAgIDxJZD44YjE2MTdkZS1jZGM2LTQwMzYtOWU5My1lOGQ0Y2Y5OTQ5NjY8L0lkPg0KICAgICAgPFJlZmVyZW5jZUlkPmFmN2RlMDY0LTBhYTUtNGY5ZS1iMWQ3LWE4NjhlMjM2Y2Q4N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1NDMTVdPC9UZXh0Pg0KICAgIDwvVGV4dFVuaXQ+DQogIDwvVGV4dFVuaXRzPg0KPC9QbGFjZWhvbGRlcj4=</w:instrText>
      </w:r>
      <w:r w:rsidR="002E4116" w:rsidRPr="00BB7411">
        <w:rPr>
          <w:szCs w:val="28"/>
          <w:lang w:val="en-US"/>
        </w:rPr>
        <w:fldChar w:fldCharType="separate"/>
      </w:r>
      <w:bookmarkStart w:id="46" w:name="_CTVP001712ca3fef1a24fc2a367399e1f1b20af"/>
      <w:r w:rsidR="00ED32D8">
        <w:rPr>
          <w:szCs w:val="28"/>
          <w:lang w:val="en-US"/>
        </w:rPr>
        <w:t>[SSC15]</w:t>
      </w:r>
      <w:bookmarkEnd w:id="46"/>
      <w:r w:rsidR="002E4116" w:rsidRPr="00BB7411">
        <w:rPr>
          <w:szCs w:val="28"/>
          <w:lang w:val="en-US"/>
        </w:rPr>
        <w:fldChar w:fldCharType="end"/>
      </w:r>
      <w:r w:rsidR="009164C8" w:rsidRPr="00BB7411">
        <w:rPr>
          <w:lang w:val="en-US"/>
        </w:rPr>
        <w:t xml:space="preserve">. Both scheduling strategies aim to achieve </w:t>
      </w:r>
      <w:r w:rsidR="005E0D15" w:rsidRPr="00BB7411">
        <w:rPr>
          <w:lang w:val="en-US"/>
        </w:rPr>
        <w:t>high</w:t>
      </w:r>
      <w:r w:rsidR="009164C8" w:rsidRPr="00BB7411">
        <w:rPr>
          <w:lang w:val="en-US"/>
        </w:rPr>
        <w:t xml:space="preserve"> resource utilization while also minimizing the task rejection rates</w:t>
      </w:r>
      <w:r w:rsidR="004213DE" w:rsidRPr="00BB7411">
        <w:rPr>
          <w:lang w:val="en-US"/>
        </w:rPr>
        <w:t>,</w:t>
      </w:r>
      <w:r w:rsidR="009164C8" w:rsidRPr="00BB7411">
        <w:rPr>
          <w:lang w:val="en-US"/>
        </w:rPr>
        <w:t xml:space="preserve"> which occur when a RT constraint is not met. DPSFR targets systems</w:t>
      </w:r>
      <w:r w:rsidR="007F2574">
        <w:rPr>
          <w:lang w:val="en-US"/>
        </w:rPr>
        <w:t>,</w:t>
      </w:r>
      <w:r w:rsidR="009164C8" w:rsidRPr="00BB7411">
        <w:rPr>
          <w:lang w:val="en-US"/>
        </w:rPr>
        <w:t xml:space="preserve"> which are reconfigured as a whole, whereas DPSPR takes individual reconfigurable fabric</w:t>
      </w:r>
      <w:r w:rsidR="004213DE" w:rsidRPr="00BB7411">
        <w:rPr>
          <w:lang w:val="en-US"/>
        </w:rPr>
        <w:t xml:space="preserve"> into account</w:t>
      </w:r>
      <w:r w:rsidR="009164C8" w:rsidRPr="00BB7411">
        <w:rPr>
          <w:lang w:val="en-US"/>
        </w:rPr>
        <w:t>. Thus, these approaches target reconfigurable systems only. A hybrid system containing a general purpose processor and reconfigurable logic slots for dedicated processing modules is targeted by the approach of Pan and Wells</w:t>
      </w:r>
      <w:r w:rsidR="002E4116" w:rsidRPr="00BB7411">
        <w:rPr>
          <w:szCs w:val="28"/>
          <w:lang w:val="en-US"/>
        </w:rPr>
        <w:t xml:space="preserve"> </w:t>
      </w:r>
      <w:r w:rsidR="002E4116" w:rsidRPr="00BB7411">
        <w:rPr>
          <w:szCs w:val="28"/>
          <w:lang w:val="en-US"/>
        </w:rPr>
        <w:fldChar w:fldCharType="begin"/>
      </w:r>
      <w:r w:rsidR="004D4190">
        <w:rPr>
          <w:szCs w:val="28"/>
          <w:lang w:val="en-US"/>
        </w:rPr>
        <w:instrText>ADDIN CITAVI.PLACEHOLDER cf3ea529-a34d-4ce6-9298-70c36489827e PFBsYWNlaG9sZGVyPg0KICA8QWRkSW5WZXJzaW9uPjUuMy4xLjA8L0FkZEluVmVyc2lvbj4NCiAgPElkPmNmM2VhNTI5LWEzNGQtNGNlNi05Mjk4LTcwYzM2NDg5ODI3ZTwvSWQ+DQogIDxFbnRyaWVzPg0KICAgIDxFbnRyeT4NCiAgICAgIDxJZD5lYzA2ZWFlOC1hODkyLTRhYWItYjkzNi1jYTViODIwNzJlODc8L0lkPg0KICAgICAgPFJlZmVyZW5jZUlkPjdhMTE5ZWIzLTA5YzItNGJiOS1hZjU3LTcyMmQ2NmM1ZWM3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BhVzA4XTwvVGV4dD4NCiAgICA8L1RleHRVbml0Pg0KICA8L1RleHRVbml0cz4NCjwvUGxhY2Vob2xkZXI+</w:instrText>
      </w:r>
      <w:r w:rsidR="002E4116" w:rsidRPr="00BB7411">
        <w:rPr>
          <w:szCs w:val="28"/>
          <w:lang w:val="en-US"/>
        </w:rPr>
        <w:fldChar w:fldCharType="separate"/>
      </w:r>
      <w:bookmarkStart w:id="47" w:name="_CTVP001cf3ea529a34d4ce6929870c36489827e"/>
      <w:r w:rsidR="00ED32D8">
        <w:rPr>
          <w:szCs w:val="28"/>
          <w:lang w:val="en-US"/>
        </w:rPr>
        <w:t>[PaW08]</w:t>
      </w:r>
      <w:bookmarkEnd w:id="47"/>
      <w:r w:rsidR="002E4116" w:rsidRPr="00BB7411">
        <w:rPr>
          <w:szCs w:val="28"/>
          <w:lang w:val="en-US"/>
        </w:rPr>
        <w:fldChar w:fldCharType="end"/>
      </w:r>
      <w:r w:rsidR="009164C8" w:rsidRPr="00BB7411">
        <w:rPr>
          <w:lang w:val="en-US"/>
        </w:rPr>
        <w:t xml:space="preserve">. They propose a dynamic task scheduling algorithm for reconfigurable </w:t>
      </w:r>
      <w:r w:rsidR="004213DE" w:rsidRPr="00BB7411">
        <w:rPr>
          <w:lang w:val="en-US"/>
        </w:rPr>
        <w:t>SoCs</w:t>
      </w:r>
      <w:r w:rsidR="009164C8" w:rsidRPr="00BB7411">
        <w:rPr>
          <w:lang w:val="en-US"/>
        </w:rPr>
        <w:t xml:space="preserve"> and show that their dynamic scheduling approach outperforms a static approach when it comes to a certain degree of system complexity.</w:t>
      </w:r>
    </w:p>
    <w:p w14:paraId="57857133" w14:textId="77777777" w:rsidR="008C5866" w:rsidRPr="00860DEA" w:rsidRDefault="008C5866" w:rsidP="00BF6BF8">
      <w:pPr>
        <w:jc w:val="both"/>
        <w:rPr>
          <w:sz w:val="10"/>
          <w:szCs w:val="10"/>
          <w:lang w:val="en-US"/>
        </w:rPr>
      </w:pPr>
    </w:p>
    <w:p w14:paraId="355487FF" w14:textId="77777777" w:rsidR="00F2769C" w:rsidRPr="00860DEA" w:rsidRDefault="00F2769C" w:rsidP="001D5D99">
      <w:pPr>
        <w:tabs>
          <w:tab w:val="left" w:pos="1650"/>
        </w:tabs>
        <w:rPr>
          <w:sz w:val="10"/>
          <w:szCs w:val="10"/>
          <w:lang w:val="en-US"/>
        </w:rPr>
      </w:pPr>
    </w:p>
    <w:p w14:paraId="06F20CA5" w14:textId="77777777" w:rsidR="009164C8" w:rsidRPr="00BB7411" w:rsidRDefault="009164C8" w:rsidP="00AE2084">
      <w:pPr>
        <w:pStyle w:val="Heading2"/>
        <w:numPr>
          <w:ilvl w:val="2"/>
          <w:numId w:val="17"/>
        </w:numPr>
        <w:jc w:val="both"/>
        <w:rPr>
          <w:lang w:val="en-US"/>
        </w:rPr>
      </w:pPr>
      <w:r w:rsidRPr="00BB7411">
        <w:rPr>
          <w:lang w:val="en-US"/>
        </w:rPr>
        <w:t>Conclusion</w:t>
      </w:r>
    </w:p>
    <w:p w14:paraId="0EDBC29A" w14:textId="77777777" w:rsidR="009164C8" w:rsidRPr="00BB7411" w:rsidRDefault="00BB236B" w:rsidP="002C1D91">
      <w:pPr>
        <w:jc w:val="both"/>
        <w:rPr>
          <w:lang w:val="en-US"/>
        </w:rPr>
      </w:pPr>
      <w:r w:rsidRPr="00BB7411">
        <w:rPr>
          <w:lang w:val="en-US"/>
        </w:rPr>
        <w:t>Current processor</w:t>
      </w:r>
      <w:r w:rsidR="007E4910">
        <w:rPr>
          <w:lang w:val="en-US"/>
        </w:rPr>
        <w:t>s</w:t>
      </w:r>
      <w:r w:rsidRPr="00BB7411">
        <w:rPr>
          <w:lang w:val="en-US"/>
        </w:rPr>
        <w:t xml:space="preserve"> are already flexible in order to allow dynamic adaptation to a </w:t>
      </w:r>
      <w:r w:rsidR="00F82E5D" w:rsidRPr="00BB7411">
        <w:rPr>
          <w:lang w:val="en-US"/>
        </w:rPr>
        <w:t>runtime</w:t>
      </w:r>
      <w:r w:rsidRPr="00BB7411">
        <w:rPr>
          <w:lang w:val="en-US"/>
        </w:rPr>
        <w:t xml:space="preserve"> state. Future approaches will advance this </w:t>
      </w:r>
      <w:r w:rsidR="00C71F1F" w:rsidRPr="00BB7411">
        <w:rPr>
          <w:lang w:val="en-US"/>
        </w:rPr>
        <w:t>flexibility</w:t>
      </w:r>
      <w:r w:rsidRPr="00BB7411">
        <w:rPr>
          <w:lang w:val="en-US"/>
        </w:rPr>
        <w:t xml:space="preserve"> by far, as it is shown by current research projects. </w:t>
      </w:r>
    </w:p>
    <w:p w14:paraId="1FC54B50" w14:textId="77777777" w:rsidR="00CD6A6E" w:rsidRPr="00BB7411" w:rsidRDefault="00BB236B" w:rsidP="007F2574">
      <w:pPr>
        <w:jc w:val="both"/>
        <w:rPr>
          <w:lang w:val="en-US"/>
        </w:rPr>
      </w:pPr>
      <w:r w:rsidRPr="00BB7411">
        <w:rPr>
          <w:lang w:val="en-US"/>
        </w:rPr>
        <w:t xml:space="preserve">However, </w:t>
      </w:r>
      <w:r w:rsidR="002C1D91" w:rsidRPr="00BB7411">
        <w:rPr>
          <w:lang w:val="en-US"/>
        </w:rPr>
        <w:t xml:space="preserve">to </w:t>
      </w:r>
      <w:r w:rsidR="00213346" w:rsidRPr="00BB7411">
        <w:rPr>
          <w:lang w:val="en-US"/>
        </w:rPr>
        <w:t>exploit</w:t>
      </w:r>
      <w:r w:rsidRPr="00BB7411">
        <w:rPr>
          <w:lang w:val="en-US"/>
        </w:rPr>
        <w:t xml:space="preserve"> this ability,</w:t>
      </w:r>
      <w:r w:rsidR="00134C8F" w:rsidRPr="00BB7411">
        <w:rPr>
          <w:lang w:val="en-US"/>
        </w:rPr>
        <w:t xml:space="preserve"> </w:t>
      </w:r>
      <w:r w:rsidRPr="00BB7411">
        <w:rPr>
          <w:lang w:val="en-US"/>
        </w:rPr>
        <w:t>sophisticated moni</w:t>
      </w:r>
      <w:r w:rsidR="002019BB" w:rsidRPr="00BB7411">
        <w:rPr>
          <w:lang w:val="en-US"/>
        </w:rPr>
        <w:t>toring, fusion</w:t>
      </w:r>
      <w:r w:rsidR="007F2574">
        <w:rPr>
          <w:lang w:val="en-US"/>
        </w:rPr>
        <w:t>,</w:t>
      </w:r>
      <w:r w:rsidR="002019BB" w:rsidRPr="00BB7411">
        <w:rPr>
          <w:lang w:val="en-US"/>
        </w:rPr>
        <w:t xml:space="preserve"> </w:t>
      </w:r>
      <w:r w:rsidRPr="00BB7411">
        <w:rPr>
          <w:lang w:val="en-US"/>
        </w:rPr>
        <w:t>and evaluation of the state is necessary.</w:t>
      </w:r>
      <w:r w:rsidR="002C1D91" w:rsidRPr="00BB7411">
        <w:rPr>
          <w:lang w:val="en-US"/>
        </w:rPr>
        <w:t xml:space="preserve"> An improvement of these aspects would strengthen the basis for dynamic online adaptations and </w:t>
      </w:r>
      <w:r w:rsidR="00C71F1F" w:rsidRPr="00BB7411">
        <w:rPr>
          <w:lang w:val="en-US"/>
        </w:rPr>
        <w:t xml:space="preserve">enable better utilization of the provided flexibility. </w:t>
      </w:r>
      <w:r w:rsidR="009B624F">
        <w:rPr>
          <w:lang w:val="en-US"/>
        </w:rPr>
        <w:t>U</w:t>
      </w:r>
      <w:r w:rsidR="00322E81" w:rsidRPr="00BB7411">
        <w:rPr>
          <w:lang w:val="en-US"/>
        </w:rPr>
        <w:t>ntil now</w:t>
      </w:r>
      <w:r w:rsidR="00EE2700" w:rsidRPr="00BB7411">
        <w:rPr>
          <w:lang w:val="en-US"/>
        </w:rPr>
        <w:t>,</w:t>
      </w:r>
      <w:r w:rsidR="00322E81" w:rsidRPr="00BB7411">
        <w:rPr>
          <w:lang w:val="en-US"/>
        </w:rPr>
        <w:t xml:space="preserve"> </w:t>
      </w:r>
      <w:r w:rsidRPr="00BB7411">
        <w:rPr>
          <w:lang w:val="en-US"/>
        </w:rPr>
        <w:t>an approach investigating into new ways to monitor the state through novel way</w:t>
      </w:r>
      <w:r w:rsidR="00841D0B" w:rsidRPr="00BB7411">
        <w:rPr>
          <w:lang w:val="en-US"/>
        </w:rPr>
        <w:t>s of data sampling</w:t>
      </w:r>
      <w:r w:rsidRPr="00BB7411">
        <w:rPr>
          <w:lang w:val="en-US"/>
        </w:rPr>
        <w:t xml:space="preserve"> is </w:t>
      </w:r>
      <w:r w:rsidR="00322E81" w:rsidRPr="00BB7411">
        <w:rPr>
          <w:lang w:val="en-US"/>
        </w:rPr>
        <w:t>missing</w:t>
      </w:r>
      <w:r w:rsidRPr="00BB7411">
        <w:rPr>
          <w:lang w:val="en-US"/>
        </w:rPr>
        <w:t>.</w:t>
      </w:r>
      <w:r w:rsidR="00424C24" w:rsidRPr="00BB7411">
        <w:rPr>
          <w:lang w:val="en-US"/>
        </w:rPr>
        <w:t xml:space="preserve"> This includes the </w:t>
      </w:r>
      <w:r w:rsidR="009B624F" w:rsidRPr="00BB7411">
        <w:rPr>
          <w:lang w:val="en-US"/>
        </w:rPr>
        <w:t>utilization</w:t>
      </w:r>
      <w:r w:rsidR="00424C24" w:rsidRPr="00BB7411">
        <w:rPr>
          <w:lang w:val="en-US"/>
        </w:rPr>
        <w:t xml:space="preserve"> of new high-level data sources (pipeline stalls, cache hits/misses, etc.) with respect to complex relationships on chip level, which differentiates this project from </w:t>
      </w:r>
      <w:r w:rsidR="00424C24" w:rsidRPr="00BB7411">
        <w:rPr>
          <w:lang w:val="en-US"/>
        </w:rPr>
        <w:fldChar w:fldCharType="begin"/>
      </w:r>
      <w:r w:rsidR="004D4190">
        <w:rPr>
          <w:lang w:val="en-US"/>
        </w:rPr>
        <w:instrText>ADDIN CITAVI.PLACEHOLDER c4bfc0d1-ba5c-48e4-9df1-a44f040267ee PFBsYWNlaG9sZGVyPg0KICA8QWRkSW5WZXJzaW9uPjUuMy4xLjA8L0FkZEluVmVyc2lvbj4NCiAgPElkPmM0YmZjMGQxLWJhNWMtNDhlNC05ZGYxLWE0NGYwNDAyNjdlZTwvSWQ+DQogIDxFbnRyaWVzPg0KICAgIDxFbnRyeT4NCiAgICAgIDxJZD5iZWM5ZGJiNi00NDBiLTQzMWYtYmM2My01NzQyOWJlZWZhNDk8L0lkPg0KICAgICAgPFJlZmVyZW5jZUlkPmJlOTI1OTA3LTc4N2UtNGY1Zi05YzI5LTU5MTRkYzgzZTM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ERkcxNV08L1RleHQ+DQogICAgPC9UZXh0VW5pdD4NCiAgPC9UZXh0VW5pdHM+DQo8L1BsYWNlaG9sZGVyPg==</w:instrText>
      </w:r>
      <w:r w:rsidR="00424C24" w:rsidRPr="00BB7411">
        <w:rPr>
          <w:lang w:val="en-US"/>
        </w:rPr>
        <w:fldChar w:fldCharType="separate"/>
      </w:r>
      <w:bookmarkStart w:id="48" w:name="_CTVP001c4bfc0d1ba5c48e49df1a44f040267ee"/>
      <w:r w:rsidR="00ED32D8">
        <w:rPr>
          <w:lang w:val="en-US"/>
        </w:rPr>
        <w:t>[DFG15]</w:t>
      </w:r>
      <w:bookmarkEnd w:id="48"/>
      <w:r w:rsidR="00424C24" w:rsidRPr="00BB7411">
        <w:rPr>
          <w:lang w:val="en-US"/>
        </w:rPr>
        <w:fldChar w:fldCharType="end"/>
      </w:r>
      <w:r w:rsidR="00424C24" w:rsidRPr="00BB7411">
        <w:rPr>
          <w:lang w:val="en-US"/>
        </w:rPr>
        <w:t>.</w:t>
      </w:r>
      <w:r w:rsidR="001B6BC0" w:rsidRPr="00BB7411">
        <w:rPr>
          <w:lang w:val="en-US"/>
        </w:rPr>
        <w:t xml:space="preserve"> </w:t>
      </w:r>
      <w:r w:rsidR="002C1D91" w:rsidRPr="00BB7411">
        <w:rPr>
          <w:lang w:val="en-US"/>
        </w:rPr>
        <w:t>Moreover, s</w:t>
      </w:r>
      <w:r w:rsidR="001B6BC0" w:rsidRPr="00BB7411">
        <w:rPr>
          <w:lang w:val="en-US"/>
        </w:rPr>
        <w:t xml:space="preserve">uch an approach calls for, but also enables, </w:t>
      </w:r>
      <w:r w:rsidR="003B2A65" w:rsidRPr="00BB7411">
        <w:rPr>
          <w:lang w:val="en-US"/>
        </w:rPr>
        <w:t xml:space="preserve">new methods for the processing </w:t>
      </w:r>
      <w:r w:rsidR="00056929" w:rsidRPr="00BB7411">
        <w:rPr>
          <w:lang w:val="en-US"/>
        </w:rPr>
        <w:t>and evaluation of recorded data</w:t>
      </w:r>
      <w:r w:rsidR="00134C8F" w:rsidRPr="00BB7411">
        <w:rPr>
          <w:lang w:val="en-US"/>
        </w:rPr>
        <w:t>,</w:t>
      </w:r>
      <w:r w:rsidR="00056929" w:rsidRPr="00BB7411">
        <w:rPr>
          <w:lang w:val="en-US"/>
        </w:rPr>
        <w:t xml:space="preserve"> which need to be researched.</w:t>
      </w:r>
    </w:p>
    <w:p w14:paraId="6EE70CD5" w14:textId="77777777" w:rsidR="003F4E26" w:rsidRPr="00BB7411" w:rsidRDefault="004F7F2B" w:rsidP="00AE2084">
      <w:pPr>
        <w:pStyle w:val="Heading2"/>
        <w:numPr>
          <w:ilvl w:val="1"/>
          <w:numId w:val="17"/>
        </w:numPr>
        <w:jc w:val="both"/>
        <w:rPr>
          <w:lang w:val="en-US"/>
        </w:rPr>
      </w:pPr>
      <w:r w:rsidRPr="00BB7411">
        <w:rPr>
          <w:lang w:val="en-US"/>
        </w:rPr>
        <w:lastRenderedPageBreak/>
        <w:t>Data Analysis and Information Fusion (</w:t>
      </w:r>
      <w:r w:rsidR="003F4E26" w:rsidRPr="00BB7411">
        <w:rPr>
          <w:lang w:val="en-US"/>
        </w:rPr>
        <w:t>Algorithms</w:t>
      </w:r>
      <w:r w:rsidRPr="00BB7411">
        <w:rPr>
          <w:lang w:val="en-US"/>
        </w:rPr>
        <w:t>)</w:t>
      </w:r>
    </w:p>
    <w:p w14:paraId="30E4403D" w14:textId="502BC2A9" w:rsidR="006F3693" w:rsidRPr="00073429" w:rsidRDefault="006F3693" w:rsidP="006F3693">
      <w:pPr>
        <w:jc w:val="both"/>
        <w:rPr>
          <w:lang w:val="en-GB"/>
        </w:rPr>
      </w:pPr>
      <w:r>
        <w:rPr>
          <w:lang w:val="en-US"/>
        </w:rPr>
        <w:t xml:space="preserve">The main intention of </w:t>
      </w:r>
      <w:r>
        <w:rPr>
          <w:i/>
          <w:lang w:val="en-US"/>
        </w:rPr>
        <w:t>data analysis</w:t>
      </w:r>
      <w:r>
        <w:rPr>
          <w:lang w:val="en-US"/>
        </w:rPr>
        <w:t xml:space="preserve"> is discovering of useful information. Information fusion is a technique, which is able to extract knowledge from the information. In many domains of applications such knowledge is required for the description of a system and its handling, e.g., for modeling, condition monitoring, phenomena prediction of the system, etc. Within the project we concentrate on the discovering of information from a feature extraction and feature selection point of view (for modeling of the system) with sound priority to the accurate and robust classifier design (for condition monitoring or phenomena prediction). In addition, fast computational execution time for the description and handling of the system </w:t>
      </w:r>
      <w:r w:rsidR="00FE334F">
        <w:rPr>
          <w:lang w:val="en-US"/>
        </w:rPr>
        <w:t xml:space="preserve">is and </w:t>
      </w:r>
      <w:r>
        <w:rPr>
          <w:lang w:val="en-US"/>
        </w:rPr>
        <w:t>will have significant priority within our research</w:t>
      </w:r>
      <w:r w:rsidR="00936203">
        <w:rPr>
          <w:lang w:val="en-US"/>
        </w:rPr>
        <w:t xml:space="preserve"> </w:t>
      </w:r>
      <w:r w:rsidR="00936203">
        <w:rPr>
          <w:lang w:val="en-US"/>
        </w:rPr>
        <w:fldChar w:fldCharType="begin"/>
      </w:r>
      <w:r w:rsidR="00936203">
        <w:rPr>
          <w:lang w:val="en-US"/>
        </w:rPr>
        <w:instrText>ADDIN CITAVI.PLACEHOLDER 83e6236e-c9af-41ee-9d2a-9cf945e3178e PFBsYWNlaG9sZGVyPg0KICA8QWRkSW5WZXJzaW9uPjUuMy4xLjA8L0FkZEluVmVyc2lvbj4NCiAgPElkPjgzZTYyMzZlLWM5YWYtNDFlZS05ZDJhLTljZjk0NWUzMTc4ZTwvSWQ+DQogIDxFbnRyaWVzPg0KICAgIDxFbnRyeT4NCiAgICAgIDxJZD45MTJiOTNmYi1hZDc2LTQ5MzItYTg3MC05MjdhMjQ1YzAzMjk8L0lkPg0KICAgICAgPFJlZmVyZW5jZUlkPjFhM2YzZDc4LTM2ZjItNDdhNS1iOWM1LWYzMDQxMDZmYTVhM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FoYXI8L0ZpcnN0TmFtZT4NCiAgICAgICAgICAgIDxMYXN0TmFtZT5Ub3JrYW1hbmk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RvTDE1XTwvVGV4dD4NCiAgICA8L1RleHRVbml0Pg0KICA8L1RleHRVbml0cz4NCjwvUGxhY2Vob2xkZXI+</w:instrText>
      </w:r>
      <w:r w:rsidR="00936203">
        <w:rPr>
          <w:lang w:val="en-US"/>
        </w:rPr>
        <w:fldChar w:fldCharType="separate"/>
      </w:r>
      <w:bookmarkStart w:id="49" w:name="_CTVP00183e6236ec9af41ee9d2a9cf945e3178e"/>
      <w:r w:rsidR="00936203">
        <w:rPr>
          <w:lang w:val="en-US"/>
        </w:rPr>
        <w:t>[ToL15]</w:t>
      </w:r>
      <w:bookmarkEnd w:id="49"/>
      <w:r w:rsidR="00936203">
        <w:rPr>
          <w:lang w:val="en-US"/>
        </w:rPr>
        <w:fldChar w:fldCharType="end"/>
      </w:r>
      <w:r w:rsidR="00936203">
        <w:rPr>
          <w:lang w:val="en-US"/>
        </w:rPr>
        <w:t xml:space="preserve">, </w:t>
      </w:r>
      <w:r w:rsidR="00936203">
        <w:rPr>
          <w:lang w:val="en-US"/>
        </w:rPr>
        <w:fldChar w:fldCharType="begin"/>
      </w:r>
      <w:r w:rsidR="00936203">
        <w:rPr>
          <w:lang w:val="en-US"/>
        </w:rPr>
        <w:instrText>ADDIN CITAVI.PLACEHOLDER 6d138b4d-a3f8-4bca-9909-8bb6e769953f PFBsYWNlaG9sZGVyPg0KICA8QWRkSW5WZXJzaW9uPjUuMy4xLjA8L0FkZEluVmVyc2lvbj4NCiAgPElkPjZkMTM4YjRkLWEzZjgtNGJjYS05OTA5LThiYjZlNzY5OTUzZjwvSWQ+DQogIDxFbnRyaWVzPg0KICAgIDxFbnRyeT4NCiAgICAgIDxJZD5mYWEzYzY3OS02YzM3LTRiNDQtOGE5OS02NWFhMjNiY2YxYmE8L0lkPg0KICAgICAgPFJlZmVyZW5jZUlkPjM4MmU0OTlkLWFlMTktNDlmYi04NjU1LWQ3ODIyYjVjNDEwO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GVsZW5lPC9GaXJzdE5hbWU+DQogICAgICAgICAgICA8TGFzdE5hbWU+RMO2cmtzZW4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MO2TDE0XTwvVGV4dD4NCiAgICA8L1RleHRVbml0Pg0KICA8L1RleHRVbml0cz4NCjwvUGxhY2Vob2xkZXI+</w:instrText>
      </w:r>
      <w:r w:rsidR="00936203">
        <w:rPr>
          <w:lang w:val="en-US"/>
        </w:rPr>
        <w:fldChar w:fldCharType="separate"/>
      </w:r>
      <w:bookmarkStart w:id="50" w:name="_CTVP0016d138b4da3f84bca99098bb6e769953f"/>
      <w:r w:rsidR="00936203">
        <w:rPr>
          <w:lang w:val="en-US"/>
        </w:rPr>
        <w:t>[DöL14]</w:t>
      </w:r>
      <w:bookmarkEnd w:id="50"/>
      <w:r w:rsidR="00936203">
        <w:rPr>
          <w:lang w:val="en-US"/>
        </w:rPr>
        <w:fldChar w:fldCharType="end"/>
      </w:r>
      <w:r w:rsidR="00936203">
        <w:rPr>
          <w:lang w:val="en-US"/>
        </w:rPr>
        <w:t xml:space="preserve">, </w:t>
      </w:r>
      <w:r w:rsidR="00936203">
        <w:rPr>
          <w:lang w:val="en-US"/>
        </w:rPr>
        <w:fldChar w:fldCharType="begin"/>
      </w:r>
      <w:r w:rsidR="00936203">
        <w:rPr>
          <w:lang w:val="en-US"/>
        </w:rPr>
        <w:instrText>ADDIN CITAVI.PLACEHOLDER 2efaa78b-21ef-4da1-a1c1-5c35fa52dffe PFBsYWNlaG9sZGVyPg0KICA8QWRkSW5WZXJzaW9uPjUuMy4xLjA8L0FkZEluVmVyc2lvbj4NCiAgPElkPjJlZmFhNzhiLTIxZWYtNGRhMS1hMWMxLTVjMzVmYTUyZGZmZTwvSWQ+DQogIDxFbnRyaWVzPg0KICAgIDxFbnRyeT4NCiAgICAgIDxJZD5lNGE4Njc4Ni0zMWQ1LTRhZjEtOWQwNy00MDJjY2NmOGI5YTE8L0lkPg0KICAgICAgPFJlZmVyZW5jZUlkPmQ0MDBiYTBmLTZhNTgtNDg5OC1hMDMyLWIwMzgyYjllZmZiY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GVsZW5lPC9GaXJzdE5hbWU+DQogICAgICAgICAgICA8TGFzdE5hbWU+RMO2cmtzZW4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TDtkwxNV08L1RleHQ+DQogICAgPC9UZXh0VW5pdD4NCiAgPC9UZXh0VW5pdHM+DQo8L1BsYWNlaG9sZGVyPg==</w:instrText>
      </w:r>
      <w:r w:rsidR="00936203">
        <w:rPr>
          <w:lang w:val="en-US"/>
        </w:rPr>
        <w:fldChar w:fldCharType="separate"/>
      </w:r>
      <w:bookmarkStart w:id="51" w:name="_CTVP0012efaa78b21ef4da1a1c15c35fa52dffe"/>
      <w:r w:rsidR="00936203">
        <w:rPr>
          <w:lang w:val="en-US"/>
        </w:rPr>
        <w:t>[DöL15]</w:t>
      </w:r>
      <w:bookmarkEnd w:id="51"/>
      <w:r w:rsidR="00936203">
        <w:rPr>
          <w:lang w:val="en-US"/>
        </w:rPr>
        <w:fldChar w:fldCharType="end"/>
      </w:r>
      <w:r w:rsidR="00936203">
        <w:rPr>
          <w:lang w:val="en-US"/>
        </w:rPr>
        <w:t xml:space="preserve">, </w:t>
      </w:r>
      <w:r w:rsidR="00936203">
        <w:rPr>
          <w:lang w:val="en-US"/>
        </w:rPr>
        <w:fldChar w:fldCharType="begin"/>
      </w:r>
      <w:r w:rsidR="00936203">
        <w:rPr>
          <w:lang w:val="en-US"/>
        </w:rPr>
        <w:instrText>ADDIN CITAVI.PLACEHOLDER 4740edb7-0d24-417e-b0f2-eeb5a00da729 PFBsYWNlaG9sZGVyPg0KICA8QWRkSW5WZXJzaW9uPjUuMy4xLjA8L0FkZEluVmVyc2lvbj4NCiAgPElkPjQ3NDBlZGI3LTBkMjQtNDE3ZS1iMGYyLWVlYjVhMDBkYTcyOTwvSWQ+DQogIDxFbnRyaWVzPg0KICAgIDxFbnRyeT4NCiAgICAgIDxJZD45ZWNmMmJhZi1mODg4LTRmYTctYjA2NC0xMzA4ZmE4MjFlNDY8L0lkPg0KICAgICAgPFJlZmVyZW5jZUlkPmY3ZmY2MjYyLWE4ZGMtNGM4My04MmQ4LThiMjVlYTFhMTUwN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3PC9uPg0KICA8aW4+dHJ1ZTwvaW4+DQogIDxvcz43PC9vcz4NCiAgPHBzPjc8L3BzPg0KPC9lcD4NCjxvcz4xLTc8L29zPl1dPjwvUGFnZVJhbmdlPg0KICAgICAgICA8RW5kUGFnZT43PC9FbmRQYWdlPg0KICAgICAgICA8U3RhcnRQYWdlPjE8L1N0YXJ0UGFnZT4NCiAgICAgICAgPFBhcmVudFJlZmVyZW5jZT48UmVmZ</w:instrText>
      </w:r>
      <w:r w:rsidR="00936203" w:rsidRPr="002A045E">
        <w:instrText>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E1MMTRdPC9UZXh0Pg0KICAgIDwvVGV4dFVuaXQ+DQogIDwvVGV4dFVuaXRzPg0KPC9QbGFjZWhvbGRlcj4=</w:instrText>
      </w:r>
      <w:r w:rsidR="00936203">
        <w:rPr>
          <w:lang w:val="en-US"/>
        </w:rPr>
        <w:fldChar w:fldCharType="separate"/>
      </w:r>
      <w:bookmarkStart w:id="52" w:name="_CTVP0014740edb70d24417eb0f2eeb5a00da729"/>
      <w:r w:rsidR="00936203" w:rsidRPr="002A045E">
        <w:t>[DML14]</w:t>
      </w:r>
      <w:bookmarkEnd w:id="52"/>
      <w:r w:rsidR="00936203">
        <w:rPr>
          <w:lang w:val="en-US"/>
        </w:rPr>
        <w:fldChar w:fldCharType="end"/>
      </w:r>
      <w:r w:rsidR="002A045E" w:rsidRPr="002A045E">
        <w:t xml:space="preserve">, </w:t>
      </w:r>
      <w:r w:rsidR="002A045E">
        <w:rPr>
          <w:lang w:val="en-US"/>
        </w:rPr>
        <w:fldChar w:fldCharType="begin"/>
      </w:r>
      <w:r w:rsidR="002A045E" w:rsidRPr="002A045E">
        <w:instrText>ADDIN CITAVI.PLACEHOLDER 7d42e70e-4cdc-40cc-82c2-195895983792 PFBsYWNlaG9sZGVyPg0KICA8QWRkSW5WZXJzaW9uPjUuMy4xLjA8L0FkZEluVmVyc2lvbj4NCiAgPElkPjdkNDJlNzBlLTRjZGMtNDBjYy04MmMyLTE5NTg5NTk4Mzc5MjwvSWQ+DQogIDxFbnRyaWVzPg0KICAgIDxFbnRyeT4NCiAgICAgIDxJZD41MDk2OTMxMC1hMGQ2LTRiNzEtYWY1OC1lYjZlOThkNjkyOTY8L0lkPg0KICAgICAgPFJlZmVyZW5jZUlkPjA4ZDQ5MTRhLWZlZTEtNDA4ZS04MWIxLTc3MmM2NzQyMzZhM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VG9MMTddPC9UZXh0Pg0KICAgIDwvVGV4dFVuaXQ+DQogIDwvVGV4dFVuaXRzPg0KPC9QbGFjZWhvbGRlcj4=</w:instrText>
      </w:r>
      <w:r w:rsidR="002A045E">
        <w:rPr>
          <w:lang w:val="en-US"/>
        </w:rPr>
        <w:fldChar w:fldCharType="separate"/>
      </w:r>
      <w:bookmarkStart w:id="53" w:name="_CTVP0017d42e70e4cdc40cc82c2195895983792"/>
      <w:r w:rsidR="002A045E" w:rsidRPr="002A045E">
        <w:t>[ToL17]</w:t>
      </w:r>
      <w:bookmarkEnd w:id="53"/>
      <w:r w:rsidR="002A045E">
        <w:rPr>
          <w:lang w:val="en-US"/>
        </w:rPr>
        <w:fldChar w:fldCharType="end"/>
      </w:r>
      <w:r w:rsidR="002A045E" w:rsidRPr="002A045E">
        <w:t xml:space="preserve">, </w:t>
      </w:r>
      <w:r w:rsidR="002A045E">
        <w:rPr>
          <w:lang w:val="en-US"/>
        </w:rPr>
        <w:fldChar w:fldCharType="begin"/>
      </w:r>
      <w:r w:rsidR="002A045E" w:rsidRPr="002A045E">
        <w:instrText>ADDIN CITAVI.PLACEHOLDER ad31f96a-f82d-43b9-a593-330bea6bfe9f PFBsYWNlaG9sZGVyPg0KICA8QWRkSW5WZXJzaW9uPjUuMy4xLjA8L0FkZEluVmVyc2lvbj4NCiAgPElkPmFkMzFmOTZhLWY4MmQtNDNiOS1hNTkzLTMzMGJlYTZiZmU5ZjwvSWQ+DQogIDxFbnRyaWVzPg0KICAgIDxFbnRyeT4NCiAgICAgIDxJZD5kOWQ2ODNhZi0yODAyLTQ0YTQtOTA5OS0yZjUyYzQ5NTAwZDk8L0lkPg0KICAgICAgPFJlZmVyZW5jZUlkPjlmM2FhMzUxLWU2NjEtNGNkNi05ZDBmLTc4NzdkMjIyYmI3Y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Ub0wxOF08L1RleHQ+DQogICAgPC9UZXh0VW5pdD4NCiAgPC9UZXh0VW5pdHM+DQo8L1BsYWNlaG9sZGVyPg==</w:instrText>
      </w:r>
      <w:r w:rsidR="002A045E">
        <w:rPr>
          <w:lang w:val="en-US"/>
        </w:rPr>
        <w:fldChar w:fldCharType="separate"/>
      </w:r>
      <w:bookmarkStart w:id="54" w:name="_CTVP001ad31f96af82d43b9a593330bea6bfe9f"/>
      <w:r w:rsidR="002A045E" w:rsidRPr="002A045E">
        <w:t>[ToL18]</w:t>
      </w:r>
      <w:bookmarkEnd w:id="54"/>
      <w:r w:rsidR="002A045E">
        <w:rPr>
          <w:lang w:val="en-US"/>
        </w:rPr>
        <w:fldChar w:fldCharType="end"/>
      </w:r>
      <w:r w:rsidRPr="002A045E">
        <w:t xml:space="preserve">. </w:t>
      </w:r>
      <w:r w:rsidRPr="00073429">
        <w:rPr>
          <w:lang w:val="en-GB"/>
        </w:rPr>
        <w:t>Furthermore, the combination of data analysis and IFU principles with respect to the mentioned priorities will be investigated.</w:t>
      </w:r>
    </w:p>
    <w:p w14:paraId="3F813D8D" w14:textId="77777777" w:rsidR="006F3693" w:rsidRDefault="006F3693" w:rsidP="006F3693">
      <w:pPr>
        <w:jc w:val="both"/>
        <w:rPr>
          <w:lang w:val="en-US"/>
        </w:rPr>
      </w:pPr>
      <w:r>
        <w:rPr>
          <w:lang w:val="en-US"/>
        </w:rPr>
        <w:t xml:space="preserve">Considering information discovery, classifier design and computational capability, there is nowadays a clear tendency in data analysis research. It is characterized by efficient feature extraction and feature selection models </w:t>
      </w:r>
      <w:r>
        <w:rPr>
          <w:lang w:val="en-US"/>
        </w:rPr>
        <w:fldChar w:fldCharType="begin"/>
      </w:r>
      <w:r>
        <w:rPr>
          <w:lang w:val="en-US"/>
        </w:rPr>
        <w:instrText>ADDIN CITAVI.PLACEHOLDER 7137bf9b-5e09-49ca-ba51-641167d6b4de PFBsYWNlaG9sZGVyPg0KICA8QWRkSW5WZXJzaW9uPjUuMy4xLjA8L0FkZEluVmVyc2lvbj4NCiAgPElkPjcxMzdiZjliLTVlMDktNDljYS1iYTUxLTY0MTE2N2Q2YjRkZTwvSWQ+DQogIDxFbnRyaWVzPg0KICAgIDxFbnRyeT4NCiAgICAgIDxJZD5jNzM5NGRkYi00ZTFjLTQ0M2UtYjc1NS0wNzcyNDkyMjk3M2M8L0lkPg0KICAgICAgPFJlZmVyZW5jZUlkPmYzMGIzNDk5LTQ4MjEtNGRmYi1iZGNmLWRlYzBkMTExNmYw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mlXMTRdPC9UZXh0Pg0KICAgIDwvVGV4dFVuaXQ+DQogIDwvVGV4dFVuaXRzPg0KPC9QbGFjZWhvbGRlcj4=</w:instrText>
      </w:r>
      <w:r>
        <w:rPr>
          <w:lang w:val="en-US"/>
        </w:rPr>
        <w:fldChar w:fldCharType="separate"/>
      </w:r>
      <w:r>
        <w:rPr>
          <w:lang w:val="en-US"/>
        </w:rPr>
        <w:t>[RiW14]</w:t>
      </w:r>
      <w:r>
        <w:rPr>
          <w:lang w:val="en-US"/>
        </w:rPr>
        <w:fldChar w:fldCharType="end"/>
      </w:r>
      <w:r>
        <w:rPr>
          <w:lang w:val="en-US"/>
        </w:rPr>
        <w:t xml:space="preserve">, or/and by simplicity and robustness of the decision making model </w:t>
      </w:r>
      <w:r>
        <w:rPr>
          <w:lang w:val="en-US"/>
        </w:rPr>
        <w:fldChar w:fldCharType="begin"/>
      </w:r>
      <w:r>
        <w:rPr>
          <w:lang w:val="en-US"/>
        </w:rPr>
        <w:instrText>ADDIN CITAVI.PLACEHOLDER 83b14b5d-8d9b-4e5f-8572-270ad8a6f47f PFBsYWNlaG9sZGVyPg0KICA8QWRkSW5WZXJzaW9uPjUuMy4xLjA8L0FkZEluVmVyc2lvbj4NCiAgPElkPjgzYjE0YjVkLThkOWItNGU1Zi04NTcyLTI3MGFkOGE2ZjQ3ZjwvSWQ+DQogIDxFbnRyaWVzPg0KICAgIDxFbnRyeT4NCiAgICAgIDxJZD44NjlhMWVmZC1mZmRmLTQyNjgtYTE1MS1kMWI5NzM0NTMyMWY8L0lkPg0KICAgICAgPFJlZmVyZW5jZUlkPmZhZWFkNTI2LTgyNzAtNDZmMC1hNzdiLWEyNDZmMGU4YjA5N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pQzE1XTwvVGV4dD4NCiAgICA8L1RleHRVbml0Pg0KICA8L1RleHRVbml0cz4NCjwvUGxhY2Vob2xkZXI+</w:instrText>
      </w:r>
      <w:r>
        <w:rPr>
          <w:lang w:val="en-US"/>
        </w:rPr>
        <w:fldChar w:fldCharType="separate"/>
      </w:r>
      <w:r>
        <w:rPr>
          <w:lang w:val="en-US"/>
        </w:rPr>
        <w:t>[JiC15]</w:t>
      </w:r>
      <w:r>
        <w:rPr>
          <w:lang w:val="en-US"/>
        </w:rPr>
        <w:fldChar w:fldCharType="end"/>
      </w:r>
      <w:r>
        <w:rPr>
          <w:lang w:val="en-US"/>
        </w:rPr>
        <w:t xml:space="preserve">, and fast execution time </w:t>
      </w:r>
      <w:r>
        <w:rPr>
          <w:lang w:val="en-US"/>
        </w:rPr>
        <w:fldChar w:fldCharType="begin"/>
      </w:r>
      <w:r>
        <w:rPr>
          <w:lang w:val="en-US"/>
        </w:rPr>
        <w:instrText>ADDIN CITAVI.PLACEHOLDER 110b743f-9111-4c05-b187-1c0993fc037f PFBsYWNlaG9sZGVyPg0KICA8QWRkSW5WZXJzaW9uPjUuMy4xLjA8L0FkZEluVmVyc2lvbj4NCiAgPElkPjExMGI3NDNmLTkxMTEtNGMwNS1iMTg3LTFjMDk5M2ZjMDM3ZjwvSWQ+DQogIDxFbnRyaWVzPg0KICAgIDxFbnRyeT4NCiAgICAgIDxJZD5mMWU2NGEzOS1lZjZkLTQ2MDctODE0Yi1lOTJjMDIxM2UzMDA8L0lkPg0KICAgICAgPFJlZmVyZW5jZUlkPjU1YTYwMTU4LTFlNGMtNGU2OC1hODRmLTg0ZjUxNzk3ZTVjZ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1QjE1XTwvVGV4dD4NCiAgICA8L1RleHRVbml0Pg0KICA8L1RleHRVbml0cz4NCjwvUGxhY2Vob2xkZXI+</w:instrText>
      </w:r>
      <w:r>
        <w:rPr>
          <w:lang w:val="en-US"/>
        </w:rPr>
        <w:fldChar w:fldCharType="separate"/>
      </w:r>
      <w:r>
        <w:rPr>
          <w:lang w:val="en-US"/>
        </w:rPr>
        <w:t>[GuB15]</w:t>
      </w:r>
      <w:r>
        <w:rPr>
          <w:lang w:val="en-US"/>
        </w:rPr>
        <w:fldChar w:fldCharType="end"/>
      </w:r>
      <w:r>
        <w:rPr>
          <w:lang w:val="en-US"/>
        </w:rPr>
        <w:t xml:space="preserve">. Many fields of mentioned scientific development progressions are originated from the demands of modern industry-driven applications and environments (especially in the terms of complex systems like Cyber-Physical-Production Systems </w:t>
      </w:r>
      <w:r>
        <w:rPr>
          <w:lang w:val="en-US"/>
        </w:rPr>
        <w:fldChar w:fldCharType="begin"/>
      </w:r>
      <w:r>
        <w:rPr>
          <w:lang w:val="en-US"/>
        </w:rPr>
        <w:instrText>ADDIN CITAVI.PLACEHOLDER 979b6510-c3a2-46b3-9708-4084329dd466 PFBsYWNlaG9sZGVyPg0KICA8QWRkSW5WZXJzaW9uPjUuMy4xLjA8L0FkZEluVmVyc2lvbj4NCiAgPElkPjk3OWI2NTEwLWMzYTItNDZiMy05NzA4LTQwODQzMjlkZDQ2NjwvSWQ+DQogIDxFbnRyaWVzPg0KICAgIDxFbnRyeT4NCiAgICAgIDxJZD5mZTY1NjFmMC1jYzVmLTRjOTMtOTQyZS1mODU3NTgwZWVjNDE8L0lkPg0KICAgICAgPFJlZmVyZW5jZUlkPjI5ZDBkZjRhLWJmYWEtNDkxMS04ZGU2LWRhMzZjY2I1M2E4Y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TmlMMTVdPC9UZXh0Pg0KICAgIDwvVGV4dFVuaXQ+DQogIDwvVGV4dFVuaXRzPg0KPC9QbGFjZWhvbGRlcj4=</w:instrText>
      </w:r>
      <w:r>
        <w:rPr>
          <w:lang w:val="en-US"/>
        </w:rPr>
        <w:fldChar w:fldCharType="separate"/>
      </w:r>
      <w:r>
        <w:rPr>
          <w:lang w:val="en-US"/>
        </w:rPr>
        <w:t>[NiL15]</w:t>
      </w:r>
      <w:r>
        <w:rPr>
          <w:lang w:val="en-US"/>
        </w:rPr>
        <w:fldChar w:fldCharType="end"/>
      </w:r>
      <w:r>
        <w:rPr>
          <w:lang w:val="en-US"/>
        </w:rPr>
        <w:t>), and from demands of complex database system processing (e.</w:t>
      </w:r>
      <w:r>
        <w:rPr>
          <w:w w:val="50"/>
          <w:lang w:val="en-US"/>
        </w:rPr>
        <w:t> </w:t>
      </w:r>
      <w:r>
        <w:rPr>
          <w:lang w:val="en-US"/>
        </w:rPr>
        <w:t xml:space="preserve">g., “Big Data” management </w:t>
      </w:r>
      <w:r>
        <w:rPr>
          <w:lang w:val="en-US"/>
        </w:rPr>
        <w:fldChar w:fldCharType="begin"/>
      </w:r>
      <w:r>
        <w:rPr>
          <w:lang w:val="en-US"/>
        </w:rPr>
        <w:instrText>ADDIN CITAVI.PLACEHOLDER a46eeb91-bd39-4e4b-b839-50d07ba8e4a4 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F1ZW5jZU51bWJlcj4xMTM4PC9TZXF1ZW5jZU51bWJlcj4NCiAgICAgICAgPFNob3J0VGl0bGU+R290dGxvYiwgR3Jhc3NvIGV0IGFsLiAoSGcuKSAyMDEzIOKAkyBCaWcgRGF0YTwvU2hvcnRUaXRsZT4NCiAgICAgICAgPFNvdXJjZU9mQmlibGlvZ3JhcGhpY0luZm9ybWF0aW9uPkNyb3NzUmVmIG1ldGFkYXRhIHNlYXJjaDwvU291cmNlT2ZCaWJsaW9ncmFwaGljSW5mb3JtYXRpb24+DQogICAgICAgIDxUaXRsZT5CaWcgRGF0YTwvVGl0bGU+DQogICAgICAgIDxWb2x1bWU+Nzk2ODwvVm9sdW1lPg0KICAgICAgICA8WWVhcj4yMDEzPC9ZZWFyPg0KICAgICAgPC9SZWZlcmVuY2U+DQogICAgPC9FbnRyeT4NCiAgPC9FbnRyaWVzPg0KICA8VGV4dD5bR0dPK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R0dPKzEzXTwvVGV4dD4NCiAgICA8L1RleHRVbml0Pg0KICA8L1RleHRVbml0cz4NCjwvUGxhY2Vob2xkZXI+</w:instrText>
      </w:r>
      <w:r>
        <w:rPr>
          <w:lang w:val="en-US"/>
        </w:rPr>
        <w:fldChar w:fldCharType="separate"/>
      </w:r>
      <w:r>
        <w:rPr>
          <w:lang w:val="en-US"/>
        </w:rPr>
        <w:t>[GGO+13]</w:t>
      </w:r>
      <w:r>
        <w:rPr>
          <w:lang w:val="en-US"/>
        </w:rPr>
        <w:fldChar w:fldCharType="end"/>
      </w:r>
      <w:r>
        <w:rPr>
          <w:lang w:val="en-US"/>
        </w:rPr>
        <w:t>).</w:t>
      </w:r>
    </w:p>
    <w:p w14:paraId="5C231872" w14:textId="77777777" w:rsidR="006F3693" w:rsidRDefault="006F3693" w:rsidP="006F3693">
      <w:pPr>
        <w:jc w:val="both"/>
        <w:rPr>
          <w:lang w:val="en-US"/>
        </w:rPr>
      </w:pPr>
      <w:r>
        <w:rPr>
          <w:lang w:val="en-US"/>
        </w:rPr>
        <w:t xml:space="preserve">IFU is a widely investigated concept with a large number of scientific frameworks. With respect to technical systems, IFU has gained more attention starting in the 1970s when new sensors, advanced processing techniques, and increasingly powerful processing hardware became available. Starting then, appropriate data processing models and fusion algorithms have been driven nearly exclusively by applications in the military defense sector. During the 1990s and early 2000s, those algorithms have been adopted by the civil sector for usage in industrial fault diagnosis and condition monitoring applications </w:t>
      </w:r>
      <w:r>
        <w:rPr>
          <w:lang w:val="en-US"/>
        </w:rPr>
        <w:fldChar w:fldCharType="begin"/>
      </w:r>
      <w:r>
        <w:rPr>
          <w:lang w:val="en-US"/>
        </w:rPr>
        <w:instrText>ADDIN CITAVI.PLACEHOLDER 200cb6c1-bbb1-4ca9-ba16-eee6c296f99c PFBsYWNlaG9sZGVyPg0KICA8QWRkSW5WZXJzaW9uPjUuMy4xLjA8L0FkZEluVmVyc2lvbj4NCiAgPElkPjIwMGNiNmMxLWJiYjEtNGNhOS1iYTE2LWVlZTZjMjk2Zjk5YzwvSWQ+DQogIDxFbnRyaWVzPg0KICAgIDxFbnRyeT4NCiAgICAgIDxJZD5lYzI5YjJmNi1jNGFiLTQ5MDYtOWI4MS1mNmY2NjgwODE2ZDQ8L0lkPg0KICAgICAgPFJlZmVyZW5jZUlkPjI4N2I0MjJlLTE3YmItNDI3My1hY2NmLTk4YWJjNzg2N2E1Y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hTDAxXTwvVGV4dD4NCiAgICA8L1RleHRVbml0Pg0KICA8L1RleHRVbml0cz4NCjwvUGxhY2Vob2xkZXI+</w:instrText>
      </w:r>
      <w:r>
        <w:rPr>
          <w:lang w:val="en-US"/>
        </w:rPr>
        <w:fldChar w:fldCharType="separate"/>
      </w:r>
      <w:r>
        <w:rPr>
          <w:lang w:val="en-US"/>
        </w:rPr>
        <w:t>[HaL01]</w:t>
      </w:r>
      <w:r>
        <w:rPr>
          <w:lang w:val="en-US"/>
        </w:rPr>
        <w:fldChar w:fldCharType="end"/>
      </w:r>
      <w:r>
        <w:rPr>
          <w:lang w:val="en-US"/>
        </w:rPr>
        <w:t xml:space="preserve">. A </w:t>
      </w:r>
      <w:r w:rsidR="006C5AA1">
        <w:rPr>
          <w:lang w:val="en-US"/>
        </w:rPr>
        <w:t>standard</w:t>
      </w:r>
      <w:r>
        <w:rPr>
          <w:lang w:val="en-US"/>
        </w:rPr>
        <w:t xml:space="preserve"> fusion definition has been introduced by Steinberg and Bowman </w:t>
      </w:r>
      <w:r>
        <w:rPr>
          <w:lang w:val="en-US"/>
        </w:rPr>
        <w:fldChar w:fldCharType="begin"/>
      </w:r>
      <w:r>
        <w:rPr>
          <w:lang w:val="en-US"/>
        </w:rPr>
        <w:instrText>ADDIN CITAVI.PLACEHOLDER 3037fcbe-91a1-4b04-8183-b53d2301b6f8 PFBsYWNlaG9sZGVyPg0KICA8QWRkSW5WZXJzaW9uPjUuMy4xLjA8L0FkZEluVmVyc2lvbj4NCiAgPElkPjMwMzdmY2JlLTkxYTEtNGIwNC04MTgzLWI1M2QyMzAxYjZmODwvSWQ+DQogIDxFbnRyaWVzPg0KICAgIDxFbnRyeT4NCiAgICAgIDxJZD41OTdmMmFkNi1lYzVmLTQ3OGYtOTIzYy1hNjVlOWFjZjE3OTQ8L0lkPg0KICAgICAgPFJlZmVyZW5jZUlkPjY4NTE2N2RhLTRjMDUtNDkzNi1iMjk2LWEzNDE4YTc5MDg1Y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3RCMDFdPC9UZXh0Pg0KICAgIDwvVGV4dFVuaXQ+DQogIDwvVGV4dFVuaXRzPg0KPC9QbGFjZWhvbGRlcj4=</w:instrText>
      </w:r>
      <w:r>
        <w:rPr>
          <w:lang w:val="en-US"/>
        </w:rPr>
        <w:fldChar w:fldCharType="separate"/>
      </w:r>
      <w:r>
        <w:rPr>
          <w:lang w:val="en-US"/>
        </w:rPr>
        <w:t>[StB01]</w:t>
      </w:r>
      <w:r>
        <w:rPr>
          <w:lang w:val="en-US"/>
        </w:rPr>
        <w:fldChar w:fldCharType="end"/>
      </w:r>
      <w:r>
        <w:rPr>
          <w:lang w:val="en-US"/>
        </w:rPr>
        <w:t xml:space="preserve">: “Information fusion is the process of combining data or information to estimate or predict entity states.” It is, in other words, the process to transform data coming from different sources into knowledge, where ordered data in a certain context generates information, which results in knowledge when it is properly aggregated with respect to the situation or problem of interest </w:t>
      </w:r>
      <w:r>
        <w:rPr>
          <w:lang w:val="en-US"/>
        </w:rPr>
        <w:fldChar w:fldCharType="begin"/>
      </w:r>
      <w:r>
        <w:rPr>
          <w:lang w:val="en-US"/>
        </w:rPr>
        <w:instrText>ADDIN CITAVI.PLACEHOLDER 60c0b25e-bf8e-4675-9370-0ff64e0941cc PFBsYWNlaG9sZGVyPg0KICA8QWRkSW5WZXJzaW9uPjUuMy4xLjA8L0FkZEluVmVyc2lvbj4NCiAgPElkPjYwYzBiMjVlLWJmOGUtNDY3NS05MzcwLTBmZjY0ZTA5NDFjYzwvSWQ+DQogIDxFbnRyaWVzPg0KICAgIDxFbnRyeT4NCiAgICAgIDxJZD5iMzI3MDY0ZS05ODUyLTRhN2MtYmI0Ni04YjU5ZGE1MjM5Y2I8L0lkPg0KICAgICAgPFJlZmVyZW5jZUlkPjI5YTg4ZjYyLTcyYjAtNDlkYy05MWJkLWNjOGEyZDg5N2I0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5SzA2XTwvVGV4dD4NCiAgICA8L1RleHRVbml0Pg0KICA8L1RleHRVbml0cz4NCjwvUGxhY2Vob2xkZXI+</w:instrText>
      </w:r>
      <w:r>
        <w:rPr>
          <w:lang w:val="en-US"/>
        </w:rPr>
        <w:fldChar w:fldCharType="separate"/>
      </w:r>
      <w:r>
        <w:rPr>
          <w:lang w:val="en-US"/>
        </w:rPr>
        <w:t>[AyK06]</w:t>
      </w:r>
      <w:r>
        <w:rPr>
          <w:lang w:val="en-US"/>
        </w:rPr>
        <w:fldChar w:fldCharType="end"/>
      </w:r>
      <w:r>
        <w:rPr>
          <w:b/>
          <w:lang w:val="en-US"/>
        </w:rPr>
        <w:t>.</w:t>
      </w:r>
      <w:r>
        <w:rPr>
          <w:lang w:val="en-US"/>
        </w:rPr>
        <w:t xml:space="preserve"> Deep system understanding is inevitable throughout the whole process </w:t>
      </w:r>
      <w:r>
        <w:rPr>
          <w:lang w:val="en-US"/>
        </w:rPr>
        <w:fldChar w:fldCharType="begin"/>
      </w:r>
      <w:r>
        <w:rPr>
          <w:lang w:val="en-US"/>
        </w:rPr>
        <w:instrText>ADDIN CITAVI.PLACEHOLDER 77b642de-ccfc-4af6-82a2-440326a18b99 PFBsYWNlaG9sZGVyPg0KICA8QWRkSW5WZXJzaW9uPjUuMy4xLjA8L0FkZEluVmVyc2lvbj4NCiAgPElkPjc3YjY0MmRlLWNjZmMtNGFmNi04MmEyLTQ0MDMyNmExOGI5OTwvSWQ+DQogIDxFbnRyaWVzPg0KICAgIDxFbnRyeT4NCiAgICAgIDxJZD5lZTJhZTcxOC1hMDEzLTQwNTAtYjA4Zi1hM2ZkMzkwZmQyYjM8L0lkPg0KICAgICAgPFJlZmVyZW5jZUlkPjI4N2I0MjJlLTE3YmItNDI3My1hY2NmLTk4YWJjNzg2N2E1Y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hTDAxXTwvVGV4dD4NCiAgICA8L1RleHRVbml0Pg0KICA8L1RleHRVbml0cz4NCjwvUGxhY2Vob2xkZXI+</w:instrText>
      </w:r>
      <w:r>
        <w:rPr>
          <w:lang w:val="en-US"/>
        </w:rPr>
        <w:fldChar w:fldCharType="separate"/>
      </w:r>
      <w:r>
        <w:rPr>
          <w:lang w:val="en-US"/>
        </w:rPr>
        <w:t>[HaL01]</w:t>
      </w:r>
      <w:r>
        <w:rPr>
          <w:lang w:val="en-US"/>
        </w:rPr>
        <w:fldChar w:fldCharType="end"/>
      </w:r>
      <w:r>
        <w:rPr>
          <w:lang w:val="en-US"/>
        </w:rPr>
        <w:t xml:space="preserve">. Recent research regarding information fusion is carried out in the industrial context, in traffic modeling scenarios, </w:t>
      </w:r>
      <w:r w:rsidR="006C5AA1">
        <w:rPr>
          <w:lang w:val="en-US"/>
        </w:rPr>
        <w:t xml:space="preserve">military, </w:t>
      </w:r>
      <w:r>
        <w:rPr>
          <w:lang w:val="en-US"/>
        </w:rPr>
        <w:t xml:space="preserve">as well as in the home care sector (ambient assisted living (AAL)). </w:t>
      </w:r>
    </w:p>
    <w:p w14:paraId="496DBF88" w14:textId="77777777" w:rsidR="006F3693" w:rsidRDefault="006F3693" w:rsidP="006F3693">
      <w:pPr>
        <w:jc w:val="both"/>
        <w:rPr>
          <w:lang w:val="en-US"/>
        </w:rPr>
      </w:pPr>
      <w:r>
        <w:rPr>
          <w:lang w:val="en-US"/>
        </w:rPr>
        <w:t xml:space="preserve">Khaleghi et al. identify in their review article </w:t>
      </w:r>
      <w:r>
        <w:rPr>
          <w:lang w:val="en-US"/>
        </w:rPr>
        <w:fldChar w:fldCharType="begin"/>
      </w:r>
      <w:r>
        <w:rPr>
          <w:lang w:val="en-US"/>
        </w:rPr>
        <w:instrText>ADDIN CITAVI.PLACEHOLDER 679f291b-30ea-44c6-8889-46e55fc5e980 PFBsYWNlaG9sZGVyPg0KICA8QWRkSW5WZXJzaW9uPjUuMy4xLjA8L0FkZEluVmVyc2lvbj4NCiAgPElkPjY3OWYyOTFiLTMwZWEtNDRjNi04ODg5LTQ2ZTU1ZmM1ZTk4MDwvSWQ+DQogIDxFbnRyaWVzPg0KICAgIDxFbnRyeT4NCiAgICAgIDxJZD41YTQ2ZTUxMi02Y2E3LTQ5YzktYTI2Zi1hMTIxOTI1ZmExOTM8L0lkPg0KICAgICAgPFJlZmVyZW5jZUlkPmIwMzgyYjQyLWNhNzUtNDM1ZS1iZTFhLWFmODllMGYzZmY5YT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S0srMTFdPC9UZXh0Pg0KICAgIDwvVGV4dFVuaXQ+DQogIDwvVGV4dFVuaXRzPg0KPC9QbGFjZWhvbGRlcj4=</w:instrText>
      </w:r>
      <w:r>
        <w:rPr>
          <w:lang w:val="en-US"/>
        </w:rPr>
        <w:fldChar w:fldCharType="separate"/>
      </w:r>
      <w:r>
        <w:rPr>
          <w:lang w:val="en-US"/>
        </w:rPr>
        <w:t>[KKK+11]</w:t>
      </w:r>
      <w:r>
        <w:rPr>
          <w:lang w:val="en-US"/>
        </w:rPr>
        <w:fldChar w:fldCharType="end"/>
      </w:r>
      <w:r>
        <w:rPr>
          <w:lang w:val="en-US"/>
        </w:rPr>
        <w:t xml:space="preserve"> a number of main challenges posed on IFU approaches arising from its input data. These are data dimensionality, data imperfection (like uncertainty), outliers and spurious data, conflicting data, data modality, data correlation or missing data, and more. Thereupon, we have to face difficulties with the respect to processing framework, operational timing, and static vs. dynamic phenomena. The aforementioned challenges meet in a natural manner many data analysis hurdles, which will be addressed together with IFU principles by our research strategy. Regarding these topics, we describe the scientific state of the art for our research prospects in more details below.</w:t>
      </w:r>
    </w:p>
    <w:p w14:paraId="12599063" w14:textId="77777777" w:rsidR="006F3693" w:rsidRDefault="006F3693" w:rsidP="006F3693">
      <w:pPr>
        <w:jc w:val="both"/>
        <w:rPr>
          <w:sz w:val="10"/>
          <w:szCs w:val="10"/>
          <w:lang w:val="en-US"/>
        </w:rPr>
      </w:pPr>
    </w:p>
    <w:p w14:paraId="1104E07D" w14:textId="77777777" w:rsidR="006F3693" w:rsidRDefault="006F3693" w:rsidP="00AE2084">
      <w:pPr>
        <w:pStyle w:val="Heading2"/>
        <w:numPr>
          <w:ilvl w:val="2"/>
          <w:numId w:val="17"/>
        </w:numPr>
        <w:jc w:val="both"/>
        <w:rPr>
          <w:lang w:val="en-US"/>
        </w:rPr>
      </w:pPr>
      <w:r>
        <w:rPr>
          <w:lang w:val="en-US"/>
        </w:rPr>
        <w:t>Data Analysis</w:t>
      </w:r>
    </w:p>
    <w:p w14:paraId="0324C992" w14:textId="77777777" w:rsidR="006F3693" w:rsidRDefault="006F3693" w:rsidP="006F3693">
      <w:pPr>
        <w:jc w:val="both"/>
        <w:rPr>
          <w:lang w:val="en-US"/>
        </w:rPr>
      </w:pPr>
      <w:r>
        <w:rPr>
          <w:lang w:val="en-US"/>
        </w:rPr>
        <w:t xml:space="preserve">In many cases, data analysis workflows include following steps: (1) feature extraction, (2) standardization to make features with different scales comparable, (3) normalization to achieve the same range for all features, (4) signal or image-processing filtering to improve the signal-to-noise ratio </w:t>
      </w:r>
      <w:r>
        <w:rPr>
          <w:lang w:val="en-US"/>
        </w:rPr>
        <w:fldChar w:fldCharType="begin"/>
      </w:r>
      <w:r>
        <w:rPr>
          <w:lang w:val="en-US"/>
        </w:rPr>
        <w:instrText>ADDIN CITAVI.PLACEHOLDER 0b522878-d326-4b1f-8dfd-d9c534e7c8a0 PFBsYWNlaG9sZGVyPg0KICA8QWRkSW5WZXJzaW9uPjUuMy4xLjA8L0FkZEluVmVyc2lvbj4NCiAgPElkPjBiNTIyODc4LWQzMjYtNGIxZi04ZGZkLWQ5YzUzNGU3YzhhMDwvSWQ+DQogIDxFbnRyaWVzPg0KICAgIDxFbnRyeT4NCiAgICAgIDxJZD4yM2YzMzAwZC05MWRkLTQwNzktOGI2YS0xZDgzNjhiNzA2Y2E8L0lkPg0KICAgICAgPFJlZmVyZW5jZUlkPmI1MzJmZWVkLWYwNDktNDdmMS05YTA1LTQ1NDQ1NTQ1ZGQwZ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x5bzExXSwgW1dhbDA4XTwvVGV4dD4NCiAgICA8L1RleHRVbml0Pg0KICA8L1RleHRVbml0cz4NCjwvUGxhY2Vob2xkZXI+</w:instrText>
      </w:r>
      <w:r>
        <w:rPr>
          <w:lang w:val="en-US"/>
        </w:rPr>
        <w:fldChar w:fldCharType="separate"/>
      </w:r>
      <w:r>
        <w:rPr>
          <w:lang w:val="en-US"/>
        </w:rPr>
        <w:t>[Lyo11], [Wal08]</w:t>
      </w:r>
      <w:r>
        <w:rPr>
          <w:lang w:val="en-US"/>
        </w:rPr>
        <w:fldChar w:fldCharType="end"/>
      </w:r>
      <w:r>
        <w:rPr>
          <w:lang w:val="en-US"/>
        </w:rPr>
        <w:t xml:space="preserve">, (5) feature selection, which might lead to dimensionality reduction. </w:t>
      </w:r>
    </w:p>
    <w:p w14:paraId="35559552" w14:textId="77777777" w:rsidR="006F3693" w:rsidRDefault="006F3693" w:rsidP="006F3693">
      <w:pPr>
        <w:jc w:val="both"/>
        <w:rPr>
          <w:lang w:val="en-US"/>
        </w:rPr>
      </w:pPr>
      <w:r>
        <w:rPr>
          <w:lang w:val="en-US"/>
        </w:rPr>
        <w:t xml:space="preserve">The determination of the system’s condition is a process of monitoring the operating characteristics (in our nomenclature </w:t>
      </w:r>
      <w:r>
        <w:rPr>
          <w:i/>
          <w:lang w:val="en-US"/>
        </w:rPr>
        <w:t>features</w:t>
      </w:r>
      <w:r>
        <w:rPr>
          <w:lang w:val="en-US"/>
        </w:rPr>
        <w:t xml:space="preserve">) of the system. Changes of the monitored data are suitable to estimate the current condition of the system and predict the need for maintenance before serious deterioration occurs. The generated data volume in such systems might be large, complex, or not completely </w:t>
      </w:r>
      <w:r>
        <w:rPr>
          <w:lang w:val="en-US"/>
        </w:rPr>
        <w:lastRenderedPageBreak/>
        <w:t>understood. Therefore, the extraction of meaningful features might be not an easy task. The beginning of investigations starts by converting raw data into a set of useful features within, e.</w:t>
      </w:r>
      <w:r>
        <w:rPr>
          <w:w w:val="50"/>
          <w:lang w:val="en-US"/>
        </w:rPr>
        <w:t> </w:t>
      </w:r>
      <w:r>
        <w:rPr>
          <w:lang w:val="en-US"/>
        </w:rPr>
        <w:t xml:space="preserve">g., existing classical feature extraction and selection methods (cf. histogram analysis of feature distributions of raw or filtered data or their combinations, RELIEF algorithm for feature selection </w:t>
      </w:r>
      <w:r>
        <w:rPr>
          <w:lang w:val="en-US"/>
        </w:rPr>
        <w:fldChar w:fldCharType="begin"/>
      </w:r>
      <w:r>
        <w:rPr>
          <w:lang w:val="en-US"/>
        </w:rPr>
        <w:instrText>ADDIN CITAVI.PLACEHOLDER b579b556-c743-4a9f-9b38-f5ce71166cd5 PFBsYWNlaG9sZGVyPg0KICA8QWRkSW5WZXJzaW9uPjUuMy4xLjA8L0FkZEluVmVyc2lvbj4NCiAgPElkPmI1NzliNTU2LWM3NDMtNGE5Zi05YjM4LWY1Y2U3MTE2NmNkNTwvSWQ+DQogIDxFbnRyaWVzPg0KICAgIDxFbnRyeT4NCiAgICAgIDxJZD5iN2QxZTVlNS0wOTAyLTQ2ODctYmYxYS1lYTBmNzY1ZTQxZjk8L0lkPg0KICAgICAgPFJlZmVyZW5jZUlkPjA0NGY2M2U3LTU2YmMtNDY4YS04OGUxLTRhZmQxMWRjODg1Y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2lSOTJdPC9UZXh0Pg0KICAgIDwvVGV4dFVuaXQ+DQogIDwvVGV4dFVuaXRzPg0KPC9QbGFjZWhvbGRlcj4=</w:instrText>
      </w:r>
      <w:r>
        <w:rPr>
          <w:lang w:val="en-US"/>
        </w:rPr>
        <w:fldChar w:fldCharType="separate"/>
      </w:r>
      <w:r>
        <w:rPr>
          <w:lang w:val="en-US"/>
        </w:rPr>
        <w:t>[KiR92]</w:t>
      </w:r>
      <w:r>
        <w:rPr>
          <w:lang w:val="en-US"/>
        </w:rPr>
        <w:fldChar w:fldCharType="end"/>
      </w:r>
      <w:r>
        <w:rPr>
          <w:lang w:val="en-US"/>
        </w:rPr>
        <w:t xml:space="preserve">, Linear Discriminant Analysis (LDA), Principal Component Analysis (PCA) or Multidimensional Scaling (MDS) </w:t>
      </w:r>
      <w:r>
        <w:rPr>
          <w:lang w:val="en-US"/>
        </w:rPr>
        <w:fldChar w:fldCharType="begin"/>
      </w:r>
      <w:r>
        <w:rPr>
          <w:lang w:val="en-US"/>
        </w:rPr>
        <w:instrText>ADDIN CITAVI.PLACEHOLDER 50632c12-75a6-4461-807e-0363e925a5c8 PFBsYWNlaG9sZGVyPg0KICA8QWRkSW5WZXJzaW9uPjUuMy4xLjA8L0FkZEluVmVyc2lvbj4NCiAgPElkPjUwNjMyYzEyLTc1YTYtNDQ2MS04MDdlLTAzNjNlOTI1YTVjODwvSWQ+DQogIDxFbnRyaWVzPg0KICAgIDxFbnRyeT4NCiAgICAgIDxJZD45Mzg5OWI5MS1jMGNhLTQ0MGYtYTE0Ni0xNmJkYWM2NGQ1MDA8L0lkPg0KICAgICAgPFJlZmVyZW5jZUlkPjM0N2MwMTdmLTJkNzEtNGE1Yy1hMzRkLWQ2N2NhNjJiNDc4Y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S3JXMDldPC9UZXh0Pg0KICAgIDwvVGV4dFVuaXQ+DQogIDwvVGV4dFVuaXRzPg0KPC9QbGFjZWhvbGRlcj4=</w:instrText>
      </w:r>
      <w:r>
        <w:rPr>
          <w:lang w:val="en-US"/>
        </w:rPr>
        <w:fldChar w:fldCharType="separate"/>
      </w:r>
      <w:r>
        <w:rPr>
          <w:lang w:val="en-US"/>
        </w:rPr>
        <w:t>[KrW09]</w:t>
      </w:r>
      <w:r>
        <w:rPr>
          <w:lang w:val="en-US"/>
        </w:rPr>
        <w:fldChar w:fldCharType="end"/>
      </w:r>
      <w:r>
        <w:rPr>
          <w:lang w:val="en-US"/>
        </w:rPr>
        <w:t xml:space="preserve">). Extracted and selected features have to be analyzed with respect to the required performance of the system. For example, suitable is feature ranking, which uses a measure instead of the error rate to score a feature set which is chosen to be fast to compute, whilst still capturing the usefulness of the feature set. Common measures include the mutual information </w:t>
      </w:r>
      <w:r>
        <w:rPr>
          <w:lang w:val="en-US"/>
        </w:rPr>
        <w:fldChar w:fldCharType="begin"/>
      </w:r>
      <w:r>
        <w:rPr>
          <w:lang w:val="en-US"/>
        </w:rPr>
        <w:instrText>ADDIN CITAVI.PLACEHOLDER 60e70371-122e-4d56-84e1-37bbff7150f5 PFBsYWNlaG9sZGVyPg0KICA8QWRkSW5WZXJzaW9uPjUuMy4xLjA8L0FkZEluVmVyc2lvbj4NCiAgPElkPjYwZTcwMzcxLTEyMmUtNGQ1Ni04NGUxLTM3YmJmZjcxNTBmNTwvSWQ+DQogIDxFbnRyaWVzPg0KICAgIDxFbnRyeT4NCiAgICAgIDxJZD5jNDc1NmU5MS04M2JmLTRmMTctODQyNS0wNjdlNTJkY2FjZjc8L0lkPg0KICAgICAgPFJlZmVyZW5jZUlkPjk5MzAzMTljLTE2N2QtNDc4YS1iYjdlLTQxYjkwYWZlYTU4O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ExEMDVdPC9UZXh0Pg0KICAgIDwvVGV4dFVuaXQ+DQogIDwvVGV4dFVuaXRzPg0KPC9QbGFjZWhvbGRlcj4=</w:instrText>
      </w:r>
      <w:r>
        <w:rPr>
          <w:lang w:val="en-US"/>
        </w:rPr>
        <w:fldChar w:fldCharType="separate"/>
      </w:r>
      <w:r>
        <w:rPr>
          <w:lang w:val="en-US"/>
        </w:rPr>
        <w:t>[PLD05]</w:t>
      </w:r>
      <w:r>
        <w:rPr>
          <w:lang w:val="en-US"/>
        </w:rPr>
        <w:fldChar w:fldCharType="end"/>
      </w:r>
      <w:r>
        <w:rPr>
          <w:lang w:val="en-US"/>
        </w:rPr>
        <w:t xml:space="preserve">, Pearson correlation coefficient </w:t>
      </w:r>
      <w:r>
        <w:rPr>
          <w:lang w:val="en-US"/>
        </w:rPr>
        <w:fldChar w:fldCharType="begin"/>
      </w:r>
      <w:r>
        <w:rPr>
          <w:lang w:val="en-US"/>
        </w:rPr>
        <w:instrText>ADDIN CITAVI.PLACEHOLDER 8db09c32-50d3-43bf-8cd3-c46c9ff25aba PFBsYWNlaG9sZGVyPg0KICA8QWRkSW5WZXJzaW9uPjUuMy4xLjA8L0FkZEluVmVyc2lvbj4NCiAgPElkPjhkYjA5YzMyLTUwZDMtNDNiZi04Y2QzLWM0NmM5ZmYyNWFiYTwvSWQ+DQogIDxFbnRyaWVzPg0KICAgIDxFbnRyeT4NCiAgICAgIDxJZD5mYWRmZmVlYy1kNGM5LTQ0MWMtOWJmNS01NzAwMWIyMTgzNjA8L0lkPg0KICAgICAgPFJlZmVyZW5jZUlkPjI4NWExMTMyLWRmN2QtNDMwMS04M2EzLTllODMwYWQ1N2JiMT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kNIKzA5XTwvVGV4dD4NCiAgICA8L1RleHRVbml0Pg0KICA8L1RleHRVbml0cz4NCjwvUGxhY2Vob2xkZXI+</w:instrText>
      </w:r>
      <w:r>
        <w:rPr>
          <w:lang w:val="en-US"/>
        </w:rPr>
        <w:fldChar w:fldCharType="separate"/>
      </w:r>
      <w:r>
        <w:rPr>
          <w:lang w:val="en-US"/>
        </w:rPr>
        <w:t>[BCH+09]</w:t>
      </w:r>
      <w:r>
        <w:rPr>
          <w:lang w:val="en-US"/>
        </w:rPr>
        <w:fldChar w:fldCharType="end"/>
      </w:r>
      <w:r>
        <w:rPr>
          <w:lang w:val="en-US"/>
        </w:rPr>
        <w:t xml:space="preserve">, or the scores of significance tests </w:t>
      </w:r>
      <w:r>
        <w:rPr>
          <w:lang w:val="en-US"/>
        </w:rPr>
        <w:fldChar w:fldCharType="begin"/>
      </w:r>
      <w:r>
        <w:rPr>
          <w:lang w:val="en-US"/>
        </w:rPr>
        <w:instrText>ADDIN CITAVI.PLACEHOLDER 85cbddd7-9fd4-494a-9547-19975840ac18 PFBsYWNlaG9sZGVyPg0KICA8QWRkSW5WZXJzaW9uPjUuMy4xLjA8L0FkZEluVmVyc2lvbj4NCiAgPElkPjg1Y2JkZGQ3LTlmZDQtNDk0YS05NTQ3LTE5OTc1ODQwYWMxODwvSWQ+DQogIDxFbnRyaWVzPg0KICAgIDxFbnRyeT4NCiAgICAgIDxJZD5kMjlhYWE0MS1lMzZlLTRhM2YtYjJlYi0zMGI2MTFhYTM2ZGM8L0lkPg0KICAgICAgPFJlZmVyZW5jZUlkPjQ3M2YyOGRmLTYxYWItNDc2Zi04ZWNhLTkwOTc1NjRhMDc1M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b2gwNV08L1RleHQ+DQogICAgPC9UZXh0VW5pdD4NCiAgPC9UZXh0VW5pdHM+DQo8L1BsYWNlaG9sZGVyPg==</w:instrText>
      </w:r>
      <w:r>
        <w:rPr>
          <w:lang w:val="en-US"/>
        </w:rPr>
        <w:fldChar w:fldCharType="separate"/>
      </w:r>
      <w:r>
        <w:rPr>
          <w:lang w:val="en-US"/>
        </w:rPr>
        <w:t>[Koh05]</w:t>
      </w:r>
      <w:r>
        <w:rPr>
          <w:lang w:val="en-US"/>
        </w:rPr>
        <w:fldChar w:fldCharType="end"/>
      </w:r>
      <w:r>
        <w:rPr>
          <w:lang w:val="en-US"/>
        </w:rPr>
        <w:t xml:space="preserve"> for each feature combination.</w:t>
      </w:r>
    </w:p>
    <w:p w14:paraId="2F4E35DF" w14:textId="77777777" w:rsidR="006F3693" w:rsidRDefault="006F3693" w:rsidP="006F3693">
      <w:pPr>
        <w:jc w:val="both"/>
        <w:rPr>
          <w:lang w:val="en-US"/>
        </w:rPr>
      </w:pPr>
      <w:r>
        <w:rPr>
          <w:lang w:val="en-US"/>
        </w:rPr>
        <w:t>Mentioned above Linear Discriminant Analysis (LDA) and Principal Component Analysis (PCA) originated methods belong to so-named filter methods. They operate, e.</w:t>
      </w:r>
      <w:r>
        <w:rPr>
          <w:w w:val="50"/>
          <w:lang w:val="en-US"/>
        </w:rPr>
        <w:t> </w:t>
      </w:r>
      <w:r>
        <w:rPr>
          <w:lang w:val="en-US"/>
        </w:rPr>
        <w:t xml:space="preserve">g., with statistical characteristics, ranking, and scoring of features or their combinations. Such methods are often fast; however, in many cases the resulting performance might be weak. In addition to filters, wrapper and embedded methods can be considered </w:t>
      </w:r>
      <w:r>
        <w:rPr>
          <w:lang w:val="en-US"/>
        </w:rPr>
        <w:fldChar w:fldCharType="begin"/>
      </w:r>
      <w:r>
        <w:rPr>
          <w:lang w:val="en-US"/>
        </w:rPr>
        <w:instrText>ADDIN CITAVI.PLACEHOLDER b2062e51-511f-461d-aa9d-f1d771d93118 PFBsYWNlaG9sZGVyPg0KICA8QWRkSW5WZXJzaW9uPjUuMy4xLjA8L0FkZEluVmVyc2lvbj4NCiAgPElkPmIyMDYyZTUxLTUxMWYtNDYxZC1hYTlkLWYxZDc3MWQ5MzExODwvSWQ+DQogIDxFbnRyaWVzPg0KICAgIDxFbnRyeT4NCiAgICAgIDxJZD44ZjliYjQ3Zi0yNDExLTQyOGItYTU2NC03YmI2ZGU0MWRmZmY8L0lkPg0KICAgICAgPFJlZmVyZW5jZUlkPmVmM2QyNTI1LWNlMmQtNDg1ZS1iZGRlLWM0Mzc4NmIwYjhjM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b0o5N108L1RleHQ+DQogICAgPC9UZXh0VW5pdD4NCiAgPC9UZXh0VW5pdHM+DQo8L1BsYWNlaG9sZGVyPg==</w:instrText>
      </w:r>
      <w:r>
        <w:rPr>
          <w:lang w:val="en-US"/>
        </w:rPr>
        <w:fldChar w:fldCharType="separate"/>
      </w:r>
      <w:r>
        <w:rPr>
          <w:lang w:val="en-US"/>
        </w:rPr>
        <w:t>[KoJ97]</w:t>
      </w:r>
      <w:r>
        <w:rPr>
          <w:lang w:val="en-US"/>
        </w:rPr>
        <w:fldChar w:fldCharType="end"/>
      </w:r>
      <w:r>
        <w:rPr>
          <w:lang w:val="en-US"/>
        </w:rPr>
        <w:t xml:space="preserve">. They utilize classifiers to score feature subsets according to their predictive power. Such methods might be computationally very intensive, but usually provide the high performing feature set. Embedded methods </w:t>
      </w:r>
      <w:r>
        <w:rPr>
          <w:lang w:val="en-US"/>
        </w:rPr>
        <w:fldChar w:fldCharType="begin"/>
      </w:r>
      <w:r>
        <w:rPr>
          <w:lang w:val="en-US"/>
        </w:rPr>
        <w:instrText>ADDIN CITAVI.PLACEHOLDER 36696558-9eae-4758-8635-a17efaffe38c PFBsYWNlaG9sZGVyPg0KICA8QWRkSW5WZXJzaW9uPjUuMy4xLjA8L0FkZEluVmVyc2lvbj4NCiAgPElkPjM2Njk2NTU4LTllYWUtNDc1OC04NjM1LWExN2VmYWZmZTM4YzwvSWQ+DQogIDxFbnRyaWVzPg0KICAgIDxFbnRyeT4NCiAgICAgIDxJZD4xOGNiMmZjZC05NDVhLTRhMTUtYThiOS1hMjkxMjBjMjE3OWI8L0lkPg0KICAgICAgPFJlZmVyZW5jZUlkPjNjZWZhN2Q1LTRiNGMtNDMyYS05YjA2LWRhNTMwZDVjNTU1ND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pIRysxM108L1RleHQ+DQogICAgPC9UZXh0VW5pdD4NCiAgPC9UZXh0VW5pdHM+DQo8L1BsYWNlaG9sZGVyPg==</w:instrText>
      </w:r>
      <w:r>
        <w:rPr>
          <w:lang w:val="en-US"/>
        </w:rPr>
        <w:fldChar w:fldCharType="separate"/>
      </w:r>
      <w:r>
        <w:rPr>
          <w:lang w:val="en-US"/>
        </w:rPr>
        <w:t>[ZHG+13]</w:t>
      </w:r>
      <w:r>
        <w:rPr>
          <w:lang w:val="en-US"/>
        </w:rPr>
        <w:fldChar w:fldCharType="end"/>
      </w:r>
      <w:r>
        <w:rPr>
          <w:lang w:val="en-US"/>
        </w:rPr>
        <w:t xml:space="preserve"> perform feature selection in the training process and are specific to given learning machines. These techniques tend to be between filters and wrappers in terms of computational complexity. Their incorporations, called hybrid methods, use a filter to rank the features, and then feature subsets are computed following a wrapper.</w:t>
      </w:r>
    </w:p>
    <w:p w14:paraId="667576A3" w14:textId="77777777" w:rsidR="006F3693" w:rsidRDefault="006F3693" w:rsidP="006F3693">
      <w:pPr>
        <w:jc w:val="both"/>
        <w:rPr>
          <w:lang w:val="en-US"/>
        </w:rPr>
      </w:pPr>
      <w:r>
        <w:rPr>
          <w:lang w:val="en-US"/>
        </w:rPr>
        <w:t>Feature selection is a very important part of the data analysis workflow. Many of the feature selection procedures lead to dimensionality reduction. Dimensionality reduction is an essential topic for our research activities and will be discussed in more details below.</w:t>
      </w:r>
    </w:p>
    <w:p w14:paraId="4355481F" w14:textId="77777777" w:rsidR="006F3693" w:rsidRDefault="006F3693" w:rsidP="006F3693">
      <w:pPr>
        <w:jc w:val="both"/>
        <w:rPr>
          <w:lang w:val="en-US"/>
        </w:rPr>
      </w:pPr>
      <w:r>
        <w:rPr>
          <w:lang w:val="en-US"/>
        </w:rPr>
        <w:t>One of the major problems in analyzing complex data stems from the number of variables involved. Analysis with a large number of variables generally requires a large amount of memory and computation power. Moreover, it might result in a classification algorithm which generalizes poorly to unknown samples. Feature selection principles might be able to reduce number of features or construct their combinations to get around these problems while still describing the data with sufficient accuracy. The quality of condition monitoring techniques and their applicability are determined by the effectiveness and efficiency, with which characteristic features are extracted and identified. In terms of dimensionality reduction, feature selection pursues the following goals: (1) reduction of computation time and space re</w:t>
      </w:r>
      <w:r w:rsidR="006C5AA1">
        <w:rPr>
          <w:lang w:val="en-US"/>
        </w:rPr>
        <w:t>quired executing the algorithms</w:t>
      </w:r>
      <w:r>
        <w:rPr>
          <w:lang w:val="en-US"/>
        </w:rPr>
        <w:t xml:space="preserve"> and (2) improvement of classifiers by feature combinations or removal of irrelevant features. For this reason, a deep system understanding is necessary to choose the appropriate features. </w:t>
      </w:r>
    </w:p>
    <w:p w14:paraId="39BC9F3C" w14:textId="77777777" w:rsidR="006F3693" w:rsidRDefault="006F3693" w:rsidP="006F3693">
      <w:pPr>
        <w:jc w:val="both"/>
        <w:rPr>
          <w:lang w:val="en-US"/>
        </w:rPr>
      </w:pPr>
      <w:r>
        <w:rPr>
          <w:lang w:val="en-US"/>
        </w:rPr>
        <w:t>Established strategies and algorithms for processing large amounts of data are not studied on the on-chip systems now. Applying algorithms for industrial production processes to the measurement values of a processor incorporates known research areas into a new research field. Both, industrial systems as well as on-chip systems will benefit from symbiosis effects.</w:t>
      </w:r>
    </w:p>
    <w:p w14:paraId="14358FB3" w14:textId="77777777" w:rsidR="006F3693" w:rsidRDefault="006F3693" w:rsidP="006F3693">
      <w:pPr>
        <w:jc w:val="both"/>
        <w:rPr>
          <w:sz w:val="10"/>
          <w:szCs w:val="10"/>
          <w:lang w:val="en-US"/>
        </w:rPr>
      </w:pPr>
    </w:p>
    <w:p w14:paraId="65D683C4" w14:textId="77777777" w:rsidR="006F3693" w:rsidRDefault="006F3693" w:rsidP="00AE2084">
      <w:pPr>
        <w:pStyle w:val="Heading2"/>
        <w:numPr>
          <w:ilvl w:val="2"/>
          <w:numId w:val="17"/>
        </w:numPr>
        <w:jc w:val="both"/>
        <w:rPr>
          <w:lang w:val="en-US"/>
        </w:rPr>
      </w:pPr>
      <w:bookmarkStart w:id="55" w:name="_Ref486337453"/>
      <w:r>
        <w:rPr>
          <w:lang w:val="en-US"/>
        </w:rPr>
        <w:t>Information Fusion</w:t>
      </w:r>
      <w:bookmarkEnd w:id="55"/>
    </w:p>
    <w:p w14:paraId="7189E9D1" w14:textId="77777777" w:rsidR="006F3693" w:rsidRDefault="006F3693" w:rsidP="006F3693">
      <w:pPr>
        <w:jc w:val="both"/>
        <w:rPr>
          <w:lang w:val="en-US"/>
        </w:rPr>
      </w:pPr>
      <w:r>
        <w:rPr>
          <w:lang w:val="en-US"/>
        </w:rPr>
        <w:t xml:space="preserve">In many cases the information captured from sensors is imprecise, incomplete, or inconsistent. Moreover, sources are not reliable </w:t>
      </w:r>
      <w:r>
        <w:rPr>
          <w:lang w:val="en-US"/>
        </w:rPr>
        <w:fldChar w:fldCharType="begin"/>
      </w:r>
      <w:r>
        <w:rPr>
          <w:lang w:val="en-US"/>
        </w:rPr>
        <w:instrText>ADDIN CITAVI.PLACEHOLDER d8d3e7e8-5374-4528-993b-748256871f80 PFBsYWNlaG9sZGVyPg0KICA8QWRkSW5WZXJzaW9uPjUuMy4xLjA8L0FkZEluVmVyc2lvbj4NCiAgPElkPmQ4ZDNlN2U4LTUzNzQtNDUyOC05OTNiLTc0ODI1Njg3MWY4MDwvSWQ+DQogIDxFbnRyaWVzPg0KICAgIDxFbnRyeT4NCiAgICAgIDxJZD45ZjVkZTdjZC1hM2IzLTQ1NWItOTgyNi04NmQ0ZDgyNDU1YzU8L0lkPg0KICAgICAgPFJlZmVyZW5jZUlkPmRjYWRmNjFlLTE3YzAtNDkzNC04MGI2LWJmODMxNTliZjU0NT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lNXMDZdPC9UZXh0Pg0KICAgIDwvVGV4dFVuaXQ+DQogIDwvVGV4dFVuaXRzPg0KPC9QbGFjZWhvbGRlcj4=</w:instrText>
      </w:r>
      <w:r>
        <w:rPr>
          <w:lang w:val="en-US"/>
        </w:rPr>
        <w:fldChar w:fldCharType="separate"/>
      </w:r>
      <w:r>
        <w:rPr>
          <w:lang w:val="en-US"/>
        </w:rPr>
        <w:t>[BSW06]</w:t>
      </w:r>
      <w:r>
        <w:rPr>
          <w:lang w:val="en-US"/>
        </w:rPr>
        <w:fldChar w:fldCharType="end"/>
      </w:r>
      <w:r>
        <w:rPr>
          <w:lang w:val="en-US"/>
        </w:rPr>
        <w:t xml:space="preserve">. Therefore, it is necessary to apply fusion concepts, which are able to handle and measure imprecision and (un-)reliability, named here as </w:t>
      </w:r>
      <w:r>
        <w:rPr>
          <w:i/>
          <w:lang w:val="en-US"/>
        </w:rPr>
        <w:t>uncertainty</w:t>
      </w:r>
      <w:r>
        <w:rPr>
          <w:lang w:val="en-US"/>
        </w:rPr>
        <w:t xml:space="preserve">. There are two major types of uncertainty </w:t>
      </w:r>
      <w:r>
        <w:rPr>
          <w:lang w:val="en-US"/>
        </w:rPr>
        <w:fldChar w:fldCharType="begin"/>
      </w:r>
      <w:r>
        <w:rPr>
          <w:lang w:val="en-US"/>
        </w:rPr>
        <w:instrText>ADDIN CITAVI.PLACEHOLDER 3400f22f-e01d-4a0e-a69e-fc887a06f1c1 PFBsYWNlaG9sZGVyPg0KICA8QWRkSW5WZXJzaW9uPjUuMy4xLjA8L0FkZEluVmVyc2lvbj4NCiAgPElkPjM0MDBmMjJmLWUwMWQtNGEwZS1hNjllLWZjODg3YTA2ZjFjMTwvSWQ+DQogIDxFbnRyaWVzPg0KICAgIDxFbnRyeT4NCiAgICAgIDxJZD41NWFhZjRlZi02ZGVhLTRiYTAtOTM4Yi1iZDEwZTM0ZGNlMWY8L0lkPg0KICAgICAgPFJlZmVyZW5jZUlkPjI5YTg4ZjYyLTcyYjAtNDlkYy05MWJkLWNjOGEyZDg5N2I0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5SzA2XTwvVGV4dD4NCiAgICA8L1RleHRVbml0Pg0KICA8L1RleHRVbml0cz4NCjwvUGxhY2Vob2xkZXI+</w:instrText>
      </w:r>
      <w:r>
        <w:rPr>
          <w:lang w:val="en-US"/>
        </w:rPr>
        <w:fldChar w:fldCharType="separate"/>
      </w:r>
      <w:r>
        <w:rPr>
          <w:lang w:val="en-US"/>
        </w:rPr>
        <w:t>[AyK06]</w:t>
      </w:r>
      <w:r>
        <w:rPr>
          <w:lang w:val="en-US"/>
        </w:rPr>
        <w:fldChar w:fldCharType="end"/>
      </w:r>
      <w:r>
        <w:rPr>
          <w:b/>
          <w:lang w:val="en-US"/>
        </w:rPr>
        <w:t>.</w:t>
      </w:r>
      <w:r>
        <w:rPr>
          <w:lang w:val="en-US"/>
        </w:rPr>
        <w:t xml:space="preserve"> One class is </w:t>
      </w:r>
      <w:r>
        <w:rPr>
          <w:i/>
          <w:lang w:val="en-US"/>
        </w:rPr>
        <w:t>aleatory</w:t>
      </w:r>
      <w:r>
        <w:rPr>
          <w:lang w:val="en-US"/>
        </w:rPr>
        <w:t>. This type is characterized by its random and non-deterministic nature and thus represents the inherent randomness of a problem. The second class is</w:t>
      </w:r>
      <w:r>
        <w:rPr>
          <w:i/>
          <w:lang w:val="en-US"/>
        </w:rPr>
        <w:t xml:space="preserve"> epistemic</w:t>
      </w:r>
      <w:r>
        <w:rPr>
          <w:lang w:val="en-US"/>
        </w:rPr>
        <w:t xml:space="preserve"> uncertainty, also denoted as subjective uncertainty. Its source is the lack of knowledge due to incomplete data. Often, such uncertainty cannot be avoided, especially when it comes to real-world applications </w:t>
      </w:r>
      <w:r>
        <w:rPr>
          <w:lang w:val="en-US"/>
        </w:rPr>
        <w:fldChar w:fldCharType="begin"/>
      </w:r>
      <w:r>
        <w:rPr>
          <w:lang w:val="en-US"/>
        </w:rPr>
        <w:instrText>ADDIN CITAVI.PLACEHOLDER 2aef77cb-b91e-4a4b-b306-6b9ce7dd5e2b PFBsYWNlaG9sZGVyPg0KICA8QWRkSW5WZXJzaW9uPjUuMy4xLjA8L0FkZEluVmVyc2lvbj4NCiAgPElkPjJhZWY3N2NiLWI5MWUtNGE0Yi1iMzA2LTZiOWNlN2RkNWUyYjwvSWQ+DQogIDxFbnRyaWVzPg0KICAgIDxFbnRyeT4NCiAgICAgIDxJZD5mNDZiZGE0ZC1mYTNmLTQ2ZjktODQxNi0zNTgzNWJhODEwNTM8L0lkPg0KICAgICAgPFJlZmVyZW5jZUlkPjZjNWJkNjhjLTEzNDktNDAyNS05YmYxLTc0OWIxYmU2MTI5Y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tsVzk5XTwvVGV4dD4NCiAgICA8L1RleHRVbml0Pg0KICA8L1RleHRVbml0cz4NCjwvUGxhY2Vob2xkZXI+</w:instrText>
      </w:r>
      <w:r>
        <w:rPr>
          <w:lang w:val="en-US"/>
        </w:rPr>
        <w:fldChar w:fldCharType="separate"/>
      </w:r>
      <w:r>
        <w:rPr>
          <w:lang w:val="en-US"/>
        </w:rPr>
        <w:t>[KlW99]</w:t>
      </w:r>
      <w:r>
        <w:rPr>
          <w:lang w:val="en-US"/>
        </w:rPr>
        <w:fldChar w:fldCharType="end"/>
      </w:r>
      <w:r>
        <w:rPr>
          <w:lang w:val="en-US"/>
        </w:rPr>
        <w:t xml:space="preserve">. </w:t>
      </w:r>
    </w:p>
    <w:p w14:paraId="52DBDB2E" w14:textId="77777777" w:rsidR="006F3693" w:rsidRDefault="006F3693" w:rsidP="006F3693">
      <w:pPr>
        <w:jc w:val="both"/>
        <w:rPr>
          <w:rFonts w:eastAsiaTheme="majorEastAsia" w:cs="Arial"/>
          <w:b/>
          <w:bCs/>
          <w:lang w:val="en-US"/>
        </w:rPr>
      </w:pPr>
      <w:r>
        <w:rPr>
          <w:lang w:val="en-US"/>
        </w:rPr>
        <w:lastRenderedPageBreak/>
        <w:t xml:space="preserve">The basic demand to process uncertainty accordingly is the application of methods and tools to model the available information. These methods serve for data transformation into a common processing frame </w:t>
      </w:r>
      <w:r>
        <w:rPr>
          <w:lang w:val="en-US"/>
        </w:rPr>
        <w:fldChar w:fldCharType="begin"/>
      </w:r>
      <w:r>
        <w:rPr>
          <w:lang w:val="en-US"/>
        </w:rPr>
        <w:instrText>ADDIN CITAVI.PLACEHOLDER 41bebbbb-b580-46e4-8fcb-2d1805a39854 PFBsYWNlaG9sZGVyPg0KICA8QWRkSW5WZXJzaW9uPjUuMy4xLjA8L0FkZEluVmVyc2lvbj4NCiAgPElkPjQxYmViYmJiLWI1ODAtNDZlNC04ZmNiLTJkMTgwNWEzOTg1NDwvSWQ+DQogIDxFbnRyaWVzPg0KICAgIDxFbnRyeT4NCiAgICAgIDxJZD4xODlkODk1Ny0xN2JkLTRkMmYtYTc2NS0wOTQ3ZGZkYTQ5MTM8L0lkPg0KICAgICAgPFJlZmVyZW5jZUlkPmIwMzgyYjQyLWNhNzUtNDM1ZS1iZTFhLWFmODllMGYzZmY5YT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S0srMTFdPC9UZXh0Pg0KICAgIDwvVGV4dFVuaXQ+DQogIDwvVGV4dFVuaXRzPg0KPC9QbGFjZWhvbGRlcj4=</w:instrText>
      </w:r>
      <w:r>
        <w:rPr>
          <w:lang w:val="en-US"/>
        </w:rPr>
        <w:fldChar w:fldCharType="separate"/>
      </w:r>
      <w:r>
        <w:rPr>
          <w:lang w:val="en-US"/>
        </w:rPr>
        <w:t>[KKK+11]</w:t>
      </w:r>
      <w:r>
        <w:rPr>
          <w:lang w:val="en-US"/>
        </w:rPr>
        <w:fldChar w:fldCharType="end"/>
      </w:r>
      <w:r>
        <w:rPr>
          <w:lang w:val="en-US"/>
        </w:rPr>
        <w:t xml:space="preserve">. In </w:t>
      </w:r>
      <w:r>
        <w:rPr>
          <w:lang w:val="en-US"/>
        </w:rPr>
        <w:fldChar w:fldCharType="begin"/>
      </w:r>
      <w:r>
        <w:rPr>
          <w:lang w:val="en-US"/>
        </w:rPr>
        <w:instrText>ADDIN CITAVI.PLACEHOLDER 03225f42-58d9-40cc-b048-1830d0cfbfb8 PFBsYWNlaG9sZGVyPg0KICA8QWRkSW5WZXJzaW9uPjUuMy4xLjA8L0FkZEluVmVyc2lvbj4NCiAgPElkPjAzMjI1ZjQyLTU4ZDktNDBjYy1iMDQ4LTE4MzBkMGNmYmZiODwvSWQ+DQogIDxFbnRyaWVzPg0KICAgIDxFbnRyeT4NCiAgICAgIDxJZD44ZGE0NGY1YS1hZWM1LTRlYWItYjVkYi1hZTBmZjFkYmZhZWM8L0lkPg0KICAgICAgPFJlZmVyZW5jZUlkPjI5YTg4ZjYyLTcyYjAtNDlkYy05MWJkLWNjOGEyZDg5N2I0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5SzA2XTwvVGV4dD4NCiAgICA8L1RleHRVbml0Pg0KICA8L1RleHRVbml0cz4NCjwvUGxhY2Vob2xkZXI+</w:instrText>
      </w:r>
      <w:r>
        <w:rPr>
          <w:lang w:val="en-US"/>
        </w:rPr>
        <w:fldChar w:fldCharType="separate"/>
      </w:r>
      <w:r>
        <w:rPr>
          <w:lang w:val="en-US"/>
        </w:rPr>
        <w:t>[AyK06]</w:t>
      </w:r>
      <w:r>
        <w:rPr>
          <w:lang w:val="en-US"/>
        </w:rPr>
        <w:fldChar w:fldCharType="end"/>
      </w:r>
      <w:r>
        <w:rPr>
          <w:lang w:val="en-US"/>
        </w:rPr>
        <w:t xml:space="preserve"> authors propose the framework of </w:t>
      </w:r>
      <w:r>
        <w:rPr>
          <w:i/>
          <w:lang w:val="en-US"/>
        </w:rPr>
        <w:t>probability theory</w:t>
      </w:r>
      <w:r>
        <w:rPr>
          <w:lang w:val="en-US"/>
        </w:rPr>
        <w:t xml:space="preserve"> in case uncertainty is quantifiable. They admit that epistemic uncertainty can only be modeled with additional effort as a probabilistic variable. Uncertainty is often recognized, but cannot be expressed in statistical or probabilistic terms. In order to handle epistemic uncertainties connected with such problems, information models based on </w:t>
      </w:r>
      <w:r>
        <w:rPr>
          <w:i/>
          <w:lang w:val="en-US"/>
        </w:rPr>
        <w:t>Dempster-Shafer theory of evidence</w:t>
      </w:r>
      <w:r>
        <w:rPr>
          <w:lang w:val="en-US"/>
        </w:rPr>
        <w:t xml:space="preserve"> and </w:t>
      </w:r>
      <w:r>
        <w:rPr>
          <w:i/>
          <w:lang w:val="en-US"/>
        </w:rPr>
        <w:t>fuzzy set theory</w:t>
      </w:r>
      <w:r>
        <w:rPr>
          <w:lang w:val="en-US"/>
        </w:rPr>
        <w:t xml:space="preserve"> are adequate approaches. </w:t>
      </w:r>
    </w:p>
    <w:p w14:paraId="57744F0C" w14:textId="77777777" w:rsidR="006F3693" w:rsidRDefault="006F3693" w:rsidP="006F3693">
      <w:pPr>
        <w:jc w:val="both"/>
        <w:rPr>
          <w:lang w:val="en-US"/>
        </w:rPr>
      </w:pPr>
      <w:r>
        <w:rPr>
          <w:lang w:val="en-US"/>
        </w:rPr>
        <w:t xml:space="preserve">The techniques modeling aleatory uncertainty are based on </w:t>
      </w:r>
      <w:r>
        <w:rPr>
          <w:i/>
          <w:lang w:val="en-US"/>
        </w:rPr>
        <w:t>probability theory</w:t>
      </w:r>
      <w:r>
        <w:rPr>
          <w:lang w:val="en-US"/>
        </w:rPr>
        <w:t xml:space="preserve"> (ProbT). </w:t>
      </w:r>
      <w:r>
        <w:rPr>
          <w:i/>
          <w:lang w:val="en-US"/>
        </w:rPr>
        <w:t>Frequentist probability</w:t>
      </w:r>
      <w:r>
        <w:rPr>
          <w:lang w:val="en-US"/>
        </w:rPr>
        <w:t xml:space="preserve"> is based on repetitions of an experiment, observation, etc. under identical conditions. It relies on sampling only and provides no means to include prior or expert knowledge. These drawbacks are eliminated in the framework of </w:t>
      </w:r>
      <w:r>
        <w:rPr>
          <w:i/>
          <w:lang w:val="en-US"/>
        </w:rPr>
        <w:t>Bayesian probability</w:t>
      </w:r>
      <w:r>
        <w:rPr>
          <w:lang w:val="en-US"/>
        </w:rPr>
        <w:t xml:space="preserve"> </w:t>
      </w:r>
      <w:r>
        <w:rPr>
          <w:lang w:val="en-US"/>
        </w:rPr>
        <w:fldChar w:fldCharType="begin"/>
      </w:r>
      <w:r>
        <w:rPr>
          <w:lang w:val="en-US"/>
        </w:rPr>
        <w:instrText>ADDIN CITAVI.PLACEHOLDER f86e0223-7d6f-46a2-b9c5-02d46c1f9762 PFBsYWNlaG9sZGVyPg0KICA8QWRkSW5WZXJzaW9uPjUuMy4xLjA8L0FkZEluVmVyc2lvbj4NCiAgPElkPmY4NmUwMjIzLTdkNmYtNDZhMi1iOWM1LTAyZDQ2YzFmOTc2MjwvSWQ+DQogIDxFbnRyaWVzPg0KICAgIDxFbnRyeT4NCiAgICAgIDxJZD5kYjkwZTk4Ny02M2IwLTQxMDItYTUyOS0xYmFkMWExY2UwMzA8L0lkPg0KICAgICAgPFJlZmVyZW5jZUlkPjM4NmQ3MjI1LThjODQtNDkxYi05MDM2LWEyZTAwYzgxOWNhM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heTAzXTwvVGV4dD4NCiAgICA8L1RleHRVbml0Pg0KICA8L1RleHRVbml0cz4NCjwvUGxhY2Vob2xkZXI+</w:instrText>
      </w:r>
      <w:r>
        <w:rPr>
          <w:lang w:val="en-US"/>
        </w:rPr>
        <w:fldChar w:fldCharType="separate"/>
      </w:r>
      <w:r>
        <w:rPr>
          <w:lang w:val="en-US"/>
        </w:rPr>
        <w:t>[Jay03]</w:t>
      </w:r>
      <w:r>
        <w:rPr>
          <w:lang w:val="en-US"/>
        </w:rPr>
        <w:fldChar w:fldCharType="end"/>
      </w:r>
      <w:r>
        <w:rPr>
          <w:lang w:val="en-US"/>
        </w:rPr>
        <w:t xml:space="preserve">. </w:t>
      </w:r>
      <w:r>
        <w:rPr>
          <w:i/>
          <w:lang w:val="en-US"/>
        </w:rPr>
        <w:t>Bayesian fusion</w:t>
      </w:r>
      <w:r>
        <w:rPr>
          <w:lang w:val="en-US"/>
        </w:rPr>
        <w:t xml:space="preserve"> is the most prominent probabilistic fusion method and is well studied both theoretically and practically (cf. </w:t>
      </w:r>
      <w:r>
        <w:rPr>
          <w:lang w:val="en-US"/>
        </w:rPr>
        <w:fldChar w:fldCharType="begin"/>
      </w:r>
      <w:r>
        <w:rPr>
          <w:lang w:val="en-US"/>
        </w:rPr>
        <w:instrText>ADDIN CITAVI.PLACEHOLDER 79f121c6-bb53-4398-a660-d72336eb64e1 PFBsYWNlaG9sZGVyPg0KICA8QWRkSW5WZXJzaW9uPjUuMy4xLjA8L0FkZEluVmVyc2lvbj4NCiAgPElkPjc5ZjEyMWM2LWJiNTMtNDM5OC1hNjYwLWQ3MjMzNmViNjRlMTwvSWQ+DQogIDxFbnRyaWVzPg0KICAgIDxFbnRyeT4NCiAgICAgIDxJZD5mZGY3OTVjNS1iYzRkLTQ1ZDEtYTg5My1iMTMyZWUzYjg2YjI8L0lkPg0KICAgICAgPFJlZmVyZW5jZUlkPjM4NmQ3MjI1LThjODQtNDkxYi05MDM2LWEyZTAwYzgxOWNhM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pheTAzXSwgW0JpczA5XSwgW0tLSysxMV08L1RleHQ+DQogICAgPC9UZXh0VW5pdD4NCiAgPC9UZXh0VW5pdHM+DQo8L1BsYWNlaG9sZGVyPg==</w:instrText>
      </w:r>
      <w:r>
        <w:rPr>
          <w:lang w:val="en-US"/>
        </w:rPr>
        <w:fldChar w:fldCharType="separate"/>
      </w:r>
      <w:r>
        <w:rPr>
          <w:lang w:val="en-US"/>
        </w:rPr>
        <w:t>[Jay03], [Bis09], [KKK+11]</w:t>
      </w:r>
      <w:r>
        <w:rPr>
          <w:lang w:val="en-US"/>
        </w:rPr>
        <w:fldChar w:fldCharType="end"/>
      </w:r>
      <w:r>
        <w:rPr>
          <w:lang w:val="en-US"/>
        </w:rPr>
        <w:t xml:space="preserve">). All methods based on Bayesian fusion assume that data are acquired from independent sources, whose statistical behavior is identical </w:t>
      </w:r>
      <w:r>
        <w:rPr>
          <w:lang w:val="en-US"/>
        </w:rPr>
        <w:fldChar w:fldCharType="begin"/>
      </w:r>
      <w:r>
        <w:rPr>
          <w:lang w:val="en-US"/>
        </w:rPr>
        <w:instrText>ADDIN CITAVI.PLACEHOLDER 349590da-6932-402e-bae0-965b41b5804b PFBsYWNlaG9sZGVyPg0KICA8QWRkSW5WZXJzaW9uPjUuMy4xLjA8L0FkZEluVmVyc2lvbj4NCiAgPElkPjM0OTU5MGRhLTY5MzItNDAyZS1iYWUwLTk2NWI0MWI1ODA0YjwvSWQ+DQogIDxFbnRyaWVzPg0KICAgIDxFbnRyeT4NCiAgICAgIDxJZD5lMTExNDFjZS0yMDQwLTRlYmMtYTFiMi0zNzdiYWRkZTBlODg8L0lkPg0KICAgICAgPFJlZmVyZW5jZUlkPjhmYmYzZTgzLWRhODgtNDU3YS1iMzY0LTZiMmYyYzY2ZjBkY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vDoWw2MF08L1RleHQ+DQogICAgPC9UZXh0VW5pdD4NCiAgPC9UZXh0VW5pdHM+DQo8L1BsYWNlaG9sZGVyPg==</w:instrText>
      </w:r>
      <w:r>
        <w:rPr>
          <w:lang w:val="en-US"/>
        </w:rPr>
        <w:fldChar w:fldCharType="separate"/>
      </w:r>
      <w:r>
        <w:rPr>
          <w:lang w:val="en-US"/>
        </w:rPr>
        <w:t>[Kál60]</w:t>
      </w:r>
      <w:r>
        <w:rPr>
          <w:lang w:val="en-US"/>
        </w:rPr>
        <w:fldChar w:fldCharType="end"/>
      </w:r>
      <w:r>
        <w:rPr>
          <w:lang w:val="en-US"/>
        </w:rPr>
        <w:t xml:space="preserve">, </w:t>
      </w:r>
      <w:r>
        <w:rPr>
          <w:lang w:val="en-US"/>
        </w:rPr>
        <w:fldChar w:fldCharType="begin"/>
      </w:r>
      <w:r>
        <w:rPr>
          <w:lang w:val="en-US"/>
        </w:rPr>
        <w:instrText>ADDIN CITAVI.PLACEHOLDER b3f88660-6322-42db-8c72-1cc06b720bb7 PFBsYWNlaG9sZGVyPg0KICA8QWRkSW5WZXJzaW9uPjUuMy4xLjA8L0FkZEluVmVyc2lvbj4NCiAgPElkPmIzZjg4NjYwLTYzMjItNDJkYi04YzcyLTFjYzA2YjcyMGJiNzwvSWQ+DQogIDxFbnRyaWVzPg0KICAgIDxFbnRyeT4NCiAgICAgIDxJZD5mOWE2OThiMS1lOTEwLTQwY2EtOTdjMy01ODNjNDZjZmFkMGE8L0lkPg0KICAgICAgPFJlZmVyZW5jZUlkPmI5NTIwODY0LTU0MDQtNGZjYi04OWI0LWFjNjBiY2NkNzY2MT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lbDk2XTwvVGV4dD4NCiAgICA8L1RleHRVbml0Pg0KICA8L1RleHRVbml0cz4NCjwvUGxhY2Vob2xkZXI+</w:instrText>
      </w:r>
      <w:r>
        <w:rPr>
          <w:lang w:val="en-US"/>
        </w:rPr>
        <w:fldChar w:fldCharType="separate"/>
      </w:r>
      <w:r>
        <w:rPr>
          <w:lang w:val="en-US"/>
        </w:rPr>
        <w:t>[Del96]</w:t>
      </w:r>
      <w:r>
        <w:rPr>
          <w:lang w:val="en-US"/>
        </w:rPr>
        <w:fldChar w:fldCharType="end"/>
      </w:r>
      <w:r>
        <w:rPr>
          <w:lang w:val="en-US"/>
        </w:rPr>
        <w:t xml:space="preserve">, </w:t>
      </w:r>
      <w:r>
        <w:rPr>
          <w:lang w:val="en-US"/>
        </w:rPr>
        <w:fldChar w:fldCharType="begin"/>
      </w:r>
      <w:r>
        <w:rPr>
          <w:lang w:val="en-US"/>
        </w:rPr>
        <w:instrText>ADDIN CITAVI.PLACEHOLDER 262f3753-e550-4379-adba-cd5e53161da7 PFBsYWNlaG9sZGVyPg0KICA8QWRkSW5WZXJzaW9uPjUuMy4xLjA8L0FkZEluVmVyc2lvbj4NCiAgPElkPjI2MmYzNzUzLWU1NTAtNDM3OS1hZGJhLWNkNWU1MzE2MWRhNzwvSWQ+DQogIDxFbnRyaWVzPg0KICAgIDxFbnRyeT4NCiAgICAgIDxJZD4wNmY2NGQwMy1mZmQ3LTQ5YjgtYmY4OS03YWJlZmE3ZjIwODM8L0lkPg0KICAgICAgPFJlZmVyZW5jZUlkPjk5NzRiOGI5LTE5MDktNDcyYS1hOTFiLTJmODNlY2QyYmU0N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U0dMMTVdPC9UZXh0Pg0KICAgIDwvVGV4dFVuaXQ+DQogIDwvVGV4dFVuaXRzPg0KPC9QbGFjZWhvbGRlcj4=</w:instrText>
      </w:r>
      <w:r>
        <w:rPr>
          <w:lang w:val="en-US"/>
        </w:rPr>
        <w:fldChar w:fldCharType="separate"/>
      </w:r>
      <w:r>
        <w:rPr>
          <w:lang w:val="en-US"/>
        </w:rPr>
        <w:t>[SGL15]</w:t>
      </w:r>
      <w:r>
        <w:rPr>
          <w:lang w:val="en-US"/>
        </w:rPr>
        <w:fldChar w:fldCharType="end"/>
      </w:r>
      <w:r>
        <w:rPr>
          <w:lang w:val="en-US"/>
        </w:rPr>
        <w:t xml:space="preserve">. Additionally, the prior must be determined before any application. This is a nontrivial task, especially in application fields where no statistical information is available </w:t>
      </w:r>
      <w:r>
        <w:rPr>
          <w:lang w:val="en-US"/>
        </w:rPr>
        <w:fldChar w:fldCharType="begin"/>
      </w:r>
      <w:r>
        <w:rPr>
          <w:lang w:val="en-US"/>
        </w:rPr>
        <w:instrText>ADDIN CITAVI.PLACEHOLDER 3c590f7d-3995-49e7-b87e-9fd88e3655fe PFBsYWNlaG9sZGVyPg0KICA8QWRkSW5WZXJzaW9uPjUuMy4xLjA8L0FkZEluVmVyc2lvbj4NCiAgPElkPjNjNTkwZjdkLTM5OTUtNDllNy1iODdlLTlmZDg4ZTM2NTVmZTwvSWQ+DQogIDxFbnRyaWVzPg0KICAgIDxFbnRyeT4NCiAgICAgIDxJZD45ZTdjZThhMS1kMmUyLTQ3N2YtOTZjOS05Y2E5MTBiYjY4MTI8L0lkPg0KICAgICAgPFJlZmVyZW5jZUlkPmRjMzk0N2VmLWEyZjEtNGFhOS1hNmIwLTRlZjZmMThiNDcyZ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WmFkNjJdPC9UZXh0Pg0KICAgIDwvVGV4dFVuaXQ+DQogIDwvVGV4dFVuaXRzPg0KPC9QbGFjZWhvbGRlcj4=</w:instrText>
      </w:r>
      <w:r>
        <w:rPr>
          <w:lang w:val="en-US"/>
        </w:rPr>
        <w:fldChar w:fldCharType="separate"/>
      </w:r>
      <w:r>
        <w:rPr>
          <w:lang w:val="en-US"/>
        </w:rPr>
        <w:t>[Zad62]</w:t>
      </w:r>
      <w:r>
        <w:rPr>
          <w:lang w:val="en-US"/>
        </w:rPr>
        <w:fldChar w:fldCharType="end"/>
      </w:r>
      <w:r>
        <w:rPr>
          <w:lang w:val="en-US"/>
        </w:rPr>
        <w:t>.</w:t>
      </w:r>
    </w:p>
    <w:p w14:paraId="2409694F" w14:textId="77777777" w:rsidR="006F3693" w:rsidRDefault="006F3693" w:rsidP="006F3693">
      <w:pPr>
        <w:jc w:val="both"/>
        <w:rPr>
          <w:lang w:val="en-US"/>
        </w:rPr>
      </w:pPr>
      <w:r>
        <w:rPr>
          <w:i/>
          <w:lang w:val="en-US"/>
        </w:rPr>
        <w:t>Condition monitoring</w:t>
      </w:r>
      <w:r>
        <w:rPr>
          <w:lang w:val="en-US"/>
        </w:rPr>
        <w:t xml:space="preserve"> is a hot application area in current fusion research. A fusion method based on probabilistic finite state automata is presented in </w:t>
      </w:r>
      <w:r>
        <w:rPr>
          <w:lang w:val="en-US"/>
        </w:rPr>
        <w:fldChar w:fldCharType="begin"/>
      </w:r>
      <w:r>
        <w:rPr>
          <w:lang w:val="en-US"/>
        </w:rPr>
        <w:instrText>ADDIN CITAVI.PLACEHOLDER d5256b3d-690f-4903-8de8-75888559c799 PFBsYWNlaG9sZGVyPg0KICA8QWRkSW5WZXJzaW9uPjUuMy4xLjA8L0FkZEluVmVyc2lvbj4NCiAgPElkPmQ1MjU2YjNkLTY5MGYtNDkwMy04ZGU4LTc1ODg4NTU5Yzc5OTwvSWQ+DQogIDxFbnRyaWVzPg0KICAgIDxFbnRyeT4NCiAgICAgIDxJZD5lZjYwNmVkMy0wN2Q2LTQ3N2EtODVmNS0xMDcwNDlmN2I1ODQ8L0lkPg0KICAgICAgPFJlZmVyZW5jZUlkPjUzOWNkYmQ1LWQwNDYtNDA0MC1hY2RlLWU2Y2IzNTk2OTc4Mz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U1YrMTRdPC9UZXh0Pg0KICAgIDwvVGV4dFVuaXQ+DQogIDwvVGV4dFVuaXRzPg0KPC9QbGFjZWhvbGRlcj4=</w:instrText>
      </w:r>
      <w:r>
        <w:rPr>
          <w:lang w:val="en-US"/>
        </w:rPr>
        <w:fldChar w:fldCharType="separate"/>
      </w:r>
      <w:r>
        <w:rPr>
          <w:lang w:val="en-US"/>
        </w:rPr>
        <w:t>[SSV+14]</w:t>
      </w:r>
      <w:r>
        <w:rPr>
          <w:lang w:val="en-US"/>
        </w:rPr>
        <w:fldChar w:fldCharType="end"/>
      </w:r>
      <w:r>
        <w:rPr>
          <w:lang w:val="en-US"/>
        </w:rPr>
        <w:t xml:space="preserve"> and </w:t>
      </w:r>
      <w:r>
        <w:rPr>
          <w:lang w:val="en-US"/>
        </w:rPr>
        <w:fldChar w:fldCharType="begin"/>
      </w:r>
      <w:r>
        <w:rPr>
          <w:lang w:val="en-US"/>
        </w:rPr>
        <w:instrText>ADDIN CITAVI.PLACEHOLDER 51de0495-02cf-4a61-b333-b03b9f678b71 PFBsYWNlaG9sZGVyPg0KICA8QWRkSW5WZXJzaW9uPjUuMy4xLjA8L0FkZEluVmVyc2lvbj4NCiAgPElkPjUxZGUwNDk1LTAyY2YtNGE2MS1iMzMzLWIwM2I5ZjY3OGI3MTwvSWQ+DQogIDxFbnRyaWVzPg0KICAgIDxFbnRyeT4NCiAgICAgIDxJZD44OTNmZGIzYy1mNjA1LTQzNzgtODMzZS0zZmVjYWY1OTE5Y2E8L0lkPg0KICAgICAgPFJlZmVyZW5jZUlkPjQ1OTE3NmUxLWM3MDItNDVkNS04MjQyLTM4ZWU4NjhmMmUwMz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QQ0orMTRdPC9UZXh0Pg0KICAgIDwvVGV4dFVuaXQ+DQogIDwvVGV4dFVuaXRzPg0KPC9QbGFjZWhvbGRlcj4=</w:instrText>
      </w:r>
      <w:r>
        <w:rPr>
          <w:lang w:val="en-US"/>
        </w:rPr>
        <w:fldChar w:fldCharType="separate"/>
      </w:r>
      <w:r>
        <w:rPr>
          <w:lang w:val="en-US"/>
        </w:rPr>
        <w:t>[PCJ+14]</w:t>
      </w:r>
      <w:r>
        <w:rPr>
          <w:lang w:val="en-US"/>
        </w:rPr>
        <w:fldChar w:fldCharType="end"/>
      </w:r>
      <w:r>
        <w:rPr>
          <w:lang w:val="en-US"/>
        </w:rPr>
        <w:t xml:space="preserve">. The model is learned from captured time series for semantic model generation of a distributed application. It works on hidden Markov models, which were extended such that the applied probabilities are replaced by </w:t>
      </w:r>
      <w:r>
        <w:rPr>
          <w:i/>
          <w:lang w:val="en-US"/>
        </w:rPr>
        <w:t>Dempster-Shafer theory's</w:t>
      </w:r>
      <w:r>
        <w:rPr>
          <w:lang w:val="en-US"/>
        </w:rPr>
        <w:t xml:space="preserve"> basic belief assignments.</w:t>
      </w:r>
    </w:p>
    <w:p w14:paraId="1819CF66" w14:textId="77777777" w:rsidR="006F3693" w:rsidRDefault="006F3693" w:rsidP="006F3693">
      <w:pPr>
        <w:jc w:val="both"/>
        <w:rPr>
          <w:szCs w:val="28"/>
          <w:lang w:val="en-US"/>
        </w:rPr>
      </w:pPr>
      <w:r>
        <w:rPr>
          <w:lang w:val="en-US"/>
        </w:rPr>
        <w:t xml:space="preserve">The </w:t>
      </w:r>
      <w:r>
        <w:rPr>
          <w:i/>
          <w:lang w:val="en-US"/>
        </w:rPr>
        <w:t>Dempster-Shafer theory of evidence</w:t>
      </w:r>
      <w:r>
        <w:rPr>
          <w:lang w:val="en-US"/>
        </w:rPr>
        <w:t xml:space="preserve"> (DST) is a theory, which is applied to express degrees of belief about propositions quantitatively. </w:t>
      </w:r>
      <w:r>
        <w:rPr>
          <w:i/>
          <w:lang w:val="en-US"/>
        </w:rPr>
        <w:t>Dempster’s rule of combination</w:t>
      </w:r>
      <w:r>
        <w:rPr>
          <w:lang w:val="en-US"/>
        </w:rPr>
        <w:t xml:space="preserve"> (DRC) from </w:t>
      </w:r>
      <w:r>
        <w:rPr>
          <w:lang w:val="en-US"/>
        </w:rPr>
        <w:fldChar w:fldCharType="begin"/>
      </w:r>
      <w:r>
        <w:rPr>
          <w:lang w:val="en-US"/>
        </w:rPr>
        <w:instrText>ADDIN CITAVI.PLACEHOLDER a31a7e75-0402-451b-acf1-5a0c503807c5 PFBsYWNlaG9sZGVyPg0KICA8QWRkSW5WZXJzaW9uPjUuMy4xLjA8L0FkZEluVmVyc2lvbj4NCiAgPElkPmEzMWE3ZTc1LTA0MDItNDUxYi1hY2YxLTVhMGM1MDM4MDdjNTwvSWQ+DQogIDxFbnRyaWVzPg0KICAgIDxFbnRyeT4NCiAgICAgIDxJZD45YTNjYmM2Mi1mNGM2LTRhOGUtODQ4Yy1hMzQ1YmFjYjc2OWY8L0lkPg0KICAgICAgPFJlZmVyZW5jZUlkPmVhYTY4N2VlLTQ3NTgtNDA0NC05NzVlLWExZjAzZjU2MmUyZ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RlbTY3XTwvVGV4dD4NCiAgICA8L1RleHRVbml0Pg0KICA8L1RleHRVbml0cz4NCjwvUGxhY2Vob2xkZXI+</w:instrText>
      </w:r>
      <w:r>
        <w:rPr>
          <w:lang w:val="en-US"/>
        </w:rPr>
        <w:fldChar w:fldCharType="separate"/>
      </w:r>
      <w:r>
        <w:rPr>
          <w:lang w:val="en-US"/>
        </w:rPr>
        <w:t>[Dem67]</w:t>
      </w:r>
      <w:r>
        <w:rPr>
          <w:lang w:val="en-US"/>
        </w:rPr>
        <w:fldChar w:fldCharType="end"/>
      </w:r>
      <w:r>
        <w:rPr>
          <w:lang w:val="en-US"/>
        </w:rPr>
        <w:t xml:space="preserve"> was put into new context. It combines </w:t>
      </w:r>
      <w:r>
        <w:rPr>
          <w:i/>
          <w:lang w:val="en-US"/>
        </w:rPr>
        <w:t>degrees of belief</w:t>
      </w:r>
      <w:r>
        <w:rPr>
          <w:lang w:val="en-US"/>
        </w:rPr>
        <w:t xml:space="preserve"> to the same proposition originating from different sources </w:t>
      </w:r>
      <w:r>
        <w:rPr>
          <w:lang w:val="en-US"/>
        </w:rPr>
        <w:fldChar w:fldCharType="begin"/>
      </w:r>
      <w:r>
        <w:rPr>
          <w:lang w:val="en-US"/>
        </w:rPr>
        <w:instrText>ADDIN CITAVI.PLACEHOLDER 1b912c36-7af2-46ea-a34e-aa2734574d5f PFBsYWNlaG9sZGVyPg0KICA8QWRkSW5WZXJzaW9uPjUuMy4xLjA8L0FkZEluVmVyc2lvbj4NCiAgPElkPjFiOTEyYzM2LTdhZjItNDZlYS1hMzRlLWFhMjczNDU3NGQ1ZjwvSWQ+DQogIDxFbnRyaWVzPg0KICAgIDxFbnRyeT4NCiAgICAgIDxJZD5mNmY0ZTJjMS00ODBiLTQzYmQtOWQ1Mi03NDMyYTk3NzY0NTg8L0lkPg0KICAgICAgPFJlZmVyZW5jZUlkPjNiYTk1N2FiLTgzYTQtNDYyNC05ZTYzLWJlMWE3NjIyNDcwOT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NoYTc2XSwgW0F5SzA2XTwvVGV4dD4NCiAgICA8L1RleHRVbml0Pg0KICA8L1RleHRVbml0cz4NCjwvUGxhY2Vob2xkZXI+</w:instrText>
      </w:r>
      <w:r>
        <w:rPr>
          <w:lang w:val="en-US"/>
        </w:rPr>
        <w:fldChar w:fldCharType="separate"/>
      </w:r>
      <w:r>
        <w:rPr>
          <w:lang w:val="en-US"/>
        </w:rPr>
        <w:t>[Sha76], [AyK06]</w:t>
      </w:r>
      <w:r>
        <w:rPr>
          <w:lang w:val="en-US"/>
        </w:rPr>
        <w:fldChar w:fldCharType="end"/>
      </w:r>
      <w:r>
        <w:rPr>
          <w:lang w:val="en-US"/>
        </w:rPr>
        <w:t xml:space="preserve">. The degrees of belief are based on assigning </w:t>
      </w:r>
      <w:r>
        <w:rPr>
          <w:i/>
          <w:lang w:val="en-US"/>
        </w:rPr>
        <w:t xml:space="preserve">upper </w:t>
      </w:r>
      <w:r>
        <w:rPr>
          <w:lang w:val="en-US"/>
        </w:rPr>
        <w:t xml:space="preserve">and </w:t>
      </w:r>
      <w:r>
        <w:rPr>
          <w:i/>
          <w:lang w:val="en-US"/>
        </w:rPr>
        <w:t>lower probability</w:t>
      </w:r>
      <w:r>
        <w:rPr>
          <w:lang w:val="en-US"/>
        </w:rPr>
        <w:t xml:space="preserve"> bounds to a proposition from the frame of discernment to quantify a state of partial knowledge. In DST, these measures are denoted </w:t>
      </w:r>
      <w:r>
        <w:rPr>
          <w:i/>
          <w:lang w:val="en-US"/>
        </w:rPr>
        <w:t>belief</w:t>
      </w:r>
      <w:r>
        <w:rPr>
          <w:lang w:val="en-US"/>
        </w:rPr>
        <w:t xml:space="preserve"> and </w:t>
      </w:r>
      <w:r>
        <w:rPr>
          <w:i/>
          <w:lang w:val="en-US"/>
        </w:rPr>
        <w:t>plausibility</w:t>
      </w:r>
      <w:r>
        <w:rPr>
          <w:lang w:val="en-US"/>
        </w:rPr>
        <w:t xml:space="preserve">. It is not necessary to assign a degree of belief to every element in DST. Included was a </w:t>
      </w:r>
      <w:r>
        <w:rPr>
          <w:i/>
          <w:lang w:val="en-US"/>
        </w:rPr>
        <w:t>measure of conflict</w:t>
      </w:r>
      <w:r>
        <w:rPr>
          <w:lang w:val="en-US"/>
        </w:rPr>
        <w:t xml:space="preserve"> between beliefs in DRC. Due to possible </w:t>
      </w:r>
      <w:r>
        <w:rPr>
          <w:szCs w:val="28"/>
          <w:lang w:val="en-US"/>
        </w:rPr>
        <w:t xml:space="preserve">counterintuitive results in conflicting situations </w:t>
      </w:r>
      <w:r>
        <w:rPr>
          <w:szCs w:val="28"/>
          <w:lang w:val="en-US"/>
        </w:rPr>
        <w:fldChar w:fldCharType="begin"/>
      </w:r>
      <w:r>
        <w:rPr>
          <w:szCs w:val="28"/>
          <w:lang w:val="en-US"/>
        </w:rPr>
        <w:instrText>ADDIN CITAVI.PLACEHOLDER b227b24f-ecc9-459a-bdd0-b73111fe9d33 PFBsYWNlaG9sZGVyPg0KICA8QWRkSW5WZXJzaW9uPjUuMy4xLjA8L0FkZEluVmVyc2lvbj4NCiAgPElkPmIyMjdiMjRmLWVjYzktNDU5YS1iZGQwLWI3MzExMWZlOWQzMzwvSWQ+DQogIDxFbnRyaWVzPg0KICAgIDxFbnRyeT4NCiAgICAgIDxJZD4xNDdjMjhkNi00NDBiLTQ0ZDUtOWNjNC05NWMxYzk1MjFhZTc8L0lkPg0KICAgICAgPFJlZmVyZW5jZUlkPjY5NWFkNDU5LWEwOGEtNGNhOS1hMzBmLTliMDQ5YTU4ZjQ3M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phZDg0XTwvVGV4dD4NCiAgICA8L1RleHRVbml0Pg0KICA8L1RleHRVbml0cz4NCjwvUGxhY2Vob2xkZXI+</w:instrText>
      </w:r>
      <w:r>
        <w:rPr>
          <w:szCs w:val="28"/>
          <w:lang w:val="en-US"/>
        </w:rPr>
        <w:fldChar w:fldCharType="separate"/>
      </w:r>
      <w:r>
        <w:rPr>
          <w:szCs w:val="28"/>
          <w:lang w:val="en-US"/>
        </w:rPr>
        <w:t>[Zad84]</w:t>
      </w:r>
      <w:r>
        <w:rPr>
          <w:szCs w:val="28"/>
          <w:lang w:val="en-US"/>
        </w:rPr>
        <w:fldChar w:fldCharType="end"/>
      </w:r>
      <w:r>
        <w:rPr>
          <w:szCs w:val="28"/>
          <w:lang w:val="en-US"/>
        </w:rPr>
        <w:t xml:space="preserve">, a number of alternative combination rules appeared </w:t>
      </w:r>
      <w:r>
        <w:rPr>
          <w:szCs w:val="28"/>
          <w:lang w:val="en-US"/>
        </w:rPr>
        <w:fldChar w:fldCharType="begin"/>
      </w:r>
      <w:r>
        <w:rPr>
          <w:szCs w:val="28"/>
          <w:lang w:val="en-US"/>
        </w:rPr>
        <w:instrText>ADDIN CITAVI.PLACEHOLDER a61aef2c-57ad-46f3-ba5d-15eb02eedf1f PFBsYWNlaG9sZGVyPg0KICA8QWRkSW5WZXJzaW9uPjUuMy4xLjA8L0FkZEluVmVyc2lvbj4NCiAgPElkPmE2MWFlZjJjLTU3YWQtNDZmMy1iYTVkLTE1ZWIwMmVlZGYxZjwvSWQ+DQogIDxFbnRyaWVzPg0KICAgIDxFbnRyeT4NCiAgICAgIDxJZD5lYjBmZDE2My1kNmVlLTQxOGItYjkyNi03ODRmNTA4NWQyMGM8L0lkPg0KICAgICAgPFJlZmVyZW5jZUlkPmIwMzgyYjQyLWNhNzUtNDM1ZS1iZTFhLWFmODllMGYzZmY5YT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LS0srMTFdPC9UZXh0Pg0KICAgIDwvVGV4dFVuaXQ+DQogIDwvVGV4dFVuaXRzPg0KPC9QbGFjZWhvbGRlcj4=</w:instrText>
      </w:r>
      <w:r>
        <w:rPr>
          <w:szCs w:val="28"/>
          <w:lang w:val="en-US"/>
        </w:rPr>
        <w:fldChar w:fldCharType="separate"/>
      </w:r>
      <w:r>
        <w:rPr>
          <w:szCs w:val="28"/>
          <w:lang w:val="en-US"/>
        </w:rPr>
        <w:t>[KKK+11]</w:t>
      </w:r>
      <w:r>
        <w:rPr>
          <w:szCs w:val="28"/>
          <w:lang w:val="en-US"/>
        </w:rPr>
        <w:fldChar w:fldCharType="end"/>
      </w:r>
      <w:r>
        <w:rPr>
          <w:szCs w:val="28"/>
          <w:lang w:val="en-US"/>
        </w:rPr>
        <w:t xml:space="preserve">. In addition, exponential time complexity problem with respect to the number of beliefs to combine </w:t>
      </w:r>
      <w:r>
        <w:rPr>
          <w:szCs w:val="28"/>
          <w:lang w:val="en-US"/>
        </w:rPr>
        <w:fldChar w:fldCharType="begin"/>
      </w:r>
      <w:r>
        <w:rPr>
          <w:szCs w:val="28"/>
          <w:lang w:val="en-US"/>
        </w:rPr>
        <w:instrText>ADDIN CITAVI.PLACEHOLDER 568418b4-ab30-40ac-9569-c85dbbc8f035 PFBsYWNlaG9sZGVyPg0KICA8QWRkSW5WZXJzaW9uPjUuMy4xLjA8L0FkZEluVmVyc2lvbj4NCiAgPElkPjU2ODQxOGI0LWFiMzAtNDBhYy05NTY5LWM4NWRiYmM4ZjAzNTwvSWQ+DQogIDxFbnRyaWVzPg0KICAgIDxFbnRyeT4NCiAgICAgIDxJZD4wZTFjZjQ2Ny0yNjBiLTQyMTUtYThhZC1jNWIwNzlmNTBhMzA8L0lkPg0KICAgICAgPFJlZmVyZW5jZUlkPjEzNTZhYmRkLWRiYjMtNDFjMi1iY2ZjLWI1YzRmNjhhMzkwMj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QmFyODFdPC9UZXh0Pg0KICAgIDwvVGV4dFVuaXQ+DQogIDwvVGV4dFVuaXRzPg0KPC9QbGFjZWhvbGRlcj4=</w:instrText>
      </w:r>
      <w:r>
        <w:rPr>
          <w:szCs w:val="28"/>
          <w:lang w:val="en-US"/>
        </w:rPr>
        <w:fldChar w:fldCharType="separate"/>
      </w:r>
      <w:r>
        <w:rPr>
          <w:szCs w:val="28"/>
          <w:lang w:val="en-US"/>
        </w:rPr>
        <w:t>[Bar81]</w:t>
      </w:r>
      <w:r>
        <w:rPr>
          <w:szCs w:val="28"/>
          <w:lang w:val="en-US"/>
        </w:rPr>
        <w:fldChar w:fldCharType="end"/>
      </w:r>
      <w:r>
        <w:rPr>
          <w:szCs w:val="28"/>
          <w:lang w:val="en-US"/>
        </w:rPr>
        <w:t xml:space="preserve"> has to be solved efficiently. A recent theoretical framework serving as a generalization of DST referred to as </w:t>
      </w:r>
      <w:r>
        <w:rPr>
          <w:i/>
          <w:szCs w:val="28"/>
          <w:lang w:val="en-US"/>
        </w:rPr>
        <w:t>Dezert-Smarandache theory of paradoxical reasoning</w:t>
      </w:r>
      <w:r>
        <w:rPr>
          <w:szCs w:val="28"/>
          <w:lang w:val="en-US"/>
        </w:rPr>
        <w:t xml:space="preserve"> (DSmT) was introduced in </w:t>
      </w:r>
      <w:r>
        <w:rPr>
          <w:szCs w:val="28"/>
          <w:lang w:val="en-US"/>
        </w:rPr>
        <w:fldChar w:fldCharType="begin"/>
      </w:r>
      <w:r>
        <w:rPr>
          <w:szCs w:val="28"/>
          <w:lang w:val="en-US"/>
        </w:rPr>
        <w:instrText>ADDIN CITAVI.PLACEHOLDER c60115d1-93f9-4230-920c-837d912531f0 PFBsYWNlaG9sZGVyPg0KICA8QWRkSW5WZXJzaW9uPjUuMy4xLjA8L0FkZEluVmVyc2lvbj4NCiAgPElkPmM2MDExNWQxLTkzZjktNDIzMC05MjBjLTgzN2Q5MTI1MzFmMDwvSWQ+DQogIDxFbnRyaWVzPg0KICAgIDxFbnRyeT4NCiAgICAgIDxJZD5mZWM3ZTFiZS0zMzkyLTRkMjctOGIzNi1mMjY5MzUwZmEyMmM8L0lkPg0KICAgICAgPFJlZmVyZW5jZUlkPjMwMTYzOWFhLTk1OGYtNGVmMS1hMGMyLWI1ZWJhZDRjNzIwY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EZXowMl08L1RleHQ+DQogICAgPC9UZXh0VW5pdD4NCiAgPC9UZXh0VW5pdHM+DQo8L1BsYWNlaG9sZGVyPg==</w:instrText>
      </w:r>
      <w:r>
        <w:rPr>
          <w:szCs w:val="28"/>
          <w:lang w:val="en-US"/>
        </w:rPr>
        <w:fldChar w:fldCharType="separate"/>
      </w:r>
      <w:r>
        <w:rPr>
          <w:szCs w:val="28"/>
          <w:lang w:val="en-US"/>
        </w:rPr>
        <w:t>[Dez02]</w:t>
      </w:r>
      <w:r>
        <w:rPr>
          <w:szCs w:val="28"/>
          <w:lang w:val="en-US"/>
        </w:rPr>
        <w:fldChar w:fldCharType="end"/>
      </w:r>
      <w:r>
        <w:rPr>
          <w:szCs w:val="28"/>
          <w:lang w:val="en-US"/>
        </w:rPr>
        <w:t>.</w:t>
      </w:r>
    </w:p>
    <w:p w14:paraId="31362B69" w14:textId="77777777" w:rsidR="006F3693" w:rsidRDefault="006F3693" w:rsidP="006F3693">
      <w:pPr>
        <w:jc w:val="both"/>
        <w:rPr>
          <w:szCs w:val="28"/>
          <w:lang w:val="en-US"/>
        </w:rPr>
      </w:pPr>
      <w:r>
        <w:rPr>
          <w:szCs w:val="28"/>
          <w:lang w:val="en-US"/>
        </w:rPr>
        <w:t xml:space="preserve">The importance of DST is manifested in a large number of successful information fusion applications known in literature. To the most recent belong applications in condition monitoring of technical systems (cf. </w:t>
      </w:r>
      <w:r>
        <w:rPr>
          <w:szCs w:val="28"/>
          <w:lang w:val="en-US"/>
        </w:rPr>
        <w:fldChar w:fldCharType="begin"/>
      </w:r>
      <w:r>
        <w:rPr>
          <w:szCs w:val="28"/>
          <w:lang w:val="en-US"/>
        </w:rPr>
        <w:instrText>ADDIN CITAVI.PLACEHOLDER 18fbfe93-77a6-47ed-8eeb-65e34fb4bde7 PFBsYWNlaG9sZGVyPg0KICA8QWRkSW5WZXJzaW9uPjUuMy4xLjA8L0FkZEluVmVyc2lvbj4NCiAgPElkPjE4ZmJmZTkzLTc3YTYtNDdlZC04ZWViLTY1ZTM0ZmI0YmRlNzwvSWQ+DQogIDxFbnRyaWVzPg0KICAgIDxFbnRyeT4NCiAgICAgIDxJZD42MjM3NTYyNi01ZmMzLTRhZTYtODI3NS1hZTc2NzhkMjI1Yzc8L0lkPg0KICAgICAgPFJlZmVyZW5jZUlkPmFkZTliYTk2LTg5MWEtNDI5My04M2ZjLWU1YzQ0ZmRmMjQzM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DaG8xM10sIFtRTFAxNF0sIFtXVEwxNF0sIFtLcsO8MTVdPC9UZXh0Pg0KICAgIDwvVGV4dFVuaXQ+DQogIDwvVGV4dFVuaXRzPg0KPC9QbGFjZWhvbGRlcj4=</w:instrText>
      </w:r>
      <w:r>
        <w:rPr>
          <w:szCs w:val="28"/>
          <w:lang w:val="en-US"/>
        </w:rPr>
        <w:fldChar w:fldCharType="separate"/>
      </w:r>
      <w:r>
        <w:rPr>
          <w:szCs w:val="28"/>
          <w:lang w:val="en-US"/>
        </w:rPr>
        <w:t>[Cho13], [QLP14], [WTL14], [Krü15]</w:t>
      </w:r>
      <w:r>
        <w:rPr>
          <w:szCs w:val="28"/>
          <w:lang w:val="en-US"/>
        </w:rPr>
        <w:fldChar w:fldCharType="end"/>
      </w:r>
      <w:r>
        <w:rPr>
          <w:szCs w:val="28"/>
          <w:lang w:val="en-US"/>
        </w:rPr>
        <w:t xml:space="preserve">). Authors emphasize, that the theoretical foundations have been advantageous in ambiguous and conflicting situations over other approaches, </w:t>
      </w:r>
      <w:r>
        <w:rPr>
          <w:lang w:val="en-US"/>
        </w:rPr>
        <w:t>e.</w:t>
      </w:r>
      <w:r>
        <w:rPr>
          <w:w w:val="50"/>
          <w:lang w:val="en-US"/>
        </w:rPr>
        <w:t> </w:t>
      </w:r>
      <w:r>
        <w:rPr>
          <w:lang w:val="en-US"/>
        </w:rPr>
        <w:t>g.</w:t>
      </w:r>
      <w:r>
        <w:rPr>
          <w:szCs w:val="28"/>
          <w:lang w:val="en-US"/>
        </w:rPr>
        <w:t>, based on ProbT.</w:t>
      </w:r>
    </w:p>
    <w:p w14:paraId="062C2D32" w14:textId="77777777" w:rsidR="006F3693" w:rsidRDefault="006F3693" w:rsidP="006F3693">
      <w:pPr>
        <w:jc w:val="both"/>
        <w:rPr>
          <w:szCs w:val="28"/>
          <w:lang w:val="en-US"/>
        </w:rPr>
      </w:pPr>
      <w:r>
        <w:rPr>
          <w:i/>
          <w:szCs w:val="28"/>
          <w:lang w:val="en-US"/>
        </w:rPr>
        <w:t>Fuzzy set theory</w:t>
      </w:r>
      <w:r>
        <w:rPr>
          <w:szCs w:val="28"/>
          <w:lang w:val="en-US"/>
        </w:rPr>
        <w:t xml:space="preserve"> (FST) has been constituted by Zadeh </w:t>
      </w:r>
      <w:r>
        <w:rPr>
          <w:szCs w:val="28"/>
          <w:lang w:val="en-US"/>
        </w:rPr>
        <w:fldChar w:fldCharType="begin"/>
      </w:r>
      <w:r>
        <w:rPr>
          <w:szCs w:val="28"/>
          <w:lang w:val="en-US"/>
        </w:rPr>
        <w:instrText>ADDIN CITAVI.PLACEHOLDER 78669cee-9963-46ef-965d-2a29d5444539 PFBsYWNlaG9sZGVyPg0KICA8QWRkSW5WZXJzaW9uPjUuMy4xLjA8L0FkZEluVmVyc2lvbj4NCiAgPElkPjc4NjY5Y2VlLTk5NjMtNDZlZi05NjVkLTJhMjlkNTQ0NDUzOTwvSWQ+DQogIDxFbnRyaWVzPg0KICAgIDxFbnRyeT4NCiAgICAgIDxJZD41YjI3OGY1ZC01MTVmLTRiNzQtODNiYy0yODYxNjRiNzg4ZTU8L0lkPg0KICAgICAgPFJlZmVyZW5jZUlkPjlmZDA3OTg0LWU5NzQtNGE0NC04NWVhLTNiNWJhMjA5MDg0Yz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WmFkNjVdPC9UZXh0Pg0KICAgIDwvVGV4dFVuaXQ+DQogIDwvVGV4dFVuaXRzPg0KPC9QbGFjZWhvbGRlcj4=</w:instrText>
      </w:r>
      <w:r>
        <w:rPr>
          <w:szCs w:val="28"/>
          <w:lang w:val="en-US"/>
        </w:rPr>
        <w:fldChar w:fldCharType="separate"/>
      </w:r>
      <w:r>
        <w:rPr>
          <w:szCs w:val="28"/>
          <w:lang w:val="en-US"/>
        </w:rPr>
        <w:t>[Zad65]</w:t>
      </w:r>
      <w:r>
        <w:rPr>
          <w:szCs w:val="28"/>
          <w:lang w:val="en-US"/>
        </w:rPr>
        <w:fldChar w:fldCharType="end"/>
      </w:r>
      <w:r>
        <w:rPr>
          <w:szCs w:val="28"/>
          <w:lang w:val="en-US"/>
        </w:rPr>
        <w:t xml:space="preserve">. He considers sets with unsharp boundaries and denotes these as </w:t>
      </w:r>
      <w:r>
        <w:rPr>
          <w:i/>
          <w:szCs w:val="28"/>
          <w:lang w:val="en-US"/>
        </w:rPr>
        <w:t>fuzzy sets</w:t>
      </w:r>
      <w:r>
        <w:rPr>
          <w:szCs w:val="28"/>
          <w:lang w:val="en-US"/>
        </w:rPr>
        <w:t xml:space="preserve">, “a ‘class’ with a continuum of grades of membership” </w:t>
      </w:r>
      <w:r>
        <w:rPr>
          <w:szCs w:val="28"/>
          <w:lang w:val="en-US"/>
        </w:rPr>
        <w:fldChar w:fldCharType="begin"/>
      </w:r>
      <w:r>
        <w:rPr>
          <w:szCs w:val="28"/>
          <w:lang w:val="en-US"/>
        </w:rPr>
        <w:instrText>ADDIN CITAVI.PLACEHOLDER d2435865-d17e-4756-84db-1e52887b3742 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phZDY1XTwvVGV4dD4NCiAgICA8L1RleHRVbml0Pg0KICA8L1RleHRVbml0cz4NCjwvUGxhY2Vob2xkZXI+</w:instrText>
      </w:r>
      <w:r>
        <w:rPr>
          <w:szCs w:val="28"/>
          <w:lang w:val="en-US"/>
        </w:rPr>
        <w:fldChar w:fldCharType="separate"/>
      </w:r>
      <w:r>
        <w:rPr>
          <w:szCs w:val="28"/>
          <w:lang w:val="en-US"/>
        </w:rPr>
        <w:t>[Zad65]</w:t>
      </w:r>
      <w:r>
        <w:rPr>
          <w:szCs w:val="28"/>
          <w:lang w:val="en-US"/>
        </w:rPr>
        <w:fldChar w:fldCharType="end"/>
      </w:r>
      <w:r>
        <w:rPr>
          <w:szCs w:val="28"/>
          <w:lang w:val="en-US"/>
        </w:rPr>
        <w:t xml:space="preserve">. These sets are used to model uncertainties, which arise from imprecisions. Each fuzzy set is characterized by a </w:t>
      </w:r>
      <w:r>
        <w:rPr>
          <w:i/>
          <w:szCs w:val="28"/>
          <w:lang w:val="en-US"/>
        </w:rPr>
        <w:t>membership function</w:t>
      </w:r>
      <w:r>
        <w:rPr>
          <w:szCs w:val="28"/>
          <w:lang w:val="en-US"/>
        </w:rPr>
        <w:t xml:space="preserve">. </w:t>
      </w:r>
      <w:r>
        <w:rPr>
          <w:i/>
          <w:szCs w:val="28"/>
          <w:lang w:val="en-US"/>
        </w:rPr>
        <w:t>Fuzzy aggregation operators</w:t>
      </w:r>
      <w:r>
        <w:rPr>
          <w:szCs w:val="28"/>
          <w:lang w:val="en-US"/>
        </w:rPr>
        <w:t xml:space="preserve"> serve for the aggregation (or fusion) of several membership functions. All of these operators have not been invented specifically for FST. Instead, they are accepted mathematical operators, which are also applicable to fuzzy sets </w:t>
      </w:r>
      <w:r>
        <w:rPr>
          <w:szCs w:val="28"/>
          <w:lang w:val="en-US"/>
        </w:rPr>
        <w:fldChar w:fldCharType="begin"/>
      </w:r>
      <w:r>
        <w:rPr>
          <w:szCs w:val="28"/>
          <w:lang w:val="en-US"/>
        </w:rPr>
        <w:instrText>ADDIN CITAVI.PLACEHOLDER 337249a5-06f8-4633-97d2-7684385f752f PFBsYWNlaG9sZGVyPg0KICA8QWRkSW5WZXJzaW9uPjUuMy4xLjA8L0FkZEluVmVyc2lvbj4NCiAgPElkPjMzNzI0OWE1LTA2ZjgtNDYzMy05N2QyLTc2ODQzODVmNzUyZjwvSWQ+DQogIDxFbnRyaWVzPg0KICAgIDxFbnRyeT4NCiAgICAgIDxJZD5kZTZhMGUxNC1kYTI3LTRkY2EtYmJkYi0xZTYyYTRmYTliZDY8L0lkPg0KICAgICAgPFJlZmVyZW5jZUlkPjY4M2NmNmEzLTlhNDEtNDJkYy1iNzZiLWMzOWZlN2JhZmMwN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1lhZzg4XTwvVGV4dD4NCiAgICA8L1RleHRVbml0Pg0KICA8L1RleHRVbml0cz4NCjwvUGxhY2Vob2xkZXI+</w:instrText>
      </w:r>
      <w:r>
        <w:rPr>
          <w:szCs w:val="28"/>
          <w:lang w:val="en-US"/>
        </w:rPr>
        <w:fldChar w:fldCharType="separate"/>
      </w:r>
      <w:r>
        <w:rPr>
          <w:szCs w:val="28"/>
          <w:lang w:val="en-US"/>
        </w:rPr>
        <w:t>[Yag88]</w:t>
      </w:r>
      <w:r>
        <w:rPr>
          <w:szCs w:val="28"/>
          <w:lang w:val="en-US"/>
        </w:rPr>
        <w:fldChar w:fldCharType="end"/>
      </w:r>
      <w:r>
        <w:rPr>
          <w:szCs w:val="28"/>
          <w:lang w:val="en-US"/>
        </w:rPr>
        <w:t>.</w:t>
      </w:r>
    </w:p>
    <w:p w14:paraId="67CE86AB" w14:textId="77777777" w:rsidR="006F3693" w:rsidRDefault="006F3693" w:rsidP="006F3693">
      <w:pPr>
        <w:jc w:val="both"/>
        <w:rPr>
          <w:szCs w:val="28"/>
          <w:lang w:val="en-US"/>
        </w:rPr>
      </w:pPr>
      <w:r>
        <w:rPr>
          <w:szCs w:val="28"/>
          <w:lang w:val="en-US"/>
        </w:rPr>
        <w:t xml:space="preserve">Fuzzy models have successfully been applied in IFU problems of various application fields. A malware detection concept for Android mobile phones based on fuzzy pattern analysis was presented by </w:t>
      </w:r>
      <w:r>
        <w:rPr>
          <w:szCs w:val="28"/>
          <w:lang w:val="en-US"/>
        </w:rPr>
        <w:fldChar w:fldCharType="begin"/>
      </w:r>
      <w:r>
        <w:rPr>
          <w:szCs w:val="28"/>
          <w:lang w:val="en-US"/>
        </w:rPr>
        <w:instrText>ADDIN CITAVI.PLACEHOLDER 96123543-4bc4-4227-9a09-56250ba3df75 PFBsYWNlaG9sZGVyPg0KICA8QWRkSW5WZXJzaW9uPjUuMy4xLjA8L0FkZEluVmVyc2lvbj4NCiAgPElkPjk2MTIzNTQzLTRiYzQtNDIyNy05YTA5LTU2MjUwYmEzZGY3NTwvSWQ+DQogIDxFbnRyaWVzPg0KICAgIDxFbnRyeT4NCiAgICAgIDxJZD5mZGY4Njg0YS1hY2M4LTQ0YWUtYTAzMC0zNDQ4ZjlmYjcwZGY8L0lkPg0KICAgICAgPFJlZmVyZW5jZUlkPmM4ZGIxNDNiLTk0NzItNGQxMy1hNjc2LWFjZTRiNjdlY2U4M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TSCsxNF08L1RleHQ+DQogICAgPC9UZXh0VW5pdD4NCiAgPC9UZXh0VW5pdHM+DQo8L1BsYWNlaG9sZGVyPg==</w:instrText>
      </w:r>
      <w:r>
        <w:rPr>
          <w:szCs w:val="28"/>
          <w:lang w:val="en-US"/>
        </w:rPr>
        <w:fldChar w:fldCharType="separate"/>
      </w:r>
      <w:r>
        <w:rPr>
          <w:szCs w:val="28"/>
          <w:lang w:val="en-US"/>
        </w:rPr>
        <w:t>[ASH+14]</w:t>
      </w:r>
      <w:r>
        <w:rPr>
          <w:szCs w:val="28"/>
          <w:lang w:val="en-US"/>
        </w:rPr>
        <w:fldChar w:fldCharType="end"/>
      </w:r>
      <w:r>
        <w:rPr>
          <w:szCs w:val="28"/>
          <w:lang w:val="en-US"/>
        </w:rPr>
        <w:t>.</w:t>
      </w:r>
      <w:r>
        <w:rPr>
          <w:lang w:val="en-US"/>
        </w:rPr>
        <w:t xml:space="preserve"> </w:t>
      </w:r>
      <w:r>
        <w:rPr>
          <w:szCs w:val="28"/>
          <w:lang w:val="en-US"/>
        </w:rPr>
        <w:t xml:space="preserve">Another diagnosis task is described in </w:t>
      </w:r>
      <w:r>
        <w:rPr>
          <w:szCs w:val="28"/>
          <w:lang w:val="en-US"/>
        </w:rPr>
        <w:fldChar w:fldCharType="begin"/>
      </w:r>
      <w:r>
        <w:rPr>
          <w:szCs w:val="28"/>
          <w:lang w:val="en-US"/>
        </w:rPr>
        <w:instrText>ADDIN CITAVI.PLACEHOLDER e5ee3198-7024-4046-9e90-8c1794db836c PFBsYWNlaG9sZGVyPg0KICA8QWRkSW5WZXJzaW9uPjUuMy4xLjA8L0FkZEluVmVyc2lvbj4NCiAgPElkPmU1ZWUzMTk4LTcwMjQtNDA0Ni05ZTkwLThjMTc5NGRiODM2YzwvSWQ+DQogIDxFbnRyaWVzPg0KICAgIDxFbnRyeT4NCiAgICAgIDxJZD42ZjQxYWM3ZS1lNDUwLTRhOWEtYTMwMS1mYTI5YTZkNWM0MTE8L0lkPg0KICAgICAgPFJlZmVyZW5jZUlkPjU2MzhkYzEwLWQ2ZTgtNDJlNC1hNTcxLTRlZDJjMWQ1ZjAzMD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FJSzE0XTwvVGV4dD4NCiAgICA8L1RleHRVbml0Pg0KICA8L1RleHRVbml0cz4NCjwvUGxhY2Vob2xkZXI+</w:instrText>
      </w:r>
      <w:r>
        <w:rPr>
          <w:szCs w:val="28"/>
          <w:lang w:val="en-US"/>
        </w:rPr>
        <w:fldChar w:fldCharType="separate"/>
      </w:r>
      <w:r>
        <w:rPr>
          <w:szCs w:val="28"/>
          <w:lang w:val="en-US"/>
        </w:rPr>
        <w:t>[AIK14]</w:t>
      </w:r>
      <w:r>
        <w:rPr>
          <w:szCs w:val="28"/>
          <w:lang w:val="en-US"/>
        </w:rPr>
        <w:fldChar w:fldCharType="end"/>
      </w:r>
      <w:r>
        <w:rPr>
          <w:szCs w:val="28"/>
          <w:lang w:val="en-US"/>
        </w:rPr>
        <w:t xml:space="preserve">, which deals with the monitoring of electrical transformers. Advantageous application of a fuzzified DST approach to support diagnosis in a medical context was presented </w:t>
      </w:r>
      <w:r>
        <w:rPr>
          <w:szCs w:val="28"/>
          <w:lang w:val="en-US"/>
        </w:rPr>
        <w:fldChar w:fldCharType="begin"/>
      </w:r>
      <w:r>
        <w:rPr>
          <w:szCs w:val="28"/>
          <w:lang w:val="en-US"/>
        </w:rPr>
        <w:instrText>ADDIN CITAVI.PLACEHOLDER 41c4a7a3-cc0f-48a8-9137-76cca23d9ae7 PFBsYWNlaG9sZGVyPg0KICA8QWRkSW5WZXJzaW9uPjUuMy4xLjA8L0FkZEluVmVyc2lvbj4NCiAgPElkPjQxYzRhN2EzLWNjMGYtNDhhOC05MTM3LTc2Y2NhMjNkOWFlNzwvSWQ+DQogIDxFbnRyaWVzPg0KICAgIDxFbnRyeT4NCiAgICAgIDxJZD44N2MyMjlkNi01M2IxLTQwOTMtOWZhNy01MDM4NTIzMTA1M2U8L0lkPg0KICAgICAgPFJlZmVyZW5jZUlkPjMwMzE0OWExLTRkODItNDdmMC1iYWI4LTQ3NjUxZTUxMzgxZ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TdHIxNV08L1RleHQ+DQogICAgPC9UZXh0VW5pdD4NCiAgPC9UZXh0VW5pdHM+DQo8L1BsYWNlaG9sZGVyPg==</w:instrText>
      </w:r>
      <w:r>
        <w:rPr>
          <w:szCs w:val="28"/>
          <w:lang w:val="en-US"/>
        </w:rPr>
        <w:fldChar w:fldCharType="separate"/>
      </w:r>
      <w:r>
        <w:rPr>
          <w:szCs w:val="28"/>
          <w:lang w:val="en-US"/>
        </w:rPr>
        <w:t>[Str15]</w:t>
      </w:r>
      <w:r>
        <w:rPr>
          <w:szCs w:val="28"/>
          <w:lang w:val="en-US"/>
        </w:rPr>
        <w:fldChar w:fldCharType="end"/>
      </w:r>
      <w:r>
        <w:rPr>
          <w:szCs w:val="28"/>
          <w:lang w:val="en-US"/>
        </w:rPr>
        <w:t xml:space="preserve">. </w:t>
      </w:r>
    </w:p>
    <w:p w14:paraId="79112E1A" w14:textId="77777777" w:rsidR="006F3693" w:rsidRDefault="006F3693" w:rsidP="006F3693">
      <w:pPr>
        <w:jc w:val="both"/>
        <w:rPr>
          <w:szCs w:val="28"/>
          <w:lang w:val="en-US"/>
        </w:rPr>
      </w:pPr>
    </w:p>
    <w:p w14:paraId="23228F70" w14:textId="77777777" w:rsidR="006F3693" w:rsidRDefault="006F3693" w:rsidP="00AE2084">
      <w:pPr>
        <w:pStyle w:val="Heading2"/>
        <w:numPr>
          <w:ilvl w:val="2"/>
          <w:numId w:val="17"/>
        </w:numPr>
        <w:jc w:val="both"/>
        <w:rPr>
          <w:lang w:val="en-US"/>
        </w:rPr>
      </w:pPr>
      <w:r>
        <w:rPr>
          <w:lang w:val="en-US"/>
        </w:rPr>
        <w:lastRenderedPageBreak/>
        <w:t>Sensor and Information conflicts</w:t>
      </w:r>
    </w:p>
    <w:p w14:paraId="7FE5760E" w14:textId="4BCAFB6D" w:rsidR="006F3693" w:rsidRDefault="006F3693" w:rsidP="006F3693">
      <w:pPr>
        <w:autoSpaceDE w:val="0"/>
        <w:autoSpaceDN w:val="0"/>
        <w:adjustRightInd w:val="0"/>
        <w:jc w:val="both"/>
        <w:rPr>
          <w:rFonts w:cs="Arial"/>
          <w:szCs w:val="22"/>
          <w:lang w:val="en-US"/>
        </w:rPr>
      </w:pPr>
      <w:r>
        <w:rPr>
          <w:rFonts w:cs="Arial"/>
          <w:szCs w:val="22"/>
          <w:lang w:val="en-US" w:eastAsia="en-US"/>
        </w:rPr>
        <w:t xml:space="preserve">In processes a vast variety of different sensors is increasingly used to measure and control technical systems, machines, and different physical, chemical and biological processes. One way to handle the resulting large amount of data created by hundreds or even thousands of different sensors or information sources in an application is to employ information fusion systems </w:t>
      </w:r>
      <w:r>
        <w:rPr>
          <w:rFonts w:cs="Arial"/>
          <w:szCs w:val="22"/>
          <w:lang w:val="en-US" w:eastAsia="en-US"/>
        </w:rPr>
        <w:fldChar w:fldCharType="begin"/>
      </w:r>
      <w:r>
        <w:rPr>
          <w:rFonts w:cs="Arial"/>
          <w:szCs w:val="22"/>
          <w:lang w:val="en-US" w:eastAsia="en-US"/>
        </w:rPr>
        <w:instrText>ADDIN CITAVI.PLACEHOLDER 6780db96-e36e-4269-8036-934ee569dc9a PFBsYWNlaG9sZGVyPg0KICA8QWRkSW5WZXJzaW9uPjUuMy4xLjA8L0FkZEluVmVyc2lvbj4NCiAgPElkPjY3ODBkYjk2LWUzNmUtNDI2OS04MDM2LTkzNGVlNTY5ZGM5YTwvSWQ+DQogIDxFbnRyaWVzPg0KICAgIDxFbnRyeT4NCiAgICAgIDxJZD5lNmI2MWI5OS0xYjc5LTRkOTgtOTVhOC04NWQyNjUyYzFjNmQ8L0lkPg0KICAgICAgPFJlZmVyZW5jZUlkPjg2OTI3OTIxLWY3NjgtNGU1Yi04MmU5LWZiMDY4MGRjZjkyMz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MMTRdPC9UZXh0Pg0KICAgIDwvVGV4dFVuaXQ+DQogIDwvVGV4dFVuaXRzPg0KPC9QbGFjZWhvbGRlcj4=</w:instrText>
      </w:r>
      <w:r>
        <w:rPr>
          <w:rFonts w:cs="Arial"/>
          <w:szCs w:val="22"/>
          <w:lang w:val="en-US" w:eastAsia="en-US"/>
        </w:rPr>
        <w:fldChar w:fldCharType="separate"/>
      </w:r>
      <w:r>
        <w:rPr>
          <w:rFonts w:cs="Arial"/>
          <w:szCs w:val="22"/>
          <w:lang w:val="en-US" w:eastAsia="en-US"/>
        </w:rPr>
        <w:t>[MöL14]</w:t>
      </w:r>
      <w:r>
        <w:rPr>
          <w:rFonts w:cs="Arial"/>
          <w:szCs w:val="22"/>
          <w:lang w:val="en-US" w:eastAsia="en-US"/>
        </w:rPr>
        <w:fldChar w:fldCharType="end"/>
      </w:r>
      <w:r>
        <w:rPr>
          <w:rFonts w:cs="Arial"/>
          <w:szCs w:val="22"/>
          <w:lang w:val="en-US" w:eastAsia="en-US"/>
        </w:rPr>
        <w:t xml:space="preserve">. Information fusion systems, e. g., for condition monitoring combine different sources of information, like sensors, to generate the state of a complex system. The result of such an information fusion process is regarded as a health indicator of a complex system </w:t>
      </w:r>
      <w:r>
        <w:rPr>
          <w:rFonts w:cs="Arial"/>
          <w:szCs w:val="22"/>
          <w:lang w:val="en-US" w:eastAsia="en-US"/>
        </w:rPr>
        <w:fldChar w:fldCharType="begin"/>
      </w:r>
      <w:r>
        <w:rPr>
          <w:rFonts w:cs="Arial"/>
          <w:szCs w:val="22"/>
          <w:lang w:val="en-US" w:eastAsia="en-US"/>
        </w:rPr>
        <w:instrText>ADDIN CITAVI.PLACEHOLDER 31566dff-df6b-4c06-aa94-df90d0a42fb5 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KzE1XTwvVGV4dD4NCiAgICA8L1RleHRVbml0Pg0KICA8L1RleHRVbml0cz4NCjwvUGxhY2Vob2xkZXI+</w:instrText>
      </w:r>
      <w:r>
        <w:rPr>
          <w:rFonts w:cs="Arial"/>
          <w:szCs w:val="22"/>
          <w:lang w:val="en-US" w:eastAsia="en-US"/>
        </w:rPr>
        <w:fldChar w:fldCharType="separate"/>
      </w:r>
      <w:r>
        <w:rPr>
          <w:rFonts w:cs="Arial"/>
          <w:szCs w:val="22"/>
          <w:lang w:val="en-US" w:eastAsia="en-US"/>
        </w:rPr>
        <w:t>[MöT+15]</w:t>
      </w:r>
      <w:r>
        <w:rPr>
          <w:rFonts w:cs="Arial"/>
          <w:szCs w:val="22"/>
          <w:lang w:val="en-US" w:eastAsia="en-US"/>
        </w:rPr>
        <w:fldChar w:fldCharType="end"/>
      </w:r>
      <w:r>
        <w:rPr>
          <w:rFonts w:cs="Arial"/>
          <w:szCs w:val="22"/>
          <w:lang w:val="en-US" w:eastAsia="en-US"/>
        </w:rPr>
        <w:t xml:space="preserve">.Therefore, information fusion approaches are applied to, e.g., automatically inform about a reduction in defined quality, or detect possibly anomalous situations. Considering the importance of sensors in the previously described information fusion systems and in processes in general, a defective sensor has several negative consequences. It may lead to failures, e.g., when wear and tear effects is not detected sufficiently in advance </w:t>
      </w:r>
      <w:r>
        <w:rPr>
          <w:rFonts w:cs="Arial"/>
          <w:szCs w:val="22"/>
          <w:lang w:val="en-US" w:eastAsia="en-US"/>
        </w:rPr>
        <w:fldChar w:fldCharType="begin"/>
      </w:r>
      <w:r>
        <w:rPr>
          <w:rFonts w:cs="Arial"/>
          <w:szCs w:val="22"/>
          <w:lang w:val="en-US" w:eastAsia="en-US"/>
        </w:rPr>
        <w:instrText>ADDIN CITAVI.PLACEHOLDER f22e15c3-2457-4afe-97e3-dbaada5baba1 PFBsYWNlaG9sZGVyPg0KICA8QWRkSW5WZXJzaW9uPjUuMy4xLjA8L0FkZEluVmVyc2lvbj4NCiAgPElkPmYyMmUxNWMzLTI0NTctNGFmZS05N2UzLWRiYWFkYTViYWJhMTwvSWQ+DQogIDxFbnRyaWVzPg0KICAgIDxFbnRyeT4NCiAgICAgIDxJZD4yNzMzNDIzNC04OWViLTRmMzQtOWNmNS05YzhmNGEyZGYxOWY8L0lkPg0KICAgICAgPFJlZmVyZW5jZUlkPmY0MGQ1ZTE5LWZlNGUtNDJjZi04Y2E1LWMyMGIxOWY1ZDY3Mz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WKzEyXTwvVGV4dD4NCiAgICA8L1RleHRVbml0Pg0KICA8L1RleHRVbml0cz4NCjwvUGxhY2Vob2xkZXI+</w:instrText>
      </w:r>
      <w:r>
        <w:rPr>
          <w:rFonts w:cs="Arial"/>
          <w:szCs w:val="22"/>
          <w:lang w:val="en-US" w:eastAsia="en-US"/>
        </w:rPr>
        <w:fldChar w:fldCharType="separate"/>
      </w:r>
      <w:r>
        <w:rPr>
          <w:rFonts w:cs="Arial"/>
          <w:szCs w:val="22"/>
          <w:lang w:val="en-US" w:eastAsia="en-US"/>
        </w:rPr>
        <w:t>[MöV+12]</w:t>
      </w:r>
      <w:r>
        <w:rPr>
          <w:rFonts w:cs="Arial"/>
          <w:szCs w:val="22"/>
          <w:lang w:val="en-US" w:eastAsia="en-US"/>
        </w:rPr>
        <w:fldChar w:fldCharType="end"/>
      </w:r>
      <w:r>
        <w:rPr>
          <w:rFonts w:cs="Arial"/>
          <w:szCs w:val="22"/>
          <w:lang w:val="en-US" w:eastAsia="en-US"/>
        </w:rPr>
        <w:t xml:space="preserve">. Therefore, it is necessary to detect faulty sensors to reduce information conflicts by computing the consistency between sensor and data values. Consistency analysis is one of the most underdetermined issues in technical systems </w:t>
      </w:r>
      <w:r>
        <w:rPr>
          <w:rFonts w:cs="Arial"/>
          <w:szCs w:val="22"/>
          <w:lang w:val="en-US" w:eastAsia="en-US"/>
        </w:rPr>
        <w:fldChar w:fldCharType="begin"/>
      </w:r>
      <w:r>
        <w:rPr>
          <w:rFonts w:cs="Arial"/>
          <w:szCs w:val="22"/>
          <w:lang w:val="en-US" w:eastAsia="en-US"/>
        </w:rPr>
        <w:instrText>ADDIN CITAVI.PLACEHOLDER a33b3768-c445-42b1-97dd-136af4139a1c PFBsYWNlaG9sZGVyPg0KICA8QWRkSW5WZXJzaW9uPjUuMy4xLjA8L0FkZEluVmVyc2lvbj4NCiAgPElkPmEzM2IzNzY4LWM0NDUtNDJiMS05N2RkLTEzNmFmNDEzOWExYzwvSWQ+DQogIDxFbnRyaWVzPg0KICAgIDxFbnRyeT4NCiAgICAgIDxJZD4yNTQwYzlkZS01NzQyLTQ5M2MtYmYwYi01MTNmOWJhNjQwNDg8L0lkPg0KICAgICAgPFJlZmVyZW5jZUlkPjQ5YjNhMmI5LTcxOTYtNDhiOC1iMWVkLTdhMTFkODQ4YjMw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MTddPC9UZXh0Pg0KICAgIDwvVGV4dFVuaXQ+DQogIDwvVGV4dFVuaXRzPg0KPC9QbGFjZWhvbGRlcj4=</w:instrText>
      </w:r>
      <w:r>
        <w:rPr>
          <w:rFonts w:cs="Arial"/>
          <w:szCs w:val="22"/>
          <w:lang w:val="en-US" w:eastAsia="en-US"/>
        </w:rPr>
        <w:fldChar w:fldCharType="separate"/>
      </w:r>
      <w:r>
        <w:rPr>
          <w:rFonts w:cs="Arial"/>
          <w:szCs w:val="22"/>
          <w:lang w:val="en-US" w:eastAsia="en-US"/>
        </w:rPr>
        <w:t>[Mön17]</w:t>
      </w:r>
      <w:r>
        <w:rPr>
          <w:rFonts w:cs="Arial"/>
          <w:szCs w:val="22"/>
          <w:lang w:val="en-US" w:eastAsia="en-US"/>
        </w:rPr>
        <w:fldChar w:fldCharType="end"/>
      </w:r>
      <w:r w:rsidR="00724190">
        <w:rPr>
          <w:rFonts w:cs="Arial"/>
          <w:szCs w:val="22"/>
          <w:lang w:val="en-US" w:eastAsia="en-US"/>
        </w:rPr>
        <w:t xml:space="preserve">, </w:t>
      </w:r>
      <w:r w:rsidR="00724190">
        <w:rPr>
          <w:rFonts w:cs="Arial"/>
          <w:szCs w:val="22"/>
          <w:lang w:val="en-US" w:eastAsia="en-US"/>
        </w:rPr>
        <w:fldChar w:fldCharType="begin"/>
      </w:r>
      <w:r w:rsidR="00724190">
        <w:rPr>
          <w:rFonts w:cs="Arial"/>
          <w:szCs w:val="22"/>
          <w:lang w:val="en-US" w:eastAsia="en-US"/>
        </w:rPr>
        <w:instrText>ADDIN CITAVI.PLACEHOLDER 3570a8cd-795d-4f02-af5d-01a15b7b563b 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hNTDE3XTwvVGV4dD4NCiAgICA8L1RleHRVbml0Pg0KICA8L1RleHRVbml0cz4NCjwvUGxhY2Vob2xkZXI+</w:instrText>
      </w:r>
      <w:r w:rsidR="00724190">
        <w:rPr>
          <w:rFonts w:cs="Arial"/>
          <w:szCs w:val="22"/>
          <w:lang w:val="en-US" w:eastAsia="en-US"/>
        </w:rPr>
        <w:fldChar w:fldCharType="separate"/>
      </w:r>
      <w:bookmarkStart w:id="56" w:name="_CTVP0013570a8cd795d4f02af5d01a15b7b563b"/>
      <w:r w:rsidR="00724190">
        <w:rPr>
          <w:rFonts w:cs="Arial"/>
          <w:szCs w:val="22"/>
          <w:lang w:val="en-US" w:eastAsia="en-US"/>
        </w:rPr>
        <w:t>[HML17]</w:t>
      </w:r>
      <w:bookmarkEnd w:id="56"/>
      <w:r w:rsidR="00724190">
        <w:rPr>
          <w:rFonts w:cs="Arial"/>
          <w:szCs w:val="22"/>
          <w:lang w:val="en-US" w:eastAsia="en-US"/>
        </w:rPr>
        <w:fldChar w:fldCharType="end"/>
      </w:r>
      <w:r>
        <w:rPr>
          <w:rFonts w:cs="Arial"/>
          <w:szCs w:val="22"/>
          <w:lang w:val="en-US" w:eastAsia="en-US"/>
        </w:rPr>
        <w:t xml:space="preserve">. </w:t>
      </w:r>
    </w:p>
    <w:p w14:paraId="20EEE409" w14:textId="77777777" w:rsidR="006F3693" w:rsidRDefault="006F3693" w:rsidP="006F3693">
      <w:pPr>
        <w:jc w:val="both"/>
        <w:rPr>
          <w:sz w:val="10"/>
          <w:szCs w:val="10"/>
          <w:lang w:val="en-US"/>
        </w:rPr>
      </w:pPr>
    </w:p>
    <w:p w14:paraId="07AEE4F2" w14:textId="77777777" w:rsidR="006F3693" w:rsidRDefault="006F3693" w:rsidP="00AE2084">
      <w:pPr>
        <w:pStyle w:val="Heading2"/>
        <w:numPr>
          <w:ilvl w:val="2"/>
          <w:numId w:val="17"/>
        </w:numPr>
        <w:jc w:val="both"/>
        <w:rPr>
          <w:lang w:val="en-US"/>
        </w:rPr>
      </w:pPr>
      <w:r>
        <w:rPr>
          <w:lang w:val="en-US"/>
        </w:rPr>
        <w:t>Conclusion</w:t>
      </w:r>
    </w:p>
    <w:p w14:paraId="5B91C9D1" w14:textId="77777777" w:rsidR="006F3693" w:rsidRDefault="006F3693" w:rsidP="006F3693">
      <w:pPr>
        <w:jc w:val="both"/>
        <w:rPr>
          <w:szCs w:val="28"/>
          <w:lang w:val="en-US"/>
        </w:rPr>
      </w:pPr>
      <w:r>
        <w:rPr>
          <w:szCs w:val="28"/>
          <w:lang w:val="en-US"/>
        </w:rPr>
        <w:t>The analysis of the state of the art shows, that flexible processor architectures as well as approaches for monitoring of different physical and processor state related data on chip are available, but are not consequently exploited for data fusion in order to derive an increase of information about the system status. Especially methods and algorithms for information fusion are not well investigated and exploited in the scenario, where data from processor architectures are delivered from on-chip sensors. The researchers expect as a result of the investigations within this project the deep understanding of the relation between processor status data, which have not been recognized before.</w:t>
      </w:r>
    </w:p>
    <w:p w14:paraId="02F82FB8" w14:textId="77777777" w:rsidR="003F4E26" w:rsidRDefault="005F7ED6" w:rsidP="00E631B1">
      <w:pPr>
        <w:pStyle w:val="Heading2"/>
        <w:rPr>
          <w:lang w:val="en-US"/>
        </w:rPr>
      </w:pPr>
      <w:r w:rsidRPr="00BB7411">
        <w:rPr>
          <w:lang w:val="en-US"/>
        </w:rPr>
        <w:t>Project Related Publication</w:t>
      </w:r>
      <w:r w:rsidR="00001638" w:rsidRPr="00BB7411">
        <w:rPr>
          <w:lang w:val="en-US"/>
        </w:rPr>
        <w:t>s and Patent</w:t>
      </w:r>
      <w:r w:rsidRPr="00BB7411">
        <w:rPr>
          <w:lang w:val="en-US"/>
        </w:rPr>
        <w:t>s</w:t>
      </w:r>
    </w:p>
    <w:p w14:paraId="064B62B0" w14:textId="77777777" w:rsidR="00E631B1" w:rsidRPr="00E631B1" w:rsidRDefault="00E631B1" w:rsidP="00E631B1">
      <w:pPr>
        <w:rPr>
          <w:lang w:val="en-US"/>
        </w:rPr>
      </w:pPr>
    </w:p>
    <w:p w14:paraId="6BD52B64" w14:textId="7DDFFEB2" w:rsidR="001F021F" w:rsidRPr="001F021F" w:rsidRDefault="001F021F" w:rsidP="00AE2084">
      <w:pPr>
        <w:pStyle w:val="ListParagraph"/>
        <w:numPr>
          <w:ilvl w:val="0"/>
          <w:numId w:val="14"/>
        </w:numPr>
        <w:jc w:val="both"/>
        <w:rPr>
          <w:rFonts w:cs="Arial"/>
          <w:lang w:val="en-US"/>
        </w:rPr>
      </w:pPr>
      <w:r>
        <w:rPr>
          <w:lang w:val="en-US"/>
        </w:rPr>
        <w:t>Janßen, B., Ferreira, M. L., Korkmaz, F., Derya, H., Ferreira, J. C., Huebner, M.: Towards a Type 0 Hypervisor for Dynamic Reconfigurable Systems. 2017 International Conference on ReConFigurable Computing and FPGAs ReConFig, 2017; pp. 1–8.</w:t>
      </w:r>
    </w:p>
    <w:p w14:paraId="153ADF3D" w14:textId="03407741" w:rsidR="001F021F" w:rsidRPr="001F021F" w:rsidRDefault="001F021F" w:rsidP="00AE2084">
      <w:pPr>
        <w:pStyle w:val="ListParagraph"/>
        <w:numPr>
          <w:ilvl w:val="0"/>
          <w:numId w:val="14"/>
        </w:numPr>
        <w:jc w:val="both"/>
        <w:rPr>
          <w:rFonts w:cs="Arial"/>
        </w:rPr>
      </w:pPr>
      <w:r>
        <w:rPr>
          <w:lang w:val="en-US"/>
        </w:rPr>
        <w:t xml:space="preserve">Holst, C., Mönks, U., Lohweg, V.: Conflict-based Feature Selection for Information Fusion Systems. </w:t>
      </w:r>
      <w:r w:rsidRPr="001F021F">
        <w:t>27. Workshop Computational Intelligence VDI/VDE-Gesellschaft Mess- und Automatisierungstechnik (GMA), 2017.</w:t>
      </w:r>
    </w:p>
    <w:p w14:paraId="5B2B9CF4" w14:textId="1D68520D" w:rsidR="001F021F" w:rsidRPr="001F021F" w:rsidRDefault="001F021F" w:rsidP="00AE2084">
      <w:pPr>
        <w:pStyle w:val="ListParagraph"/>
        <w:numPr>
          <w:ilvl w:val="0"/>
          <w:numId w:val="14"/>
        </w:numPr>
        <w:jc w:val="both"/>
        <w:rPr>
          <w:rFonts w:cs="Arial"/>
          <w:lang w:val="en-GB"/>
        </w:rPr>
      </w:pPr>
      <w:r>
        <w:rPr>
          <w:lang w:val="en-US"/>
        </w:rPr>
        <w:t>Holst, C.-A.; Monks, U.; Lohweg, V.: Distributed self-organisation of information fusion systems: 2017 22nd IEEE International Conference on Emerging Technologies and Factory Automation (ETFA); pp. 1–8.</w:t>
      </w:r>
    </w:p>
    <w:p w14:paraId="1515C04D" w14:textId="7CF8B218" w:rsidR="00B20958" w:rsidRPr="00B20958" w:rsidRDefault="00B20958" w:rsidP="00AE2084">
      <w:pPr>
        <w:pStyle w:val="ListParagraph"/>
        <w:numPr>
          <w:ilvl w:val="0"/>
          <w:numId w:val="14"/>
        </w:numPr>
        <w:jc w:val="both"/>
        <w:rPr>
          <w:rFonts w:cs="Arial"/>
          <w:lang w:val="en-US"/>
        </w:rPr>
      </w:pPr>
      <w:r w:rsidRPr="00B20958">
        <w:rPr>
          <w:rFonts w:cs="Arial"/>
          <w:lang w:val="en-US"/>
        </w:rPr>
        <w:t>Al Kadi, M.; Janßen, B.; Da Silva, J. Y. M. A.; Hübner, M.: „General-Purpose Computing with S</w:t>
      </w:r>
      <w:r>
        <w:rPr>
          <w:rFonts w:cs="Arial"/>
          <w:lang w:val="en-US"/>
        </w:rPr>
        <w:t>oft GPUs on FPGAs”, ACM Transaction on Reconfigurable Technology and Systems, Volume 11, Issue 1, January 2018</w:t>
      </w:r>
    </w:p>
    <w:p w14:paraId="7E7F0394" w14:textId="77777777" w:rsidR="006238E4" w:rsidRPr="00BB7411" w:rsidRDefault="006238E4" w:rsidP="00AE2084">
      <w:pPr>
        <w:pStyle w:val="ListParagraph"/>
        <w:numPr>
          <w:ilvl w:val="0"/>
          <w:numId w:val="14"/>
        </w:numPr>
        <w:jc w:val="both"/>
        <w:rPr>
          <w:rFonts w:cs="Arial"/>
          <w:lang w:val="en-US"/>
        </w:rPr>
      </w:pPr>
      <w:r w:rsidRPr="00A134EC">
        <w:rPr>
          <w:rFonts w:cs="Arial"/>
          <w:lang w:val="en-US"/>
        </w:rPr>
        <w:t xml:space="preserve">Azambuja, J. R.; Pagliarini, S.; Altieri, M.; Kastensmidt, F. L.; </w:t>
      </w:r>
      <w:r w:rsidRPr="00BB7411">
        <w:rPr>
          <w:rFonts w:cs="Arial"/>
          <w:lang w:val="en-US"/>
        </w:rPr>
        <w:t xml:space="preserve">Hübner, </w:t>
      </w:r>
      <w:r>
        <w:rPr>
          <w:rFonts w:cs="Arial"/>
          <w:lang w:val="en-US"/>
        </w:rPr>
        <w:t xml:space="preserve">M.; </w:t>
      </w:r>
      <w:r w:rsidRPr="00BB7411">
        <w:rPr>
          <w:rFonts w:cs="Arial"/>
          <w:lang w:val="en-US"/>
        </w:rPr>
        <w:t>Becker,</w:t>
      </w:r>
      <w:r>
        <w:rPr>
          <w:rFonts w:cs="Arial"/>
          <w:lang w:val="en-US"/>
        </w:rPr>
        <w:t xml:space="preserve"> J.;</w:t>
      </w:r>
      <w:r w:rsidRPr="00BB7411">
        <w:rPr>
          <w:rFonts w:cs="Arial"/>
          <w:lang w:val="en-US"/>
        </w:rPr>
        <w:t xml:space="preserve"> Foucard,</w:t>
      </w:r>
      <w:r>
        <w:rPr>
          <w:rFonts w:cs="Arial"/>
          <w:lang w:val="en-US"/>
        </w:rPr>
        <w:t xml:space="preserve"> G.;</w:t>
      </w:r>
      <w:r w:rsidRPr="00BB7411">
        <w:rPr>
          <w:rFonts w:cs="Arial"/>
          <w:lang w:val="en-US"/>
        </w:rPr>
        <w:t xml:space="preserve"> </w:t>
      </w:r>
      <w:r>
        <w:rPr>
          <w:rFonts w:cs="Arial"/>
          <w:lang w:val="en-US"/>
        </w:rPr>
        <w:t>Velazco</w:t>
      </w:r>
      <w:r w:rsidRPr="00BB7411">
        <w:rPr>
          <w:rFonts w:cs="Arial"/>
          <w:lang w:val="en-US"/>
        </w:rPr>
        <w:t>,</w:t>
      </w:r>
      <w:r>
        <w:rPr>
          <w:rFonts w:cs="Arial"/>
          <w:lang w:val="en-US"/>
        </w:rPr>
        <w:t xml:space="preserve"> R. (2012): “</w:t>
      </w:r>
      <w:r w:rsidRPr="00BB7411">
        <w:rPr>
          <w:rFonts w:cs="Arial"/>
          <w:lang w:val="en-US"/>
        </w:rPr>
        <w:t xml:space="preserve">A Fault Tolerant Approach to Detect Transient Faults in Microprocessors Based on a Non-Intrusive Reconfigurable Hardware“, IEEE Transactions on Nuclear Science, </w:t>
      </w:r>
      <w:r>
        <w:rPr>
          <w:rFonts w:cs="Arial"/>
          <w:lang w:val="en-US"/>
        </w:rPr>
        <w:t>Volume</w:t>
      </w:r>
      <w:r w:rsidRPr="00BB7411">
        <w:rPr>
          <w:rFonts w:cs="Arial"/>
          <w:lang w:val="en-US"/>
        </w:rPr>
        <w:t xml:space="preserve"> 59, </w:t>
      </w:r>
      <w:r>
        <w:rPr>
          <w:rFonts w:cs="Arial"/>
          <w:lang w:val="en-US"/>
        </w:rPr>
        <w:t>pp</w:t>
      </w:r>
      <w:r w:rsidRPr="00BB7411">
        <w:rPr>
          <w:rFonts w:cs="Arial"/>
          <w:lang w:val="en-US"/>
        </w:rPr>
        <w:t>. 1117-1124</w:t>
      </w:r>
    </w:p>
    <w:p w14:paraId="69B94FDE" w14:textId="77777777" w:rsidR="006238E4" w:rsidRDefault="006238E4" w:rsidP="00AE2084">
      <w:pPr>
        <w:pStyle w:val="ListParagraph"/>
        <w:numPr>
          <w:ilvl w:val="0"/>
          <w:numId w:val="14"/>
        </w:numPr>
        <w:jc w:val="both"/>
        <w:rPr>
          <w:rFonts w:cs="Arial"/>
          <w:lang w:val="en-US"/>
        </w:rPr>
      </w:pPr>
      <w:r w:rsidRPr="00BB7411">
        <w:rPr>
          <w:rFonts w:cs="Arial"/>
          <w:lang w:val="en-US"/>
        </w:rPr>
        <w:t>Becker</w:t>
      </w:r>
      <w:r>
        <w:rPr>
          <w:rFonts w:cs="Arial"/>
          <w:lang w:val="en-US"/>
        </w:rPr>
        <w:t>, J.;</w:t>
      </w:r>
      <w:r w:rsidRPr="00BB7411">
        <w:rPr>
          <w:rFonts w:cs="Arial"/>
          <w:lang w:val="en-US"/>
        </w:rPr>
        <w:t xml:space="preserve"> Hübner,</w:t>
      </w:r>
      <w:r>
        <w:rPr>
          <w:rFonts w:cs="Arial"/>
          <w:lang w:val="en-US"/>
        </w:rPr>
        <w:t xml:space="preserve"> M.; </w:t>
      </w:r>
      <w:r w:rsidRPr="00BB7411">
        <w:rPr>
          <w:rFonts w:cs="Arial"/>
          <w:lang w:val="en-US"/>
        </w:rPr>
        <w:t>Hettich,</w:t>
      </w:r>
      <w:r>
        <w:rPr>
          <w:rFonts w:cs="Arial"/>
          <w:lang w:val="en-US"/>
        </w:rPr>
        <w:t xml:space="preserve"> G.; </w:t>
      </w:r>
      <w:r w:rsidRPr="00BB7411">
        <w:rPr>
          <w:rFonts w:cs="Arial"/>
          <w:lang w:val="en-US"/>
        </w:rPr>
        <w:t>Constapel,</w:t>
      </w:r>
      <w:r>
        <w:rPr>
          <w:rFonts w:cs="Arial"/>
          <w:lang w:val="en-US"/>
        </w:rPr>
        <w:t xml:space="preserve"> R.; </w:t>
      </w:r>
      <w:r w:rsidRPr="00BB7411">
        <w:rPr>
          <w:rFonts w:cs="Arial"/>
          <w:lang w:val="en-US"/>
        </w:rPr>
        <w:t>Eisenmann,</w:t>
      </w:r>
      <w:r>
        <w:rPr>
          <w:rFonts w:cs="Arial"/>
          <w:lang w:val="en-US"/>
        </w:rPr>
        <w:t xml:space="preserve"> J.; </w:t>
      </w:r>
      <w:r w:rsidRPr="00BB7411">
        <w:rPr>
          <w:rFonts w:cs="Arial"/>
          <w:lang w:val="en-US"/>
        </w:rPr>
        <w:t>Luka</w:t>
      </w:r>
      <w:r>
        <w:rPr>
          <w:rFonts w:cs="Arial"/>
          <w:lang w:val="en-US"/>
        </w:rPr>
        <w:t>, J. (2007): “</w:t>
      </w:r>
      <w:r w:rsidRPr="00BB7411">
        <w:rPr>
          <w:rFonts w:cs="Arial"/>
          <w:lang w:val="en-US"/>
        </w:rPr>
        <w:t>Dynamic and Partial FPGA Exploita</w:t>
      </w:r>
      <w:r>
        <w:rPr>
          <w:rFonts w:cs="Arial"/>
          <w:lang w:val="en-US"/>
        </w:rPr>
        <w:t>tion“, Proceedings of the IEEE</w:t>
      </w:r>
      <w:r w:rsidRPr="00BB7411">
        <w:rPr>
          <w:rFonts w:cs="Arial"/>
          <w:lang w:val="en-US"/>
        </w:rPr>
        <w:t>, Volume 95, Number 2</w:t>
      </w:r>
    </w:p>
    <w:p w14:paraId="0539ED11" w14:textId="77777777" w:rsidR="00D106A7" w:rsidRPr="00D106A7" w:rsidRDefault="00D106A7" w:rsidP="00AE2084">
      <w:pPr>
        <w:pStyle w:val="ListParagraph"/>
        <w:numPr>
          <w:ilvl w:val="0"/>
          <w:numId w:val="14"/>
        </w:numPr>
        <w:jc w:val="both"/>
        <w:rPr>
          <w:rFonts w:cs="Arial"/>
          <w:lang w:val="en-US"/>
        </w:rPr>
      </w:pPr>
      <w:r w:rsidRPr="00D106A7">
        <w:rPr>
          <w:rFonts w:eastAsiaTheme="majorEastAsia"/>
          <w:lang w:val="en-US"/>
        </w:rPr>
        <w:t>Ehlenbröker, J.-F.</w:t>
      </w:r>
      <w:r w:rsidRPr="00D106A7">
        <w:rPr>
          <w:lang w:val="en-US"/>
        </w:rPr>
        <w:t xml:space="preserve">; </w:t>
      </w:r>
      <w:r w:rsidRPr="00D106A7">
        <w:rPr>
          <w:rFonts w:eastAsiaTheme="majorEastAsia"/>
          <w:lang w:val="en-US"/>
        </w:rPr>
        <w:t>Mönks, U.</w:t>
      </w:r>
      <w:r w:rsidRPr="00D106A7">
        <w:rPr>
          <w:lang w:val="en-US"/>
        </w:rPr>
        <w:t xml:space="preserve">; </w:t>
      </w:r>
      <w:r w:rsidRPr="00D106A7">
        <w:rPr>
          <w:rFonts w:eastAsiaTheme="majorEastAsia"/>
          <w:lang w:val="en-US"/>
        </w:rPr>
        <w:t>Lohweg, V.</w:t>
      </w:r>
      <w:r w:rsidRPr="00D106A7">
        <w:rPr>
          <w:lang w:val="en-US"/>
        </w:rPr>
        <w:t xml:space="preserve">: Sensor Defect Detection in Multisensor Information Fusion. </w:t>
      </w:r>
      <w:r w:rsidRPr="00D73EFF">
        <w:rPr>
          <w:lang w:val="en-US"/>
        </w:rPr>
        <w:t>In: Journal of Sensors and Sensor Systems, ISSN 2194-8771 Co</w:t>
      </w:r>
      <w:r>
        <w:rPr>
          <w:lang w:val="en-US"/>
        </w:rPr>
        <w:t>pernicus Publications, Aug 2016</w:t>
      </w:r>
    </w:p>
    <w:p w14:paraId="1A484A7E" w14:textId="77777777" w:rsidR="006238E4" w:rsidRPr="00BB7411" w:rsidRDefault="006238E4" w:rsidP="00AE2084">
      <w:pPr>
        <w:pStyle w:val="ListParagraph"/>
        <w:numPr>
          <w:ilvl w:val="0"/>
          <w:numId w:val="14"/>
        </w:numPr>
        <w:jc w:val="both"/>
        <w:rPr>
          <w:rFonts w:cs="Arial"/>
          <w:lang w:val="en-US"/>
        </w:rPr>
      </w:pPr>
      <w:r w:rsidRPr="00BB7411">
        <w:rPr>
          <w:rFonts w:cs="Arial"/>
          <w:lang w:val="en-US"/>
        </w:rPr>
        <w:lastRenderedPageBreak/>
        <w:t>Kepa,</w:t>
      </w:r>
      <w:r>
        <w:rPr>
          <w:rFonts w:cs="Arial"/>
          <w:lang w:val="en-US"/>
        </w:rPr>
        <w:t xml:space="preserve"> K.; </w:t>
      </w:r>
      <w:r w:rsidRPr="00BB7411">
        <w:rPr>
          <w:rFonts w:cs="Arial"/>
          <w:lang w:val="en-US"/>
        </w:rPr>
        <w:t>Morgan,</w:t>
      </w:r>
      <w:r>
        <w:rPr>
          <w:rFonts w:cs="Arial"/>
          <w:lang w:val="en-US"/>
        </w:rPr>
        <w:t xml:space="preserve"> F.;</w:t>
      </w:r>
      <w:r w:rsidRPr="00BB7411">
        <w:rPr>
          <w:rFonts w:cs="Arial"/>
          <w:lang w:val="en-US"/>
        </w:rPr>
        <w:t xml:space="preserve"> Kosciuszkiewicz,</w:t>
      </w:r>
      <w:r>
        <w:rPr>
          <w:rFonts w:cs="Arial"/>
          <w:lang w:val="en-US"/>
        </w:rPr>
        <w:t xml:space="preserve"> K.; </w:t>
      </w:r>
      <w:r w:rsidRPr="00BB7411">
        <w:rPr>
          <w:rFonts w:cs="Arial"/>
          <w:lang w:val="en-US"/>
        </w:rPr>
        <w:t>Braun,</w:t>
      </w:r>
      <w:r>
        <w:rPr>
          <w:rFonts w:cs="Arial"/>
          <w:lang w:val="en-US"/>
        </w:rPr>
        <w:t xml:space="preserve"> L.; </w:t>
      </w:r>
      <w:r w:rsidRPr="00BB7411">
        <w:rPr>
          <w:rFonts w:cs="Arial"/>
          <w:lang w:val="en-US"/>
        </w:rPr>
        <w:t>Hübner,</w:t>
      </w:r>
      <w:r>
        <w:rPr>
          <w:rFonts w:cs="Arial"/>
          <w:lang w:val="en-US"/>
        </w:rPr>
        <w:t xml:space="preserve"> M.; </w:t>
      </w:r>
      <w:r w:rsidRPr="00BB7411">
        <w:rPr>
          <w:rFonts w:cs="Arial"/>
          <w:lang w:val="en-US"/>
        </w:rPr>
        <w:t>Becker</w:t>
      </w:r>
      <w:r>
        <w:rPr>
          <w:rFonts w:cs="Arial"/>
          <w:lang w:val="en-US"/>
        </w:rPr>
        <w:t>, J. (2010): “</w:t>
      </w:r>
      <w:r w:rsidRPr="00BB7411">
        <w:rPr>
          <w:rFonts w:cs="Arial"/>
          <w:lang w:val="en-US"/>
        </w:rPr>
        <w:t xml:space="preserve">Design Assurance Strategy and Toolset for Partially Reconfigurable FPGA Systems“, ACM Transactions on </w:t>
      </w:r>
      <w:r>
        <w:rPr>
          <w:rFonts w:cs="Arial"/>
          <w:lang w:val="en-US"/>
        </w:rPr>
        <w:t>Embedded Computing Systems</w:t>
      </w:r>
    </w:p>
    <w:p w14:paraId="625E88C8" w14:textId="77777777" w:rsidR="00CC7CE6" w:rsidRPr="006238E4" w:rsidRDefault="00CC7CE6" w:rsidP="00AE2084">
      <w:pPr>
        <w:pStyle w:val="ListParagraph"/>
        <w:numPr>
          <w:ilvl w:val="0"/>
          <w:numId w:val="14"/>
        </w:numPr>
        <w:jc w:val="both"/>
        <w:rPr>
          <w:rFonts w:cs="Arial"/>
          <w:lang w:val="en-US"/>
        </w:rPr>
      </w:pPr>
      <w:r w:rsidRPr="00BB7411">
        <w:rPr>
          <w:rFonts w:cs="Arial"/>
          <w:szCs w:val="22"/>
          <w:lang w:val="en-US" w:eastAsia="en-US"/>
        </w:rPr>
        <w:t>Lohweg,</w:t>
      </w:r>
      <w:r w:rsidR="00635ED8">
        <w:rPr>
          <w:rFonts w:cs="Arial"/>
          <w:szCs w:val="22"/>
          <w:lang w:val="en-US" w:eastAsia="en-US"/>
        </w:rPr>
        <w:t xml:space="preserve"> V.; </w:t>
      </w:r>
      <w:r w:rsidR="006238E4">
        <w:rPr>
          <w:rFonts w:cs="Arial"/>
          <w:szCs w:val="22"/>
          <w:lang w:val="en-US" w:eastAsia="en-US"/>
        </w:rPr>
        <w:t>Voth, K.; Glock, S.</w:t>
      </w:r>
      <w:r w:rsidRPr="00BB7411">
        <w:rPr>
          <w:rFonts w:cs="Arial"/>
          <w:szCs w:val="22"/>
          <w:lang w:val="en-US" w:eastAsia="en-US"/>
        </w:rPr>
        <w:t xml:space="preserve"> (</w:t>
      </w:r>
      <w:r w:rsidR="006238E4">
        <w:rPr>
          <w:rFonts w:cs="Arial"/>
          <w:szCs w:val="22"/>
          <w:lang w:val="en-US" w:eastAsia="en-US"/>
        </w:rPr>
        <w:t>2011</w:t>
      </w:r>
      <w:r w:rsidRPr="00BB7411">
        <w:rPr>
          <w:rFonts w:cs="Arial"/>
          <w:szCs w:val="22"/>
          <w:lang w:val="en-US" w:eastAsia="en-US"/>
        </w:rPr>
        <w:t>): “</w:t>
      </w:r>
      <w:r w:rsidR="006238E4" w:rsidRPr="007B7332">
        <w:rPr>
          <w:lang w:val="en-US"/>
        </w:rPr>
        <w:t>Possibilistic Framework for Sensor Fusion with Monitoring of Sensor Reliability</w:t>
      </w:r>
      <w:r w:rsidRPr="00BB7411">
        <w:rPr>
          <w:rFonts w:cs="Arial"/>
          <w:szCs w:val="22"/>
          <w:lang w:val="en-US" w:eastAsia="en-US"/>
        </w:rPr>
        <w:t xml:space="preserve">,” in Thomas, Ciza (Ed.): </w:t>
      </w:r>
      <w:r w:rsidR="006238E4" w:rsidRPr="007B7332">
        <w:rPr>
          <w:lang w:val="en-US"/>
        </w:rPr>
        <w:t>Sensor Fusion - Foundation and Applications</w:t>
      </w:r>
      <w:r w:rsidRPr="00BB7411">
        <w:rPr>
          <w:rFonts w:cs="Arial"/>
          <w:szCs w:val="22"/>
          <w:lang w:val="en-US" w:eastAsia="en-US"/>
        </w:rPr>
        <w:t xml:space="preserve">, ISBN </w:t>
      </w:r>
      <w:r w:rsidR="006238E4" w:rsidRPr="007B7332">
        <w:rPr>
          <w:lang w:val="en-US"/>
        </w:rPr>
        <w:t>978-953-307-446-7</w:t>
      </w:r>
      <w:r w:rsidRPr="00BB7411">
        <w:rPr>
          <w:rFonts w:cs="Arial"/>
          <w:szCs w:val="22"/>
          <w:lang w:val="en-US" w:eastAsia="en-US"/>
        </w:rPr>
        <w:t xml:space="preserve">, InTech, pp. </w:t>
      </w:r>
      <w:r w:rsidR="006238E4">
        <w:rPr>
          <w:rFonts w:cs="Arial"/>
          <w:szCs w:val="22"/>
          <w:lang w:val="en-US" w:eastAsia="en-US"/>
        </w:rPr>
        <w:t>191-226</w:t>
      </w:r>
      <w:r w:rsidRPr="00BB7411">
        <w:rPr>
          <w:rFonts w:cs="Arial"/>
          <w:szCs w:val="22"/>
          <w:lang w:val="en-US" w:eastAsia="en-US"/>
        </w:rPr>
        <w:t>.</w:t>
      </w:r>
      <w:r w:rsidR="006238E4" w:rsidRPr="006238E4">
        <w:rPr>
          <w:lang w:val="en-US"/>
        </w:rPr>
        <w:t xml:space="preserve"> </w:t>
      </w:r>
      <w:r w:rsidR="006238E4" w:rsidRPr="007B7332">
        <w:rPr>
          <w:lang w:val="en-US"/>
        </w:rPr>
        <w:t>DOI: 10.5772/17384</w:t>
      </w:r>
    </w:p>
    <w:p w14:paraId="5FB245A8" w14:textId="77777777" w:rsidR="006238E4" w:rsidRPr="006238E4" w:rsidRDefault="006238E4" w:rsidP="00AE2084">
      <w:pPr>
        <w:pStyle w:val="ListParagraph"/>
        <w:numPr>
          <w:ilvl w:val="0"/>
          <w:numId w:val="14"/>
        </w:numPr>
        <w:jc w:val="both"/>
        <w:rPr>
          <w:rFonts w:cs="Arial"/>
          <w:lang w:val="en-US"/>
        </w:rPr>
      </w:pPr>
      <w:r>
        <w:rPr>
          <w:rFonts w:cs="Arial"/>
          <w:szCs w:val="22"/>
          <w:lang w:val="en-US" w:eastAsia="en-US"/>
        </w:rPr>
        <w:t>Lohweg, V.; Diederischs, C.; Müller, D. (2004): “</w:t>
      </w:r>
      <w:r>
        <w:rPr>
          <w:lang w:val="en"/>
        </w:rPr>
        <w:t>Algorithms for Hardware-Based Pattern Recognition,</w:t>
      </w:r>
      <w:r>
        <w:rPr>
          <w:rFonts w:cs="Arial"/>
          <w:szCs w:val="22"/>
          <w:lang w:val="en-US" w:eastAsia="en-US"/>
        </w:rPr>
        <w:t xml:space="preserve">” in </w:t>
      </w:r>
      <w:r w:rsidRPr="00FB3A3B">
        <w:rPr>
          <w:rStyle w:val="journaltitle"/>
          <w:lang w:val="en-US"/>
        </w:rPr>
        <w:t>EURASIP Journal on Advances in Signal Processing</w:t>
      </w:r>
      <w:r>
        <w:rPr>
          <w:rStyle w:val="journaltitle"/>
          <w:lang w:val="en-US"/>
        </w:rPr>
        <w:t xml:space="preserve">, Volume 2004 Issue 12 pp. 1912-1920. DOI: </w:t>
      </w:r>
      <w:r w:rsidRPr="00FB3A3B">
        <w:rPr>
          <w:lang w:val="en-US"/>
        </w:rPr>
        <w:t>10.1155/S1110865704404247</w:t>
      </w:r>
    </w:p>
    <w:p w14:paraId="5527388A" w14:textId="77777777" w:rsidR="006238E4" w:rsidRPr="00D106A7" w:rsidRDefault="006238E4" w:rsidP="00AE2084">
      <w:pPr>
        <w:pStyle w:val="ListParagraph"/>
        <w:numPr>
          <w:ilvl w:val="0"/>
          <w:numId w:val="14"/>
        </w:numPr>
        <w:jc w:val="both"/>
        <w:rPr>
          <w:rFonts w:cs="Arial"/>
          <w:lang w:val="en-US"/>
        </w:rPr>
      </w:pPr>
      <w:r>
        <w:rPr>
          <w:rFonts w:cs="Arial"/>
          <w:szCs w:val="22"/>
          <w:lang w:val="en-US" w:eastAsia="en-US"/>
        </w:rPr>
        <w:t>Mönks, U.; Trsek, H.; Dürkop, L.; Geneiß, V.</w:t>
      </w:r>
      <w:r w:rsidRPr="00BB7411">
        <w:rPr>
          <w:rFonts w:cs="Arial"/>
          <w:szCs w:val="22"/>
          <w:lang w:val="en-US" w:eastAsia="en-US"/>
        </w:rPr>
        <w:t>; Lohweg, V</w:t>
      </w:r>
      <w:r>
        <w:rPr>
          <w:rFonts w:cs="Arial"/>
          <w:szCs w:val="22"/>
          <w:lang w:val="en-US" w:eastAsia="en-US"/>
        </w:rPr>
        <w:t xml:space="preserve">. </w:t>
      </w:r>
      <w:r w:rsidRPr="00BB7411">
        <w:rPr>
          <w:rFonts w:cs="Arial"/>
          <w:szCs w:val="22"/>
          <w:lang w:val="en-US" w:eastAsia="en-US"/>
        </w:rPr>
        <w:t>(2015): “Towards distributed intelligent sensor and information fusion,” Mechatronics, ISSN 0957</w:t>
      </w:r>
      <w:r>
        <w:rPr>
          <w:rFonts w:cs="Arial"/>
          <w:szCs w:val="22"/>
          <w:lang w:val="en-US" w:eastAsia="en-US"/>
        </w:rPr>
        <w:t>-</w:t>
      </w:r>
      <w:r w:rsidRPr="00BB7411">
        <w:rPr>
          <w:rFonts w:cs="Arial"/>
          <w:szCs w:val="22"/>
          <w:lang w:val="en-US" w:eastAsia="en-US"/>
        </w:rPr>
        <w:t>4158. DOI: 10.</w:t>
      </w:r>
      <w:r>
        <w:rPr>
          <w:rFonts w:cs="Arial"/>
          <w:szCs w:val="22"/>
          <w:lang w:val="en-US" w:eastAsia="en-US"/>
        </w:rPr>
        <w:t>1016/j.mechatronics.2015.05.005</w:t>
      </w:r>
    </w:p>
    <w:p w14:paraId="5CB0DF4C" w14:textId="77777777" w:rsidR="00D106A7" w:rsidRPr="00D73EFF" w:rsidRDefault="00D106A7" w:rsidP="00AE2084">
      <w:pPr>
        <w:pStyle w:val="ListParagraph"/>
        <w:numPr>
          <w:ilvl w:val="0"/>
          <w:numId w:val="14"/>
        </w:numPr>
        <w:jc w:val="both"/>
        <w:rPr>
          <w:rFonts w:cs="Arial"/>
          <w:lang w:val="en-US"/>
        </w:rPr>
      </w:pPr>
      <w:r w:rsidRPr="00D73EFF">
        <w:rPr>
          <w:rFonts w:eastAsiaTheme="majorEastAsia"/>
          <w:lang w:val="en-US"/>
        </w:rPr>
        <w:t>Mönks, U</w:t>
      </w:r>
      <w:r>
        <w:rPr>
          <w:rFonts w:eastAsiaTheme="majorEastAsia"/>
          <w:lang w:val="en-US"/>
        </w:rPr>
        <w:t>.</w:t>
      </w:r>
      <w:r w:rsidRPr="00D73EFF">
        <w:rPr>
          <w:lang w:val="en-US"/>
        </w:rPr>
        <w:t xml:space="preserve">; </w:t>
      </w:r>
      <w:r w:rsidRPr="00D73EFF">
        <w:rPr>
          <w:rFonts w:eastAsiaTheme="majorEastAsia"/>
          <w:lang w:val="en-US"/>
        </w:rPr>
        <w:t>Dörksen, H</w:t>
      </w:r>
      <w:r>
        <w:rPr>
          <w:rFonts w:eastAsiaTheme="majorEastAsia"/>
          <w:lang w:val="en-US"/>
        </w:rPr>
        <w:t>.</w:t>
      </w:r>
      <w:r w:rsidRPr="00D73EFF">
        <w:rPr>
          <w:lang w:val="en-US"/>
        </w:rPr>
        <w:t xml:space="preserve">; </w:t>
      </w:r>
      <w:r w:rsidRPr="00D73EFF">
        <w:rPr>
          <w:rFonts w:eastAsiaTheme="majorEastAsia"/>
          <w:lang w:val="en-US"/>
        </w:rPr>
        <w:t>Lohweg, V</w:t>
      </w:r>
      <w:r>
        <w:rPr>
          <w:rFonts w:eastAsiaTheme="majorEastAsia"/>
          <w:lang w:val="en-US"/>
        </w:rPr>
        <w:t>.</w:t>
      </w:r>
      <w:r w:rsidRPr="00D73EFF">
        <w:rPr>
          <w:lang w:val="en-US"/>
        </w:rPr>
        <w:t xml:space="preserve">; </w:t>
      </w:r>
      <w:r w:rsidRPr="00D73EFF">
        <w:rPr>
          <w:rStyle w:val="authors"/>
          <w:rFonts w:eastAsiaTheme="majorEastAsia"/>
          <w:lang w:val="en-US"/>
        </w:rPr>
        <w:t>Hübner, M</w:t>
      </w:r>
      <w:r>
        <w:rPr>
          <w:rStyle w:val="authors"/>
          <w:rFonts w:eastAsiaTheme="majorEastAsia"/>
          <w:lang w:val="en-US"/>
        </w:rPr>
        <w:t>.</w:t>
      </w:r>
      <w:r w:rsidRPr="00D73EFF">
        <w:rPr>
          <w:lang w:val="en-US"/>
        </w:rPr>
        <w:t xml:space="preserve">: Information Fusion of Conflicting Input Data. In: Sensors, ISSN 1424-8220 MDPI AG (Multidisciplinary Digital </w:t>
      </w:r>
      <w:r>
        <w:rPr>
          <w:lang w:val="en-US"/>
        </w:rPr>
        <w:t>Publishing Institute), Aug 2016</w:t>
      </w:r>
    </w:p>
    <w:p w14:paraId="0873464C" w14:textId="77777777" w:rsidR="00D106A7" w:rsidRPr="00D106A7" w:rsidRDefault="00D106A7" w:rsidP="00AE2084">
      <w:pPr>
        <w:pStyle w:val="ListParagraph"/>
        <w:numPr>
          <w:ilvl w:val="0"/>
          <w:numId w:val="14"/>
        </w:numPr>
        <w:jc w:val="both"/>
        <w:rPr>
          <w:lang w:val="en-US"/>
        </w:rPr>
      </w:pPr>
      <w:r w:rsidRPr="003C7025">
        <w:rPr>
          <w:lang w:val="en-US"/>
        </w:rPr>
        <w:t>Mönks, U.: Information Fusion Under Consideration of Conflicting Input Signals, Springer Vieweg, 2017, ISBN 978-3-662-53752-7</w:t>
      </w:r>
      <w:r>
        <w:rPr>
          <w:lang w:val="en-US"/>
        </w:rPr>
        <w:t xml:space="preserve">, DOI </w:t>
      </w:r>
      <w:r w:rsidRPr="003C7025">
        <w:rPr>
          <w:lang w:val="en-US"/>
        </w:rPr>
        <w:t>10.1007/978-3-662-53752-7</w:t>
      </w:r>
    </w:p>
    <w:p w14:paraId="495C835D" w14:textId="77777777" w:rsidR="003503F1" w:rsidRDefault="003503F1" w:rsidP="00AE2084">
      <w:pPr>
        <w:pStyle w:val="ListParagraph"/>
        <w:numPr>
          <w:ilvl w:val="0"/>
          <w:numId w:val="14"/>
        </w:numPr>
        <w:jc w:val="both"/>
        <w:rPr>
          <w:rFonts w:cs="Arial"/>
          <w:lang w:val="en-US"/>
        </w:rPr>
      </w:pPr>
      <w:r w:rsidRPr="00BB7411">
        <w:rPr>
          <w:rFonts w:cs="Arial"/>
          <w:lang w:val="en-US"/>
        </w:rPr>
        <w:t>Sidiropoulos,</w:t>
      </w:r>
      <w:r w:rsidR="00A134EC">
        <w:rPr>
          <w:rFonts w:cs="Arial"/>
          <w:lang w:val="en-US"/>
        </w:rPr>
        <w:t xml:space="preserve"> H.; </w:t>
      </w:r>
      <w:r w:rsidRPr="00BB7411">
        <w:rPr>
          <w:rFonts w:cs="Arial"/>
          <w:lang w:val="en-US"/>
        </w:rPr>
        <w:t>Siozios,</w:t>
      </w:r>
      <w:r w:rsidR="00A134EC">
        <w:rPr>
          <w:rFonts w:cs="Arial"/>
          <w:lang w:val="en-US"/>
        </w:rPr>
        <w:t xml:space="preserve"> K.;</w:t>
      </w:r>
      <w:r w:rsidRPr="00BB7411">
        <w:rPr>
          <w:rFonts w:cs="Arial"/>
          <w:lang w:val="en-US"/>
        </w:rPr>
        <w:t xml:space="preserve"> Figuli,</w:t>
      </w:r>
      <w:r w:rsidR="00A134EC">
        <w:rPr>
          <w:rFonts w:cs="Arial"/>
          <w:lang w:val="en-US"/>
        </w:rPr>
        <w:t xml:space="preserve"> P.; </w:t>
      </w:r>
      <w:r w:rsidRPr="00BB7411">
        <w:rPr>
          <w:rFonts w:cs="Arial"/>
          <w:lang w:val="en-US"/>
        </w:rPr>
        <w:t>Sourdris,</w:t>
      </w:r>
      <w:r w:rsidR="00A134EC">
        <w:rPr>
          <w:rFonts w:cs="Arial"/>
          <w:lang w:val="en-US"/>
        </w:rPr>
        <w:t xml:space="preserve"> D.; </w:t>
      </w:r>
      <w:r w:rsidRPr="00BB7411">
        <w:rPr>
          <w:rFonts w:cs="Arial"/>
          <w:lang w:val="en-US"/>
        </w:rPr>
        <w:t>Hübner,</w:t>
      </w:r>
      <w:r w:rsidR="00A134EC">
        <w:rPr>
          <w:rFonts w:cs="Arial"/>
          <w:lang w:val="en-US"/>
        </w:rPr>
        <w:t xml:space="preserve"> M.; </w:t>
      </w:r>
      <w:r w:rsidRPr="00BB7411">
        <w:rPr>
          <w:rFonts w:cs="Arial"/>
          <w:lang w:val="en-US"/>
        </w:rPr>
        <w:t>Becker,</w:t>
      </w:r>
      <w:r w:rsidR="00A134EC">
        <w:rPr>
          <w:rFonts w:cs="Arial"/>
          <w:lang w:val="en-US"/>
        </w:rPr>
        <w:t xml:space="preserve"> J. (2014) : “</w:t>
      </w:r>
      <w:r w:rsidRPr="00BB7411">
        <w:rPr>
          <w:rFonts w:cs="Arial"/>
          <w:lang w:val="en-US"/>
        </w:rPr>
        <w:t>JITPR: A framework for supporting fast application's implementation onto FPGAs“, ACM Transactions on Reconfigurable Technology and Systems (TRETS) - Special Section on 19th Reconfigurable Architectures Workshop (RAW 2012) TR</w:t>
      </w:r>
      <w:r w:rsidR="00A134EC">
        <w:rPr>
          <w:rFonts w:cs="Arial"/>
          <w:lang w:val="en-US"/>
        </w:rPr>
        <w:t xml:space="preserve">ETS Volume 6 Issue 2, </w:t>
      </w:r>
      <w:r w:rsidRPr="00BB7411">
        <w:rPr>
          <w:rFonts w:cs="Arial"/>
          <w:lang w:val="en-US"/>
        </w:rPr>
        <w:t>Article No. 7</w:t>
      </w:r>
    </w:p>
    <w:p w14:paraId="7D2851A3" w14:textId="77777777" w:rsidR="006238E4" w:rsidRDefault="006238E4" w:rsidP="00AE2084">
      <w:pPr>
        <w:pStyle w:val="ListParagraph"/>
        <w:numPr>
          <w:ilvl w:val="0"/>
          <w:numId w:val="14"/>
        </w:numPr>
        <w:jc w:val="both"/>
        <w:rPr>
          <w:rFonts w:cs="Arial"/>
          <w:lang w:val="en-US"/>
        </w:rPr>
      </w:pPr>
      <w:r w:rsidRPr="00BB7411">
        <w:rPr>
          <w:rFonts w:cs="Arial"/>
          <w:lang w:val="en-US"/>
        </w:rPr>
        <w:t>Siozios</w:t>
      </w:r>
      <w:r>
        <w:rPr>
          <w:rFonts w:cs="Arial"/>
          <w:lang w:val="en-US"/>
        </w:rPr>
        <w:t xml:space="preserve">, K.; </w:t>
      </w:r>
      <w:r w:rsidRPr="00BB7411">
        <w:rPr>
          <w:rFonts w:cs="Arial"/>
          <w:lang w:val="en-US"/>
        </w:rPr>
        <w:t>Soudris,</w:t>
      </w:r>
      <w:r>
        <w:rPr>
          <w:rFonts w:cs="Arial"/>
          <w:lang w:val="en-US"/>
        </w:rPr>
        <w:t xml:space="preserve"> D.; </w:t>
      </w:r>
      <w:r w:rsidRPr="00BB7411">
        <w:rPr>
          <w:rFonts w:cs="Arial"/>
          <w:lang w:val="en-US"/>
        </w:rPr>
        <w:t>Hübner,</w:t>
      </w:r>
      <w:r>
        <w:rPr>
          <w:rFonts w:cs="Arial"/>
          <w:lang w:val="en-US"/>
        </w:rPr>
        <w:t xml:space="preserve"> M. (2014): “</w:t>
      </w:r>
      <w:r w:rsidRPr="00BB7411">
        <w:rPr>
          <w:rFonts w:cs="Arial"/>
          <w:lang w:val="en-US"/>
        </w:rPr>
        <w:t>A Framework for Supporting Adaptive Fault Tolerant Solutions“ - ACM Transactions on Embedded Comput</w:t>
      </w:r>
      <w:r>
        <w:rPr>
          <w:rFonts w:cs="Arial"/>
          <w:lang w:val="en-US"/>
        </w:rPr>
        <w:t>ing Systems, Special Issue</w:t>
      </w:r>
    </w:p>
    <w:p w14:paraId="0ED0C5AA" w14:textId="77777777" w:rsidR="00D73EFF" w:rsidRPr="00D73EFF" w:rsidRDefault="00D73EFF" w:rsidP="00D73EFF">
      <w:pPr>
        <w:jc w:val="both"/>
        <w:rPr>
          <w:rFonts w:cs="Arial"/>
          <w:lang w:val="en-US"/>
        </w:rPr>
      </w:pPr>
    </w:p>
    <w:p w14:paraId="7A3BD083" w14:textId="77777777" w:rsidR="007463DC" w:rsidRPr="00860DEA" w:rsidRDefault="007463DC" w:rsidP="007463DC">
      <w:pPr>
        <w:rPr>
          <w:sz w:val="10"/>
          <w:szCs w:val="10"/>
          <w:lang w:val="en-US"/>
        </w:rPr>
      </w:pPr>
    </w:p>
    <w:p w14:paraId="63BB35E9" w14:textId="77777777" w:rsidR="00CE3548" w:rsidRPr="00BB7411" w:rsidRDefault="00CE3548" w:rsidP="00E631B1">
      <w:pPr>
        <w:pStyle w:val="Heading1"/>
        <w:rPr>
          <w:lang w:val="en-US"/>
        </w:rPr>
      </w:pPr>
      <w:bookmarkStart w:id="57" w:name="_Toc286761896"/>
      <w:bookmarkStart w:id="58" w:name="_Toc286908237"/>
      <w:bookmarkStart w:id="59" w:name="_Toc294157993"/>
      <w:r w:rsidRPr="00BB7411">
        <w:rPr>
          <w:lang w:val="en-US"/>
        </w:rPr>
        <w:t>Objectives and work programme</w:t>
      </w:r>
    </w:p>
    <w:bookmarkEnd w:id="57"/>
    <w:bookmarkEnd w:id="58"/>
    <w:bookmarkEnd w:id="59"/>
    <w:p w14:paraId="20102375" w14:textId="77777777" w:rsidR="00657D94" w:rsidRPr="00BB7411" w:rsidRDefault="00CE3548" w:rsidP="00E631B1">
      <w:pPr>
        <w:pStyle w:val="Heading2"/>
        <w:rPr>
          <w:lang w:val="en-US"/>
        </w:rPr>
      </w:pPr>
      <w:r w:rsidRPr="00BB7411">
        <w:rPr>
          <w:lang w:val="en-US"/>
        </w:rPr>
        <w:t>Anticipated total duration of the project</w:t>
      </w:r>
    </w:p>
    <w:p w14:paraId="262D03FE" w14:textId="77777777" w:rsidR="004143B1" w:rsidRPr="00BB7411" w:rsidRDefault="00635ED8" w:rsidP="007A2C4B">
      <w:pPr>
        <w:jc w:val="both"/>
        <w:rPr>
          <w:b/>
          <w:lang w:val="en-US"/>
        </w:rPr>
      </w:pPr>
      <w:r>
        <w:rPr>
          <w:lang w:val="en-US"/>
        </w:rPr>
        <w:t xml:space="preserve">The </w:t>
      </w:r>
      <w:r w:rsidR="00216AC2">
        <w:rPr>
          <w:lang w:val="en-US"/>
        </w:rPr>
        <w:t xml:space="preserve">anticipated </w:t>
      </w:r>
      <w:r>
        <w:rPr>
          <w:lang w:val="en-US"/>
        </w:rPr>
        <w:t>duration of the project is three years. It is envisioned that two</w:t>
      </w:r>
      <w:r w:rsidR="00360EA3" w:rsidRPr="00BB7411">
        <w:rPr>
          <w:lang w:val="en-US"/>
        </w:rPr>
        <w:t xml:space="preserve"> PhD candidates </w:t>
      </w:r>
      <w:r w:rsidR="005113A8" w:rsidRPr="00BB7411">
        <w:rPr>
          <w:lang w:val="en-US"/>
        </w:rPr>
        <w:t>(one at i</w:t>
      </w:r>
      <w:r w:rsidR="00F40816" w:rsidRPr="00BB7411">
        <w:rPr>
          <w:lang w:val="en-US"/>
        </w:rPr>
        <w:t xml:space="preserve">nIT, one at </w:t>
      </w:r>
      <w:r w:rsidR="00A6557B">
        <w:rPr>
          <w:lang w:val="en-US"/>
        </w:rPr>
        <w:t>ESIT</w:t>
      </w:r>
      <w:r w:rsidR="00F40816" w:rsidRPr="00BB7411">
        <w:rPr>
          <w:lang w:val="en-US"/>
        </w:rPr>
        <w:t xml:space="preserve">) work on </w:t>
      </w:r>
      <w:r w:rsidR="00701221" w:rsidRPr="00BB7411">
        <w:rPr>
          <w:lang w:val="en-US"/>
        </w:rPr>
        <w:t>complementary</w:t>
      </w:r>
      <w:r w:rsidR="00F40816" w:rsidRPr="00BB7411">
        <w:rPr>
          <w:lang w:val="en-US"/>
        </w:rPr>
        <w:t xml:space="preserve"> research topics and finalize their PhD within this time frame. </w:t>
      </w:r>
      <w:r w:rsidR="00701221" w:rsidRPr="00BB7411">
        <w:rPr>
          <w:lang w:val="en-US"/>
        </w:rPr>
        <w:t xml:space="preserve">At inIT, the research focus </w:t>
      </w:r>
      <w:r>
        <w:rPr>
          <w:lang w:val="en-US"/>
        </w:rPr>
        <w:t>lie</w:t>
      </w:r>
      <w:r w:rsidR="00701221" w:rsidRPr="00BB7411">
        <w:rPr>
          <w:lang w:val="en-US"/>
        </w:rPr>
        <w:t xml:space="preserve">s on the algorithms for information fusion while the </w:t>
      </w:r>
      <w:r>
        <w:rPr>
          <w:lang w:val="en-US"/>
        </w:rPr>
        <w:t>topic of the research at ESIT focuses</w:t>
      </w:r>
      <w:r w:rsidR="00701221" w:rsidRPr="00BB7411">
        <w:rPr>
          <w:lang w:val="en-US"/>
        </w:rPr>
        <w:t xml:space="preserve"> on the processor level with data acquisition including the on-chip sensors. During the project</w:t>
      </w:r>
      <w:r w:rsidR="007A2C4B">
        <w:rPr>
          <w:lang w:val="en-US"/>
        </w:rPr>
        <w:t xml:space="preserve"> phase</w:t>
      </w:r>
      <w:r w:rsidR="00701221" w:rsidRPr="00BB7411">
        <w:rPr>
          <w:lang w:val="en-US"/>
        </w:rPr>
        <w:t xml:space="preserve">, the PhD candidates work as team and exchange on a regular basis their current state of research and results. It is also envisioned, that the PhD candidates work intensively together during visits at inIT and ESIT where they discuss the research of their specific topic and present their work to other PhD candidates in order to receive feedback. Frequent project meetings with Prof. Lohweg and Prof. Hübner guide both PhD candidates and help to keep the scientific goals of this project in focus. </w:t>
      </w:r>
    </w:p>
    <w:p w14:paraId="27FEDB80" w14:textId="77777777" w:rsidR="00657D94" w:rsidRPr="00BB7411" w:rsidRDefault="00CE3548" w:rsidP="00E631B1">
      <w:pPr>
        <w:pStyle w:val="Heading2"/>
        <w:rPr>
          <w:lang w:val="en-US"/>
        </w:rPr>
      </w:pPr>
      <w:bookmarkStart w:id="60" w:name="_Ref421952880"/>
      <w:r w:rsidRPr="00BB7411">
        <w:rPr>
          <w:lang w:val="en-US"/>
        </w:rPr>
        <w:t>Objectives</w:t>
      </w:r>
      <w:bookmarkEnd w:id="60"/>
    </w:p>
    <w:p w14:paraId="77378820" w14:textId="77777777" w:rsidR="00337480" w:rsidRDefault="000A4BE6" w:rsidP="009E61CD">
      <w:pPr>
        <w:jc w:val="both"/>
        <w:rPr>
          <w:lang w:val="en-US"/>
        </w:rPr>
      </w:pPr>
      <w:r w:rsidRPr="00BB7411">
        <w:rPr>
          <w:lang w:val="en-US"/>
        </w:rPr>
        <w:t>The</w:t>
      </w:r>
      <w:r w:rsidR="0010632F">
        <w:rPr>
          <w:lang w:val="en-US"/>
        </w:rPr>
        <w:t xml:space="preserve"> </w:t>
      </w:r>
      <w:r w:rsidRPr="00BB7411">
        <w:rPr>
          <w:lang w:val="en-US"/>
        </w:rPr>
        <w:t xml:space="preserve">objective of this project is to research new methods </w:t>
      </w:r>
      <w:r w:rsidR="007702DA">
        <w:rPr>
          <w:lang w:val="en-US"/>
        </w:rPr>
        <w:t>for the run-time monitoring</w:t>
      </w:r>
      <w:r w:rsidR="00E36C84">
        <w:rPr>
          <w:lang w:val="en-US"/>
        </w:rPr>
        <w:t xml:space="preserve"> </w:t>
      </w:r>
      <w:r w:rsidRPr="00BB7411">
        <w:rPr>
          <w:lang w:val="en-US"/>
        </w:rPr>
        <w:t>of processor</w:t>
      </w:r>
      <w:r w:rsidR="007E4910">
        <w:rPr>
          <w:lang w:val="en-US"/>
        </w:rPr>
        <w:t>s</w:t>
      </w:r>
      <w:r w:rsidR="00543DFA">
        <w:rPr>
          <w:lang w:val="en-US"/>
        </w:rPr>
        <w:t xml:space="preserve">, </w:t>
      </w:r>
      <w:r w:rsidR="002B370E">
        <w:rPr>
          <w:lang w:val="en-US"/>
        </w:rPr>
        <w:t>based on</w:t>
      </w:r>
      <w:r w:rsidR="0071349E">
        <w:rPr>
          <w:lang w:val="en-US"/>
        </w:rPr>
        <w:t xml:space="preserve"> incorporation of</w:t>
      </w:r>
      <w:r w:rsidR="002B370E">
        <w:rPr>
          <w:lang w:val="en-US"/>
        </w:rPr>
        <w:t xml:space="preserve"> IFU</w:t>
      </w:r>
      <w:r w:rsidR="0071349E">
        <w:rPr>
          <w:lang w:val="en-US"/>
        </w:rPr>
        <w:t xml:space="preserve"> theoretical</w:t>
      </w:r>
      <w:r w:rsidR="00543DFA">
        <w:rPr>
          <w:lang w:val="en-US"/>
        </w:rPr>
        <w:t xml:space="preserve"> fundamentals</w:t>
      </w:r>
      <w:r w:rsidRPr="00BB7411">
        <w:rPr>
          <w:lang w:val="en-US"/>
        </w:rPr>
        <w:t xml:space="preserve">. </w:t>
      </w:r>
      <w:r w:rsidR="002B370E">
        <w:rPr>
          <w:lang w:val="en-US"/>
        </w:rPr>
        <w:t xml:space="preserve">Our goal is to enhance the monitoring, </w:t>
      </w:r>
      <w:r w:rsidR="00501BFC">
        <w:rPr>
          <w:lang w:val="en-US"/>
        </w:rPr>
        <w:t>t</w:t>
      </w:r>
      <w:r w:rsidR="002B370E">
        <w:rPr>
          <w:lang w:val="en-US"/>
        </w:rPr>
        <w:t xml:space="preserve">o </w:t>
      </w:r>
      <w:r w:rsidR="00501BFC">
        <w:rPr>
          <w:lang w:val="en-US"/>
        </w:rPr>
        <w:t>determine the processor</w:t>
      </w:r>
      <w:r w:rsidR="007E4910">
        <w:rPr>
          <w:lang w:val="en-US"/>
        </w:rPr>
        <w:t>’s</w:t>
      </w:r>
      <w:r w:rsidR="00501BFC">
        <w:rPr>
          <w:lang w:val="en-US"/>
        </w:rPr>
        <w:t xml:space="preserve"> state</w:t>
      </w:r>
      <w:r w:rsidR="002B370E">
        <w:rPr>
          <w:lang w:val="en-US"/>
        </w:rPr>
        <w:t xml:space="preserve"> more fine-grained</w:t>
      </w:r>
      <w:r w:rsidR="00622885">
        <w:rPr>
          <w:lang w:val="en-US"/>
        </w:rPr>
        <w:t xml:space="preserve">, </w:t>
      </w:r>
      <w:r w:rsidR="002B370E">
        <w:rPr>
          <w:lang w:val="en-US"/>
        </w:rPr>
        <w:t>reliable</w:t>
      </w:r>
      <w:r w:rsidR="00622885">
        <w:rPr>
          <w:lang w:val="en-US"/>
        </w:rPr>
        <w:t xml:space="preserve"> and in advance</w:t>
      </w:r>
      <w:r w:rsidR="0033160D">
        <w:rPr>
          <w:lang w:val="en-US"/>
        </w:rPr>
        <w:t xml:space="preserve">. </w:t>
      </w:r>
      <w:r w:rsidR="0033160D" w:rsidRPr="0033160D">
        <w:rPr>
          <w:lang w:val="en-US"/>
        </w:rPr>
        <w:t xml:space="preserve">Thereby, we will improve and advance the </w:t>
      </w:r>
      <w:r w:rsidR="005C4AB0" w:rsidRPr="0033160D">
        <w:rPr>
          <w:lang w:val="en-US"/>
        </w:rPr>
        <w:t>possibilities</w:t>
      </w:r>
      <w:r w:rsidR="0033160D" w:rsidRPr="0033160D">
        <w:rPr>
          <w:lang w:val="en-US"/>
        </w:rPr>
        <w:t xml:space="preserve"> of predictive actions, such as branch prediction or speculative execution</w:t>
      </w:r>
      <w:r w:rsidR="005C4AB0">
        <w:rPr>
          <w:lang w:val="en-US"/>
        </w:rPr>
        <w:t>, to enable performance gains</w:t>
      </w:r>
      <w:r w:rsidR="0033160D" w:rsidRPr="0033160D">
        <w:rPr>
          <w:lang w:val="en-US"/>
        </w:rPr>
        <w:t>.</w:t>
      </w:r>
      <w:r w:rsidR="002B370E">
        <w:rPr>
          <w:lang w:val="en-US"/>
        </w:rPr>
        <w:t xml:space="preserve"> </w:t>
      </w:r>
      <w:r w:rsidR="005C4AB0" w:rsidRPr="005C4AB0">
        <w:rPr>
          <w:lang w:val="en-US"/>
        </w:rPr>
        <w:t xml:space="preserve">In addition, these enhancements </w:t>
      </w:r>
      <w:r w:rsidR="005C4AB0">
        <w:rPr>
          <w:lang w:val="en-US"/>
        </w:rPr>
        <w:t>will</w:t>
      </w:r>
      <w:r w:rsidR="002B370E">
        <w:rPr>
          <w:lang w:val="en-US"/>
        </w:rPr>
        <w:t xml:space="preserve"> indirectly increase the efficiency of processor</w:t>
      </w:r>
      <w:r w:rsidR="007E4910">
        <w:rPr>
          <w:lang w:val="en-US"/>
        </w:rPr>
        <w:t>s</w:t>
      </w:r>
      <w:r w:rsidR="002B370E">
        <w:rPr>
          <w:lang w:val="en-US"/>
        </w:rPr>
        <w:t xml:space="preserve">, by </w:t>
      </w:r>
      <w:r w:rsidR="00325931">
        <w:rPr>
          <w:lang w:val="en-US"/>
        </w:rPr>
        <w:t>laying the foundation for a more optimized adaptation of the processor</w:t>
      </w:r>
      <w:r w:rsidR="007E4910">
        <w:rPr>
          <w:lang w:val="en-US"/>
        </w:rPr>
        <w:t>’s</w:t>
      </w:r>
      <w:r w:rsidR="00325931">
        <w:rPr>
          <w:lang w:val="en-US"/>
        </w:rPr>
        <w:t xml:space="preserve"> hardware and software</w:t>
      </w:r>
      <w:r w:rsidR="008177F1">
        <w:rPr>
          <w:lang w:val="en-US"/>
        </w:rPr>
        <w:t xml:space="preserve"> during design</w:t>
      </w:r>
      <w:r w:rsidR="00634FB4">
        <w:rPr>
          <w:lang w:val="en-US"/>
        </w:rPr>
        <w:t xml:space="preserve">, as well as </w:t>
      </w:r>
      <w:r w:rsidR="008177F1">
        <w:rPr>
          <w:lang w:val="en-US"/>
        </w:rPr>
        <w:t>runtime</w:t>
      </w:r>
      <w:r w:rsidR="00634FB4">
        <w:rPr>
          <w:lang w:val="en-US"/>
        </w:rPr>
        <w:t>,</w:t>
      </w:r>
      <w:r w:rsidR="00997090">
        <w:rPr>
          <w:lang w:val="en-US"/>
        </w:rPr>
        <w:t xml:space="preserve"> and to support decisions also e.g. in exception handling.</w:t>
      </w:r>
      <w:r w:rsidR="009E61CD">
        <w:rPr>
          <w:lang w:val="en-US"/>
        </w:rPr>
        <w:t xml:space="preserve"> </w:t>
      </w:r>
      <w:r w:rsidR="00501BFC">
        <w:rPr>
          <w:lang w:val="en-US"/>
        </w:rPr>
        <w:t xml:space="preserve">With a reliable prediction, </w:t>
      </w:r>
      <w:r w:rsidR="00997090">
        <w:rPr>
          <w:lang w:val="en-US"/>
        </w:rPr>
        <w:t>speculative actions within the core</w:t>
      </w:r>
      <w:r w:rsidR="00501BFC">
        <w:rPr>
          <w:lang w:val="en-US"/>
        </w:rPr>
        <w:t xml:space="preserve"> can be done more efficient and new possibilities, such as predictive maintenance in the area of processor</w:t>
      </w:r>
      <w:r w:rsidR="007E4910">
        <w:rPr>
          <w:lang w:val="en-US"/>
        </w:rPr>
        <w:t>s</w:t>
      </w:r>
      <w:r w:rsidR="00501BFC">
        <w:rPr>
          <w:lang w:val="en-US"/>
        </w:rPr>
        <w:t xml:space="preserve">, become possible. </w:t>
      </w:r>
      <w:r w:rsidR="0010632F">
        <w:rPr>
          <w:lang w:val="en-US"/>
        </w:rPr>
        <w:t xml:space="preserve">To achieve our goal, of an enhanced state determination, we identified multiple research tasks. </w:t>
      </w:r>
    </w:p>
    <w:p w14:paraId="286E3088" w14:textId="77777777" w:rsidR="00984142" w:rsidRDefault="003521B0" w:rsidP="003521B0">
      <w:pPr>
        <w:jc w:val="both"/>
        <w:rPr>
          <w:lang w:val="en-US"/>
        </w:rPr>
      </w:pPr>
      <w:r>
        <w:rPr>
          <w:lang w:val="en-US"/>
        </w:rPr>
        <w:lastRenderedPageBreak/>
        <w:t xml:space="preserve">First, </w:t>
      </w:r>
      <w:r w:rsidR="00984142">
        <w:rPr>
          <w:lang w:val="en-US"/>
        </w:rPr>
        <w:t xml:space="preserve">we will evaluate the possibilities to acquire measurement data inside the processor, analyze the feature extraction and </w:t>
      </w:r>
      <w:r w:rsidR="004520FB">
        <w:rPr>
          <w:lang w:val="en-US"/>
        </w:rPr>
        <w:t xml:space="preserve">feature </w:t>
      </w:r>
      <w:r w:rsidR="00984142">
        <w:rPr>
          <w:lang w:val="en-US"/>
        </w:rPr>
        <w:t>selection</w:t>
      </w:r>
      <w:r w:rsidR="009B30F7">
        <w:rPr>
          <w:lang w:val="en-US"/>
        </w:rPr>
        <w:t xml:space="preserve"> fundamentals</w:t>
      </w:r>
      <w:r w:rsidR="00984142">
        <w:rPr>
          <w:lang w:val="en-US"/>
        </w:rPr>
        <w:t xml:space="preserve"> and </w:t>
      </w:r>
      <w:r w:rsidR="004520FB">
        <w:rPr>
          <w:lang w:val="en-US"/>
        </w:rPr>
        <w:t xml:space="preserve">emphasize </w:t>
      </w:r>
      <w:r w:rsidR="00984142">
        <w:rPr>
          <w:lang w:val="en-US"/>
        </w:rPr>
        <w:t>promising values to be measured and processes by the IFU</w:t>
      </w:r>
      <w:r w:rsidR="004520FB">
        <w:rPr>
          <w:lang w:val="en-US"/>
        </w:rPr>
        <w:t xml:space="preserve"> techniques</w:t>
      </w:r>
      <w:r w:rsidR="00984142">
        <w:rPr>
          <w:lang w:val="en-US"/>
        </w:rPr>
        <w:t xml:space="preserve">. </w:t>
      </w:r>
      <w:r w:rsidR="00622885">
        <w:rPr>
          <w:lang w:val="en-US"/>
        </w:rPr>
        <w:t>We will use existing complex architectures like Intel and AMD processors with their ability to monitor the cores in order to perform first investigations and to evaluate, which other information would be beneficial for a state prediction.</w:t>
      </w:r>
      <w:r w:rsidR="00B706CA">
        <w:rPr>
          <w:lang w:val="en-US"/>
        </w:rPr>
        <w:t xml:space="preserve"> These are most probably </w:t>
      </w:r>
      <w:r w:rsidR="00F57F10">
        <w:rPr>
          <w:lang w:val="en-US"/>
        </w:rPr>
        <w:t>values generated deep in the processor architectures like e.g. individual states in the pipeline stages or wait states for memory accesses.</w:t>
      </w:r>
    </w:p>
    <w:p w14:paraId="2648A374" w14:textId="77777777" w:rsidR="009E61CD" w:rsidRDefault="00984142" w:rsidP="008177F1">
      <w:pPr>
        <w:jc w:val="both"/>
        <w:rPr>
          <w:lang w:val="en-US"/>
        </w:rPr>
      </w:pPr>
      <w:r>
        <w:rPr>
          <w:lang w:val="en-US"/>
        </w:rPr>
        <w:t xml:space="preserve">Therefore, </w:t>
      </w:r>
      <w:r w:rsidR="001757A2">
        <w:rPr>
          <w:lang w:val="en-US"/>
        </w:rPr>
        <w:t xml:space="preserve">hardware </w:t>
      </w:r>
      <w:r w:rsidR="00215640">
        <w:rPr>
          <w:lang w:val="en-US"/>
        </w:rPr>
        <w:t xml:space="preserve">architecture </w:t>
      </w:r>
      <w:r w:rsidR="001757A2">
        <w:rPr>
          <w:lang w:val="en-US"/>
        </w:rPr>
        <w:t>and software architecture</w:t>
      </w:r>
      <w:r w:rsidR="003521B0">
        <w:rPr>
          <w:lang w:val="en-US"/>
        </w:rPr>
        <w:t xml:space="preserve"> will be chosen</w:t>
      </w:r>
      <w:r w:rsidR="001757A2">
        <w:rPr>
          <w:lang w:val="en-US"/>
        </w:rPr>
        <w:t>,</w:t>
      </w:r>
      <w:r w:rsidR="00337480">
        <w:rPr>
          <w:lang w:val="en-US"/>
        </w:rPr>
        <w:t xml:space="preserve"> and the </w:t>
      </w:r>
      <w:r w:rsidR="001757A2">
        <w:rPr>
          <w:lang w:val="en-US"/>
        </w:rPr>
        <w:t xml:space="preserve">possibilities for </w:t>
      </w:r>
      <w:r w:rsidR="00337480">
        <w:rPr>
          <w:lang w:val="en-US"/>
        </w:rPr>
        <w:t>data acquisition will be analyzed</w:t>
      </w:r>
      <w:r w:rsidR="003521B0">
        <w:rPr>
          <w:lang w:val="en-US"/>
        </w:rPr>
        <w:t xml:space="preserve">. </w:t>
      </w:r>
      <w:r w:rsidR="007772D6">
        <w:rPr>
          <w:lang w:val="en-US"/>
        </w:rPr>
        <w:t>For the analysis</w:t>
      </w:r>
      <w:r w:rsidR="00215640">
        <w:rPr>
          <w:lang w:val="en-US"/>
        </w:rPr>
        <w:t xml:space="preserve"> with respect to our aims,</w:t>
      </w:r>
      <w:r w:rsidR="007772D6">
        <w:rPr>
          <w:lang w:val="en-US"/>
        </w:rPr>
        <w:t xml:space="preserve"> a deep understanding of architecture</w:t>
      </w:r>
      <w:r w:rsidR="00215640">
        <w:rPr>
          <w:lang w:val="en-US"/>
        </w:rPr>
        <w:t>s</w:t>
      </w:r>
      <w:r w:rsidR="007772D6">
        <w:rPr>
          <w:lang w:val="en-US"/>
        </w:rPr>
        <w:t xml:space="preserve"> is necessary, to enable an adequate data acquisition</w:t>
      </w:r>
      <w:r w:rsidR="00DC14E8">
        <w:rPr>
          <w:lang w:val="en-US"/>
        </w:rPr>
        <w:t xml:space="preserve"> through sensors</w:t>
      </w:r>
      <w:r w:rsidR="007772D6">
        <w:rPr>
          <w:lang w:val="en-US"/>
        </w:rPr>
        <w:t xml:space="preserve">. </w:t>
      </w:r>
      <w:r w:rsidR="00645551">
        <w:rPr>
          <w:lang w:val="en-US"/>
        </w:rPr>
        <w:t xml:space="preserve">The result of this analysis is the set of </w:t>
      </w:r>
      <w:r w:rsidR="00F57F10">
        <w:rPr>
          <w:lang w:val="en-US"/>
        </w:rPr>
        <w:t xml:space="preserve">values from existing data sources and </w:t>
      </w:r>
      <w:r w:rsidR="00645551">
        <w:rPr>
          <w:lang w:val="en-US"/>
        </w:rPr>
        <w:t>possible</w:t>
      </w:r>
      <w:r w:rsidR="00F57F10">
        <w:rPr>
          <w:lang w:val="en-US"/>
        </w:rPr>
        <w:t xml:space="preserve"> values from additional</w:t>
      </w:r>
      <w:r w:rsidR="00645551">
        <w:rPr>
          <w:lang w:val="en-US"/>
        </w:rPr>
        <w:t xml:space="preserve"> sensors. </w:t>
      </w:r>
      <w:r w:rsidR="00B57EC0">
        <w:rPr>
          <w:lang w:val="en-US"/>
        </w:rPr>
        <w:t xml:space="preserve">These results will be the basis for a </w:t>
      </w:r>
      <w:r w:rsidR="00B57EC0" w:rsidRPr="00995D4D">
        <w:rPr>
          <w:i/>
          <w:lang w:val="en-US"/>
        </w:rPr>
        <w:t>sensor concept</w:t>
      </w:r>
      <w:r w:rsidR="00B57EC0">
        <w:rPr>
          <w:lang w:val="en-US"/>
        </w:rPr>
        <w:t xml:space="preserve">. The sensor concept describes the sensors, their properties and the implementation. This </w:t>
      </w:r>
      <w:r w:rsidR="008177F1">
        <w:rPr>
          <w:lang w:val="en-US"/>
        </w:rPr>
        <w:t xml:space="preserve">concept </w:t>
      </w:r>
      <w:r w:rsidR="0018359B">
        <w:rPr>
          <w:lang w:val="en-US"/>
        </w:rPr>
        <w:t>will</w:t>
      </w:r>
      <w:r w:rsidR="00B57EC0">
        <w:rPr>
          <w:lang w:val="en-US"/>
        </w:rPr>
        <w:t xml:space="preserve"> be refined</w:t>
      </w:r>
      <w:r w:rsidR="00D7001B">
        <w:rPr>
          <w:lang w:val="en-US"/>
        </w:rPr>
        <w:t xml:space="preserve"> </w:t>
      </w:r>
      <w:r w:rsidR="00B57EC0">
        <w:rPr>
          <w:lang w:val="en-US"/>
        </w:rPr>
        <w:t>through the whole project</w:t>
      </w:r>
      <w:r w:rsidR="00EC43E0">
        <w:rPr>
          <w:lang w:val="en-US"/>
        </w:rPr>
        <w:t xml:space="preserve"> research activities</w:t>
      </w:r>
      <w:r w:rsidR="00B57EC0">
        <w:rPr>
          <w:lang w:val="en-US"/>
        </w:rPr>
        <w:t xml:space="preserve">. </w:t>
      </w:r>
      <w:r w:rsidR="00645551">
        <w:rPr>
          <w:lang w:val="en-US"/>
        </w:rPr>
        <w:t>Moreover</w:t>
      </w:r>
      <w:r w:rsidR="00337480">
        <w:rPr>
          <w:lang w:val="en-US"/>
        </w:rPr>
        <w:t xml:space="preserve">, </w:t>
      </w:r>
      <w:r w:rsidR="003521B0">
        <w:rPr>
          <w:lang w:val="en-US"/>
        </w:rPr>
        <w:t xml:space="preserve">the process of feature extraction and </w:t>
      </w:r>
      <w:r w:rsidR="00EC43E0">
        <w:rPr>
          <w:lang w:val="en-US"/>
        </w:rPr>
        <w:t xml:space="preserve">feature </w:t>
      </w:r>
      <w:r w:rsidR="003521B0">
        <w:rPr>
          <w:lang w:val="en-US"/>
        </w:rPr>
        <w:t>selection is analyzed for the application of IFU</w:t>
      </w:r>
      <w:r w:rsidR="00EC43E0">
        <w:rPr>
          <w:lang w:val="en-US"/>
        </w:rPr>
        <w:t xml:space="preserve"> fundamentals</w:t>
      </w:r>
      <w:r w:rsidR="003521B0">
        <w:rPr>
          <w:lang w:val="en-US"/>
        </w:rPr>
        <w:t xml:space="preserve"> in the targeted processor</w:t>
      </w:r>
      <w:r w:rsidR="007E4910">
        <w:rPr>
          <w:lang w:val="en-US"/>
        </w:rPr>
        <w:t>s</w:t>
      </w:r>
      <w:r w:rsidR="003521B0">
        <w:rPr>
          <w:lang w:val="en-US"/>
        </w:rPr>
        <w:t xml:space="preserve">. </w:t>
      </w:r>
      <w:r w:rsidR="009968B9">
        <w:rPr>
          <w:lang w:val="en-US"/>
        </w:rPr>
        <w:t xml:space="preserve">This analysis will </w:t>
      </w:r>
      <w:r w:rsidR="0033116A">
        <w:rPr>
          <w:lang w:val="en-US"/>
        </w:rPr>
        <w:t xml:space="preserve">lead to </w:t>
      </w:r>
      <w:r w:rsidR="009968B9">
        <w:rPr>
          <w:lang w:val="en-US"/>
        </w:rPr>
        <w:t>a preliminary set of IFU algorithms that will be analyzed further.</w:t>
      </w:r>
      <w:r w:rsidR="00645551">
        <w:rPr>
          <w:lang w:val="en-US"/>
        </w:rPr>
        <w:t xml:space="preserve"> </w:t>
      </w:r>
    </w:p>
    <w:p w14:paraId="4BB36F02" w14:textId="4EB127AA" w:rsidR="0010632F" w:rsidRDefault="004435D8" w:rsidP="00D037AC">
      <w:pPr>
        <w:jc w:val="both"/>
        <w:rPr>
          <w:lang w:val="en-US"/>
        </w:rPr>
      </w:pPr>
      <w:r>
        <w:rPr>
          <w:lang w:val="en-US"/>
        </w:rPr>
        <w:t xml:space="preserve">Since we cannot integrate additional sensors in industrial </w:t>
      </w:r>
      <w:r w:rsidR="009E61CD">
        <w:rPr>
          <w:lang w:val="en-US"/>
        </w:rPr>
        <w:t>high-end</w:t>
      </w:r>
      <w:r>
        <w:rPr>
          <w:lang w:val="en-US"/>
        </w:rPr>
        <w:t xml:space="preserve"> processors, we need a state of the art processor architecture </w:t>
      </w:r>
      <w:r w:rsidR="0078343C">
        <w:rPr>
          <w:lang w:val="en-US"/>
        </w:rPr>
        <w:t>with an open</w:t>
      </w:r>
      <w:r>
        <w:rPr>
          <w:lang w:val="en-US"/>
        </w:rPr>
        <w:t xml:space="preserve"> hardware model in order to perform evaluations </w:t>
      </w:r>
      <w:r w:rsidR="0078343C">
        <w:rPr>
          <w:lang w:val="en-US"/>
        </w:rPr>
        <w:t>of our</w:t>
      </w:r>
      <w:r>
        <w:rPr>
          <w:lang w:val="en-US"/>
        </w:rPr>
        <w:t xml:space="preserve"> solutions. We selected the </w:t>
      </w:r>
      <w:r w:rsidR="00D037AC">
        <w:rPr>
          <w:lang w:val="en-US"/>
        </w:rPr>
        <w:t>RISC-V</w:t>
      </w:r>
      <w:r w:rsidR="00D037AC">
        <w:rPr>
          <w:rStyle w:val="FootnoteReference"/>
          <w:lang w:val="en-US"/>
        </w:rPr>
        <w:footnoteReference w:id="4"/>
      </w:r>
      <w:r w:rsidR="00D037AC">
        <w:rPr>
          <w:lang w:val="en-US"/>
        </w:rPr>
        <w:t xml:space="preserve"> ins</w:t>
      </w:r>
      <w:r w:rsidR="00873885">
        <w:rPr>
          <w:lang w:val="en-US"/>
        </w:rPr>
        <w:t>truction set architecture (ISA)</w:t>
      </w:r>
      <w:r>
        <w:rPr>
          <w:lang w:val="en-US"/>
        </w:rPr>
        <w:t xml:space="preserve">, since it is </w:t>
      </w:r>
      <w:r w:rsidR="00873885">
        <w:rPr>
          <w:lang w:val="en-US"/>
        </w:rPr>
        <w:t>a</w:t>
      </w:r>
      <w:r>
        <w:rPr>
          <w:lang w:val="en-US"/>
        </w:rPr>
        <w:t xml:space="preserve"> upcoming industrial standard for embedded systems and it is public available. </w:t>
      </w:r>
      <w:r w:rsidR="00073429">
        <w:rPr>
          <w:lang w:val="en-US"/>
        </w:rPr>
        <w:t>Ii</w:t>
      </w:r>
      <w:r w:rsidR="00D037AC">
        <w:rPr>
          <w:lang w:val="en-US"/>
        </w:rPr>
        <w:t xml:space="preserve"> is an open source that has been developed at the University of California, Berkeley, and has become one of the standard open ISAs for industry and academia. Thus, results obtained on this ISA will have a direct impact on a large community. In addition, the RISC-V provides a mature ISA. It is suitable for large and small platforms, as well as FPGA and ASIC implementations. A good example for this versatility is the Parallel Ultra Low Power Platform developed at the ETH Zurich and University of Bologna.</w:t>
      </w:r>
      <w:r w:rsidR="00D037AC" w:rsidDel="00D037AC">
        <w:rPr>
          <w:lang w:val="en-US"/>
        </w:rPr>
        <w:t xml:space="preserve"> </w:t>
      </w:r>
      <w:r w:rsidR="00D037AC">
        <w:rPr>
          <w:lang w:val="en-US"/>
        </w:rPr>
        <w:t>A</w:t>
      </w:r>
      <w:r w:rsidR="009012B9">
        <w:rPr>
          <w:lang w:val="en-US"/>
        </w:rPr>
        <w:t>n</w:t>
      </w:r>
      <w:r w:rsidR="000963A3">
        <w:rPr>
          <w:lang w:val="en-US"/>
        </w:rPr>
        <w:t xml:space="preserve"> ongoing cooperation with the group around Prof. Benini at ETH </w:t>
      </w:r>
      <w:r w:rsidR="00C97375">
        <w:rPr>
          <w:lang w:val="en-US"/>
        </w:rPr>
        <w:t xml:space="preserve">Zurich </w:t>
      </w:r>
      <w:r w:rsidR="000963A3">
        <w:rPr>
          <w:lang w:val="en-US"/>
        </w:rPr>
        <w:t>enable</w:t>
      </w:r>
      <w:r w:rsidR="00C97375">
        <w:rPr>
          <w:lang w:val="en-US"/>
        </w:rPr>
        <w:t>s</w:t>
      </w:r>
      <w:r w:rsidR="000963A3">
        <w:rPr>
          <w:lang w:val="en-US"/>
        </w:rPr>
        <w:t xml:space="preserve"> access to ASIC</w:t>
      </w:r>
      <w:r w:rsidR="00D037AC">
        <w:rPr>
          <w:lang w:val="en-US"/>
        </w:rPr>
        <w:t>-based RISC-V</w:t>
      </w:r>
      <w:r w:rsidR="000963A3">
        <w:rPr>
          <w:lang w:val="en-US"/>
        </w:rPr>
        <w:t xml:space="preserve"> performance evaluations </w:t>
      </w:r>
      <w:r w:rsidR="00D037AC">
        <w:rPr>
          <w:lang w:val="en-US"/>
        </w:rPr>
        <w:t>to</w:t>
      </w:r>
      <w:r w:rsidR="000963A3">
        <w:rPr>
          <w:lang w:val="en-US"/>
        </w:rPr>
        <w:t xml:space="preserve"> tests of the approaches from this project. </w:t>
      </w:r>
    </w:p>
    <w:p w14:paraId="3DB67FB6" w14:textId="115D62BC" w:rsidR="00645551" w:rsidRDefault="00645551" w:rsidP="008177F1">
      <w:pPr>
        <w:jc w:val="both"/>
        <w:rPr>
          <w:lang w:val="en-US"/>
        </w:rPr>
      </w:pPr>
      <w:r>
        <w:rPr>
          <w:lang w:val="en-US"/>
        </w:rPr>
        <w:t xml:space="preserve">ESIT observes the research field </w:t>
      </w:r>
      <w:r w:rsidR="00D037AC">
        <w:rPr>
          <w:lang w:val="en-US"/>
        </w:rPr>
        <w:t xml:space="preserve">of </w:t>
      </w:r>
      <w:r>
        <w:rPr>
          <w:lang w:val="en-US"/>
        </w:rPr>
        <w:t>ISAs</w:t>
      </w:r>
      <w:r w:rsidR="003F2396">
        <w:rPr>
          <w:lang w:val="en-US"/>
        </w:rPr>
        <w:t xml:space="preserve"> as part of its general research activities</w:t>
      </w:r>
      <w:r>
        <w:rPr>
          <w:lang w:val="en-US"/>
        </w:rPr>
        <w:t xml:space="preserve">. Within the first phase of the project it is planned to review the state of art based on the continuous observation at ESIT. Based on the results, the final target </w:t>
      </w:r>
      <w:r w:rsidR="003F2396">
        <w:rPr>
          <w:lang w:val="en-US"/>
        </w:rPr>
        <w:t>architecture for</w:t>
      </w:r>
      <w:r>
        <w:rPr>
          <w:lang w:val="en-US"/>
        </w:rPr>
        <w:t xml:space="preserve"> this project will be chosen. </w:t>
      </w:r>
    </w:p>
    <w:p w14:paraId="1D4E36BF" w14:textId="77777777" w:rsidR="004073AC" w:rsidRDefault="00B24EF8" w:rsidP="00B24EF8">
      <w:pPr>
        <w:jc w:val="both"/>
        <w:rPr>
          <w:lang w:val="en-US"/>
        </w:rPr>
      </w:pPr>
      <w:r>
        <w:rPr>
          <w:lang w:val="en-US"/>
        </w:rPr>
        <w:t>T</w:t>
      </w:r>
      <w:r w:rsidR="004073AC">
        <w:rPr>
          <w:lang w:val="en-US"/>
        </w:rPr>
        <w:t>he software architecture w</w:t>
      </w:r>
      <w:r>
        <w:rPr>
          <w:lang w:val="en-US"/>
        </w:rPr>
        <w:t>ill</w:t>
      </w:r>
      <w:r w:rsidR="004073AC">
        <w:rPr>
          <w:lang w:val="en-US"/>
        </w:rPr>
        <w:t xml:space="preserve"> </w:t>
      </w:r>
      <w:r>
        <w:rPr>
          <w:lang w:val="en-US"/>
        </w:rPr>
        <w:t xml:space="preserve">be based on </w:t>
      </w:r>
      <w:r w:rsidR="004073AC">
        <w:rPr>
          <w:lang w:val="en-US"/>
        </w:rPr>
        <w:t>an operating system.</w:t>
      </w:r>
      <w:r>
        <w:rPr>
          <w:lang w:val="en-US"/>
        </w:rPr>
        <w:t xml:space="preserve"> </w:t>
      </w:r>
      <w:r w:rsidR="004B62CE">
        <w:rPr>
          <w:lang w:val="en-US"/>
        </w:rPr>
        <w:t xml:space="preserve">This means, we investigate in the realization of the IFU algorithms first using software, and with </w:t>
      </w:r>
      <w:r w:rsidR="003F2396">
        <w:rPr>
          <w:lang w:val="en-US"/>
        </w:rPr>
        <w:t>an</w:t>
      </w:r>
      <w:r w:rsidR="004B62CE">
        <w:rPr>
          <w:lang w:val="en-US"/>
        </w:rPr>
        <w:t xml:space="preserve"> FPGA</w:t>
      </w:r>
      <w:r w:rsidR="003F2396">
        <w:rPr>
          <w:lang w:val="en-US"/>
        </w:rPr>
        <w:t>-</w:t>
      </w:r>
      <w:r w:rsidR="004B62CE">
        <w:rPr>
          <w:lang w:val="en-US"/>
        </w:rPr>
        <w:t>based prototype</w:t>
      </w:r>
      <w:r w:rsidR="003F2396">
        <w:rPr>
          <w:lang w:val="en-US"/>
        </w:rPr>
        <w:t>, and</w:t>
      </w:r>
      <w:r w:rsidR="004B62CE">
        <w:rPr>
          <w:lang w:val="en-US"/>
        </w:rPr>
        <w:t xml:space="preserve"> a </w:t>
      </w:r>
      <w:r w:rsidR="003F2396">
        <w:rPr>
          <w:lang w:val="en-US"/>
        </w:rPr>
        <w:t xml:space="preserve">hardware/software </w:t>
      </w:r>
      <w:r w:rsidR="004B62CE">
        <w:rPr>
          <w:lang w:val="en-US"/>
        </w:rPr>
        <w:t xml:space="preserve">co-design approach where we identify parts of the algorithm which can be realized using reconfigurable hardware. </w:t>
      </w:r>
      <w:r w:rsidR="00BE2570">
        <w:rPr>
          <w:lang w:val="en-US"/>
        </w:rPr>
        <w:t xml:space="preserve">This approach will enable us to deliver more relevant results, as well as potential benefits for the IFU algorithm implementation </w:t>
      </w:r>
      <w:r w:rsidR="003F2396">
        <w:rPr>
          <w:lang w:val="en-US"/>
        </w:rPr>
        <w:t>in</w:t>
      </w:r>
      <w:r w:rsidR="00BE2570">
        <w:rPr>
          <w:lang w:val="en-US"/>
        </w:rPr>
        <w:t xml:space="preserve"> operating system services</w:t>
      </w:r>
      <w:r w:rsidR="003F2396">
        <w:rPr>
          <w:lang w:val="en-US"/>
        </w:rPr>
        <w:t xml:space="preserve"> and processor peripherals</w:t>
      </w:r>
      <w:r w:rsidR="00BE2570">
        <w:rPr>
          <w:lang w:val="en-US"/>
        </w:rPr>
        <w:t xml:space="preserve">. </w:t>
      </w:r>
      <w:r>
        <w:rPr>
          <w:lang w:val="en-US"/>
        </w:rPr>
        <w:t>We have two candidates that can be used within this project. An embedded Linux based on Yocto</w:t>
      </w:r>
      <w:r>
        <w:rPr>
          <w:rStyle w:val="FootnoteReference"/>
          <w:lang w:val="en-US"/>
        </w:rPr>
        <w:footnoteReference w:id="5"/>
      </w:r>
      <w:r>
        <w:rPr>
          <w:lang w:val="en-US"/>
        </w:rPr>
        <w:t xml:space="preserve"> </w:t>
      </w:r>
      <w:r w:rsidR="00B11754">
        <w:rPr>
          <w:lang w:val="en-US"/>
        </w:rPr>
        <w:t>or the real-time operating system FreeRTOS</w:t>
      </w:r>
      <w:r w:rsidR="00B11754">
        <w:rPr>
          <w:rStyle w:val="FootnoteReference"/>
          <w:lang w:val="en-US"/>
        </w:rPr>
        <w:footnoteReference w:id="6"/>
      </w:r>
      <w:r w:rsidR="00B11754">
        <w:rPr>
          <w:lang w:val="en-US"/>
        </w:rPr>
        <w:t xml:space="preserve">. </w:t>
      </w:r>
      <w:r w:rsidR="003F2396">
        <w:rPr>
          <w:lang w:val="en-US"/>
        </w:rPr>
        <w:t>A</w:t>
      </w:r>
      <w:r w:rsidR="004B62CE">
        <w:rPr>
          <w:lang w:val="en-US"/>
        </w:rPr>
        <w:t xml:space="preserve"> Linux</w:t>
      </w:r>
      <w:r w:rsidR="003F2396">
        <w:rPr>
          <w:lang w:val="en-US"/>
        </w:rPr>
        <w:t>-</w:t>
      </w:r>
      <w:r w:rsidR="004B62CE">
        <w:rPr>
          <w:lang w:val="en-US"/>
        </w:rPr>
        <w:t xml:space="preserve">oriented approach would support additionally the Intel and AMD cores which we use for the initial investigations. </w:t>
      </w:r>
      <w:r w:rsidR="004073AC">
        <w:rPr>
          <w:lang w:val="en-US"/>
        </w:rPr>
        <w:t>The</w:t>
      </w:r>
      <w:r>
        <w:rPr>
          <w:lang w:val="en-US"/>
        </w:rPr>
        <w:t xml:space="preserve"> final choice of the operating system will be based on the hardware architecture</w:t>
      </w:r>
      <w:r w:rsidR="00BE2570">
        <w:rPr>
          <w:lang w:val="en-US"/>
        </w:rPr>
        <w:t xml:space="preserve"> and the sensor concept</w:t>
      </w:r>
      <w:r>
        <w:rPr>
          <w:lang w:val="en-US"/>
        </w:rPr>
        <w:t>.</w:t>
      </w:r>
      <w:r w:rsidR="00B45DA7">
        <w:rPr>
          <w:lang w:val="en-US"/>
        </w:rPr>
        <w:t xml:space="preserve"> We focus on</w:t>
      </w:r>
      <w:r w:rsidR="00963642">
        <w:rPr>
          <w:lang w:val="en-US"/>
        </w:rPr>
        <w:t xml:space="preserve"> open source</w:t>
      </w:r>
      <w:r w:rsidR="00B45DA7">
        <w:rPr>
          <w:lang w:val="en-US"/>
        </w:rPr>
        <w:t xml:space="preserve"> benchmarks suitable for</w:t>
      </w:r>
      <w:r w:rsidR="00963642">
        <w:rPr>
          <w:lang w:val="en-US"/>
        </w:rPr>
        <w:t xml:space="preserve"> embedded systems</w:t>
      </w:r>
      <w:r w:rsidR="00B45DA7">
        <w:rPr>
          <w:lang w:val="en-US"/>
        </w:rPr>
        <w:t>. Among other we plan to use the embedded benchmark suit MiBench</w:t>
      </w:r>
      <w:r w:rsidR="00852538">
        <w:rPr>
          <w:lang w:val="en-US"/>
        </w:rPr>
        <w:t xml:space="preserve"> developed at the University of Michigan</w:t>
      </w:r>
      <w:r w:rsidR="002151DB">
        <w:rPr>
          <w:lang w:val="en-US"/>
        </w:rPr>
        <w:t xml:space="preserve"> </w:t>
      </w:r>
      <w:r w:rsidR="002151DB">
        <w:rPr>
          <w:lang w:val="en-US"/>
        </w:rPr>
        <w:fldChar w:fldCharType="begin"/>
      </w:r>
      <w:r w:rsidR="002151DB">
        <w:rPr>
          <w:lang w:val="en-US"/>
        </w:rPr>
        <w:instrText>ADDIN CITAVI.PLACEHOLDER 1cc3232a-d0fb-4ab6-a5dd-b95958999d27 PFBsYWNlaG9sZGVyPg0KICA8QWRkSW5WZXJzaW9uPjUuMy4xLjA8L0FkZEluVmVyc2lvbj4NCiAgPElkPjFjYzMyMzJhLWQwZmItNGFiNi1hNWRkLWI5NTk1ODk5OWQyNzwvSWQ+DQogIDxFbnRyaWVzPg0KICAgIDxFbnRyeT4NCiAgICAgIDxJZD45N2U4ZmQ3Ni0zZDYxLTRlYWYtYTAxOC0yNTA1MjViMWNlOTc8L0lkPg0KICAgICAgPFJlZmVyZW5jZUlkPmU3OWVhZTI4LTM4ZTYtNGIzYy05NWYwLTEzNzVhYmU5YTE4Z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HUkUrMDFdPC9UZXh0Pg0KICAgIDwvVGV4dFVuaXQ+DQogIDwvVGV4dFVuaXRzPg0KPC9QbGFjZWhvbGRlcj4=</w:instrText>
      </w:r>
      <w:r w:rsidR="002151DB">
        <w:rPr>
          <w:lang w:val="en-US"/>
        </w:rPr>
        <w:fldChar w:fldCharType="separate"/>
      </w:r>
      <w:bookmarkStart w:id="61" w:name="_CTVP0011cc3232ad0fb4ab6a5ddb95958999d27"/>
      <w:r w:rsidR="002151DB">
        <w:rPr>
          <w:lang w:val="en-US"/>
        </w:rPr>
        <w:t>[GRE+01]</w:t>
      </w:r>
      <w:bookmarkEnd w:id="61"/>
      <w:r w:rsidR="002151DB">
        <w:rPr>
          <w:lang w:val="en-US"/>
        </w:rPr>
        <w:fldChar w:fldCharType="end"/>
      </w:r>
      <w:r w:rsidR="00B45DA7">
        <w:rPr>
          <w:lang w:val="en-US"/>
        </w:rPr>
        <w:t xml:space="preserve">.  </w:t>
      </w:r>
    </w:p>
    <w:p w14:paraId="5C96F7C1" w14:textId="77777777" w:rsidR="00645551" w:rsidRDefault="00337480" w:rsidP="00645551">
      <w:pPr>
        <w:jc w:val="both"/>
        <w:rPr>
          <w:lang w:val="en-US"/>
        </w:rPr>
      </w:pPr>
      <w:r>
        <w:rPr>
          <w:lang w:val="en-US"/>
        </w:rPr>
        <w:t xml:space="preserve">Second, </w:t>
      </w:r>
      <w:r w:rsidR="003951CF">
        <w:rPr>
          <w:lang w:val="en-US"/>
        </w:rPr>
        <w:t xml:space="preserve">we will integrate sensors for data acquisition into </w:t>
      </w:r>
      <w:r w:rsidR="004B62CE">
        <w:rPr>
          <w:lang w:val="en-US"/>
        </w:rPr>
        <w:t xml:space="preserve">the RISC-V </w:t>
      </w:r>
      <w:r w:rsidR="003F2396">
        <w:rPr>
          <w:lang w:val="en-US"/>
        </w:rPr>
        <w:t>processor and</w:t>
      </w:r>
      <w:r w:rsidR="003951CF">
        <w:rPr>
          <w:lang w:val="en-US"/>
        </w:rPr>
        <w:t xml:space="preserve"> evaluate the state information based on fused data.</w:t>
      </w:r>
      <w:r w:rsidR="004B62CE">
        <w:rPr>
          <w:lang w:val="en-US"/>
        </w:rPr>
        <w:t xml:space="preserve"> </w:t>
      </w:r>
      <w:r w:rsidR="00984142">
        <w:rPr>
          <w:lang w:val="en-US"/>
        </w:rPr>
        <w:t xml:space="preserve">Therefore, </w:t>
      </w:r>
      <w:r w:rsidR="009C1B6D">
        <w:rPr>
          <w:lang w:val="en-US"/>
        </w:rPr>
        <w:t>an</w:t>
      </w:r>
      <w:r w:rsidR="00554DD8">
        <w:rPr>
          <w:lang w:val="en-US"/>
        </w:rPr>
        <w:t xml:space="preserve"> </w:t>
      </w:r>
      <w:r w:rsidR="00554DD8" w:rsidRPr="00BB7411">
        <w:rPr>
          <w:lang w:val="en-US"/>
        </w:rPr>
        <w:t>optimized placement of data sources within the processor will be investigated into.</w:t>
      </w:r>
      <w:r w:rsidR="009C1B6D">
        <w:rPr>
          <w:lang w:val="en-US"/>
        </w:rPr>
        <w:t xml:space="preserve"> </w:t>
      </w:r>
      <w:r w:rsidR="00431495">
        <w:rPr>
          <w:lang w:val="en-US"/>
        </w:rPr>
        <w:t xml:space="preserve">The integration will be done within the processor model to be available in simulation, as well as possible prototyping on FPGAs. </w:t>
      </w:r>
      <w:r w:rsidR="009C1B6D">
        <w:rPr>
          <w:lang w:val="en-US"/>
        </w:rPr>
        <w:t xml:space="preserve">The optimization will be </w:t>
      </w:r>
      <w:r w:rsidR="00555E45">
        <w:rPr>
          <w:lang w:val="en-US"/>
        </w:rPr>
        <w:t>investigated</w:t>
      </w:r>
      <w:r w:rsidR="009C1B6D">
        <w:rPr>
          <w:lang w:val="en-US"/>
        </w:rPr>
        <w:t xml:space="preserve"> with respect to a minimal </w:t>
      </w:r>
      <w:r w:rsidR="00555E45">
        <w:rPr>
          <w:lang w:val="en-US"/>
        </w:rPr>
        <w:t>influence on the processor</w:t>
      </w:r>
      <w:r w:rsidR="007E4910">
        <w:rPr>
          <w:lang w:val="en-US"/>
        </w:rPr>
        <w:t>’s</w:t>
      </w:r>
      <w:r w:rsidR="00555E45">
        <w:rPr>
          <w:lang w:val="en-US"/>
        </w:rPr>
        <w:t xml:space="preserve"> performance and power </w:t>
      </w:r>
      <w:r w:rsidR="00555E45">
        <w:rPr>
          <w:lang w:val="en-US"/>
        </w:rPr>
        <w:lastRenderedPageBreak/>
        <w:t>consumption.</w:t>
      </w:r>
      <w:r w:rsidR="004C621B">
        <w:rPr>
          <w:lang w:val="en-US"/>
        </w:rPr>
        <w:t xml:space="preserve"> </w:t>
      </w:r>
      <w:r w:rsidR="00645551">
        <w:rPr>
          <w:lang w:val="en-US"/>
        </w:rPr>
        <w:t xml:space="preserve">The </w:t>
      </w:r>
      <w:r w:rsidR="0023328F">
        <w:rPr>
          <w:lang w:val="en-US"/>
        </w:rPr>
        <w:t>coherencies</w:t>
      </w:r>
      <w:r w:rsidR="00645551">
        <w:rPr>
          <w:lang w:val="en-US"/>
        </w:rPr>
        <w:t xml:space="preserve"> between the acquired values </w:t>
      </w:r>
      <w:r w:rsidR="001E51B2">
        <w:rPr>
          <w:lang w:val="en-US"/>
        </w:rPr>
        <w:t>are</w:t>
      </w:r>
      <w:r w:rsidR="00645551">
        <w:rPr>
          <w:lang w:val="en-US"/>
        </w:rPr>
        <w:t xml:space="preserve"> analyzed. </w:t>
      </w:r>
      <w:r w:rsidR="00D02F8F">
        <w:rPr>
          <w:rFonts w:cs="Arial"/>
          <w:szCs w:val="22"/>
          <w:lang w:val="en-US" w:eastAsia="en-US"/>
        </w:rPr>
        <w:t>Detection of data sources leading to information conflicts is processed.</w:t>
      </w:r>
      <w:r w:rsidR="00D02F8F">
        <w:rPr>
          <w:lang w:val="en-US"/>
        </w:rPr>
        <w:t xml:space="preserve"> </w:t>
      </w:r>
      <w:r w:rsidR="00645551">
        <w:rPr>
          <w:lang w:val="en-US"/>
        </w:rPr>
        <w:t>Based on this analysis,</w:t>
      </w:r>
      <w:r w:rsidR="004C621B">
        <w:rPr>
          <w:lang w:val="en-US"/>
        </w:rPr>
        <w:t xml:space="preserve"> </w:t>
      </w:r>
      <w:r w:rsidR="009968B9">
        <w:rPr>
          <w:lang w:val="en-US"/>
        </w:rPr>
        <w:t>suitable IFU algorithms will be evaluated</w:t>
      </w:r>
      <w:r w:rsidR="00C67FF7">
        <w:rPr>
          <w:lang w:val="en-US"/>
        </w:rPr>
        <w:t xml:space="preserve"> and adapted</w:t>
      </w:r>
      <w:r w:rsidR="009968B9">
        <w:rPr>
          <w:lang w:val="en-US"/>
        </w:rPr>
        <w:t xml:space="preserve"> </w:t>
      </w:r>
      <w:r w:rsidR="002C6876">
        <w:rPr>
          <w:lang w:val="en-US"/>
        </w:rPr>
        <w:t>to be integrated into the architecture.</w:t>
      </w:r>
      <w:r w:rsidR="00645551">
        <w:rPr>
          <w:lang w:val="en-US"/>
        </w:rPr>
        <w:t xml:space="preserve"> </w:t>
      </w:r>
    </w:p>
    <w:p w14:paraId="26AB9410" w14:textId="77777777" w:rsidR="00984142" w:rsidRDefault="00645551" w:rsidP="00554DD8">
      <w:pPr>
        <w:jc w:val="both"/>
        <w:rPr>
          <w:lang w:val="en-US"/>
        </w:rPr>
      </w:pPr>
      <w:r>
        <w:rPr>
          <w:lang w:val="en-US"/>
        </w:rPr>
        <w:t>Third</w:t>
      </w:r>
      <w:r w:rsidR="00984142">
        <w:rPr>
          <w:lang w:val="en-US"/>
        </w:rPr>
        <w:t xml:space="preserve">, </w:t>
      </w:r>
      <w:r w:rsidR="00271275">
        <w:rPr>
          <w:lang w:val="en-US"/>
        </w:rPr>
        <w:t xml:space="preserve">we will </w:t>
      </w:r>
      <w:r w:rsidR="007D78E9">
        <w:rPr>
          <w:lang w:val="en-US"/>
        </w:rPr>
        <w:t>evaluate the integrated system</w:t>
      </w:r>
      <w:r w:rsidR="00AF552F">
        <w:rPr>
          <w:lang w:val="en-US"/>
        </w:rPr>
        <w:t xml:space="preserve"> and analyze the results</w:t>
      </w:r>
      <w:r w:rsidR="007D78E9">
        <w:rPr>
          <w:lang w:val="en-US"/>
        </w:rPr>
        <w:t>. Therefore, multiple test scenarios will be developed</w:t>
      </w:r>
      <w:r w:rsidR="003F2396">
        <w:rPr>
          <w:lang w:val="en-US"/>
        </w:rPr>
        <w:t>,</w:t>
      </w:r>
      <w:r w:rsidR="007D78E9">
        <w:rPr>
          <w:lang w:val="en-US"/>
        </w:rPr>
        <w:t xml:space="preserve"> and the performance of our approach will be analyzed. The test scenarios will be based on the execution of different benchmarks</w:t>
      </w:r>
      <w:r w:rsidR="00945099">
        <w:rPr>
          <w:lang w:val="en-US"/>
        </w:rPr>
        <w:t xml:space="preserve"> like MiBench</w:t>
      </w:r>
      <w:r w:rsidR="00D7001B">
        <w:rPr>
          <w:lang w:val="en-US"/>
        </w:rPr>
        <w:t xml:space="preserve"> </w:t>
      </w:r>
      <w:r w:rsidR="00D7001B">
        <w:rPr>
          <w:lang w:val="en-US"/>
        </w:rPr>
        <w:fldChar w:fldCharType="begin"/>
      </w:r>
      <w:r w:rsidR="00D7001B">
        <w:rPr>
          <w:lang w:val="en-US"/>
        </w:rPr>
        <w:instrText>ADDIN CITAVI.PLACEHOLDER 503238c5-a43b-4200-bd7e-723764af7b5e 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0dSRSswMV08L1RleHQ+DQogICAgPC9UZXh0VW5pdD4NCiAgPC9UZXh0VW5pdHM+DQo8L1BsYWNlaG9sZGVyPg==</w:instrText>
      </w:r>
      <w:r w:rsidR="00D7001B">
        <w:rPr>
          <w:lang w:val="en-US"/>
        </w:rPr>
        <w:fldChar w:fldCharType="separate"/>
      </w:r>
      <w:bookmarkStart w:id="62" w:name="_CTVP001503238c5a43b4200bd7e723764af7b5e"/>
      <w:r w:rsidR="00D7001B">
        <w:rPr>
          <w:lang w:val="en-US"/>
        </w:rPr>
        <w:t>[GRE+01]</w:t>
      </w:r>
      <w:bookmarkEnd w:id="62"/>
      <w:r w:rsidR="00D7001B">
        <w:rPr>
          <w:lang w:val="en-US"/>
        </w:rPr>
        <w:fldChar w:fldCharType="end"/>
      </w:r>
      <w:r w:rsidR="007D78E9">
        <w:rPr>
          <w:lang w:val="en-US"/>
        </w:rPr>
        <w:t xml:space="preserve">. Within the evaluation, the state determination behavior under the influence of inference will be tested. </w:t>
      </w:r>
    </w:p>
    <w:bookmarkEnd w:id="1"/>
    <w:bookmarkEnd w:id="2"/>
    <w:bookmarkEnd w:id="3"/>
    <w:bookmarkEnd w:id="4"/>
    <w:bookmarkEnd w:id="5"/>
    <w:p w14:paraId="1F5BE156" w14:textId="77777777" w:rsidR="00B16DC8" w:rsidRPr="00BB7411" w:rsidRDefault="003774A6" w:rsidP="000F2FEF">
      <w:pPr>
        <w:jc w:val="both"/>
        <w:rPr>
          <w:lang w:val="en-US"/>
        </w:rPr>
      </w:pPr>
      <w:r>
        <w:rPr>
          <w:lang w:val="en-US"/>
        </w:rPr>
        <w:t xml:space="preserve">In summary, </w:t>
      </w:r>
      <w:r w:rsidRPr="001757A2">
        <w:rPr>
          <w:lang w:val="en-US"/>
        </w:rPr>
        <w:t xml:space="preserve">this work will extend the knowledge about analyzing the state of </w:t>
      </w:r>
      <w:r>
        <w:rPr>
          <w:lang w:val="en-US"/>
        </w:rPr>
        <w:t>processor</w:t>
      </w:r>
      <w:r w:rsidR="007E4910">
        <w:rPr>
          <w:lang w:val="en-US"/>
        </w:rPr>
        <w:t>s</w:t>
      </w:r>
      <w:r w:rsidRPr="001757A2">
        <w:rPr>
          <w:lang w:val="en-US"/>
        </w:rPr>
        <w:t xml:space="preserve"> all the way from gathering the information, through their processing, and the interpretation of the results.</w:t>
      </w:r>
      <w:r>
        <w:rPr>
          <w:lang w:val="en-US"/>
        </w:rPr>
        <w:t xml:space="preserve"> Therefore</w:t>
      </w:r>
      <w:r w:rsidR="000F2FEF" w:rsidRPr="00BB7411">
        <w:rPr>
          <w:lang w:val="en-US"/>
        </w:rPr>
        <w:t>, this research project will pool expert knowledge from the research field of processor</w:t>
      </w:r>
      <w:r w:rsidR="007E4910">
        <w:rPr>
          <w:lang w:val="en-US"/>
        </w:rPr>
        <w:t>s</w:t>
      </w:r>
      <w:r w:rsidR="000F2FEF" w:rsidRPr="00BB7411">
        <w:rPr>
          <w:lang w:val="en-US"/>
        </w:rPr>
        <w:t xml:space="preserve"> as well as the research field of algorithms for data analysis and fusion. With this combination, new ways for an improved system </w:t>
      </w:r>
      <w:r>
        <w:rPr>
          <w:lang w:val="en-US"/>
        </w:rPr>
        <w:t>monitoring</w:t>
      </w:r>
      <w:r w:rsidRPr="00BB7411">
        <w:rPr>
          <w:lang w:val="en-US"/>
        </w:rPr>
        <w:t xml:space="preserve"> </w:t>
      </w:r>
      <w:r w:rsidR="000F2FEF" w:rsidRPr="00BB7411">
        <w:rPr>
          <w:lang w:val="en-US"/>
        </w:rPr>
        <w:t xml:space="preserve">will be researched, </w:t>
      </w:r>
      <w:r>
        <w:rPr>
          <w:lang w:val="en-US"/>
        </w:rPr>
        <w:t>enabling</w:t>
      </w:r>
      <w:r w:rsidR="000F2FEF" w:rsidRPr="00BB7411">
        <w:rPr>
          <w:lang w:val="en-US"/>
        </w:rPr>
        <w:t xml:space="preserve"> more efficient processor</w:t>
      </w:r>
      <w:r w:rsidR="007E4910">
        <w:rPr>
          <w:lang w:val="en-US"/>
        </w:rPr>
        <w:t>s</w:t>
      </w:r>
      <w:r w:rsidR="000F2FEF" w:rsidRPr="00BB7411">
        <w:rPr>
          <w:lang w:val="en-US"/>
        </w:rPr>
        <w:t>.</w:t>
      </w:r>
      <w:r w:rsidR="004F7F0F" w:rsidRPr="00BB7411">
        <w:rPr>
          <w:lang w:val="en-US"/>
        </w:rPr>
        <w:t xml:space="preserve"> The project </w:t>
      </w:r>
      <w:r>
        <w:rPr>
          <w:lang w:val="en-US"/>
        </w:rPr>
        <w:t xml:space="preserve">will </w:t>
      </w:r>
      <w:r w:rsidR="004F7F0F" w:rsidRPr="00BB7411">
        <w:rPr>
          <w:lang w:val="en-US"/>
        </w:rPr>
        <w:t xml:space="preserve">deliver highly valuable scientific results into different research domains. First the domain of processor architecture, since the interrelations of information derived from unconventional data sources within a processor is exploited. Second the domain of IFU, since algorithms and methods from </w:t>
      </w:r>
      <w:r w:rsidR="007212C4">
        <w:rPr>
          <w:lang w:val="en-US"/>
        </w:rPr>
        <w:t>the established</w:t>
      </w:r>
      <w:r w:rsidR="004F7F0F" w:rsidRPr="00BB7411">
        <w:rPr>
          <w:lang w:val="en-US"/>
        </w:rPr>
        <w:t xml:space="preserve"> systems are</w:t>
      </w:r>
      <w:r w:rsidR="00635ED8">
        <w:rPr>
          <w:lang w:val="en-US"/>
        </w:rPr>
        <w:t xml:space="preserve"> exploited in</w:t>
      </w:r>
      <w:r w:rsidR="007212C4">
        <w:rPr>
          <w:lang w:val="en-US"/>
        </w:rPr>
        <w:t>to the new environment of</w:t>
      </w:r>
      <w:r w:rsidR="00635ED8">
        <w:rPr>
          <w:lang w:val="en-US"/>
        </w:rPr>
        <w:t xml:space="preserve"> on-chip data. And third</w:t>
      </w:r>
      <w:r w:rsidR="004F7F0F" w:rsidRPr="00BB7411">
        <w:rPr>
          <w:lang w:val="en-US"/>
        </w:rPr>
        <w:t xml:space="preserve">, to the community of adaptive processor systems since all </w:t>
      </w:r>
      <w:r w:rsidR="00036610" w:rsidRPr="00BB7411">
        <w:rPr>
          <w:lang w:val="en-US"/>
        </w:rPr>
        <w:t xml:space="preserve">research results can be used to adapt </w:t>
      </w:r>
      <w:r w:rsidR="00216AC2" w:rsidRPr="00BB7411">
        <w:rPr>
          <w:lang w:val="en-US"/>
        </w:rPr>
        <w:t xml:space="preserve">more efficiently </w:t>
      </w:r>
      <w:r w:rsidR="00036610" w:rsidRPr="00BB7411">
        <w:rPr>
          <w:lang w:val="en-US"/>
        </w:rPr>
        <w:t>in future reconfigurable systems and by using with novel cost functions to decide when a system update needs to be done.</w:t>
      </w:r>
    </w:p>
    <w:p w14:paraId="22E06A93" w14:textId="77777777" w:rsidR="00B16DC8" w:rsidRPr="00BB7411" w:rsidRDefault="00B16DC8" w:rsidP="00B16DC8">
      <w:pPr>
        <w:pStyle w:val="Heading2"/>
        <w:numPr>
          <w:ilvl w:val="1"/>
          <w:numId w:val="1"/>
        </w:numPr>
        <w:rPr>
          <w:lang w:val="en-US"/>
        </w:rPr>
      </w:pPr>
      <w:r w:rsidRPr="00BB7411">
        <w:rPr>
          <w:lang w:val="en-US"/>
        </w:rPr>
        <w:t>Work programme incl. proposed research methods</w:t>
      </w:r>
    </w:p>
    <w:p w14:paraId="16654413" w14:textId="77777777" w:rsidR="00B16DC8" w:rsidRPr="00BB7411" w:rsidRDefault="00B16DC8" w:rsidP="00B16DC8">
      <w:pPr>
        <w:rPr>
          <w:lang w:val="en-US"/>
        </w:rPr>
      </w:pPr>
      <w:r w:rsidRPr="00BB7411">
        <w:rPr>
          <w:lang w:val="en-US"/>
        </w:rPr>
        <w:t>The research assistant person 1 (P1) and person 2 (P2) should have the opportunity to graduate. For that reason, the entire topic is s</w:t>
      </w:r>
      <w:r w:rsidR="000211E2">
        <w:rPr>
          <w:lang w:val="en-US"/>
        </w:rPr>
        <w:t>ubdivided into four partitions.</w:t>
      </w:r>
    </w:p>
    <w:p w14:paraId="45F148FF" w14:textId="77777777" w:rsidR="00B16DC8" w:rsidRPr="0079118F" w:rsidRDefault="00B16DC8" w:rsidP="00B16DC8">
      <w:pPr>
        <w:rPr>
          <w:sz w:val="10"/>
          <w:szCs w:val="22"/>
          <w:lang w:val="en-US"/>
        </w:rPr>
      </w:pPr>
    </w:p>
    <w:p w14:paraId="548A2C09" w14:textId="77777777" w:rsidR="00B16DC8" w:rsidRPr="00BB7411" w:rsidRDefault="00B16DC8" w:rsidP="00B16DC8">
      <w:pPr>
        <w:rPr>
          <w:lang w:val="en-US"/>
        </w:rPr>
      </w:pPr>
      <w:r w:rsidRPr="00BB7411">
        <w:rPr>
          <w:lang w:val="en-US"/>
        </w:rPr>
        <w:t>P1 works on the topic „</w:t>
      </w:r>
      <w:r w:rsidR="00507E93" w:rsidRPr="00BB7411">
        <w:rPr>
          <w:lang w:val="en-US"/>
        </w:rPr>
        <w:t>information</w:t>
      </w:r>
      <w:r w:rsidRPr="00BB7411">
        <w:rPr>
          <w:lang w:val="en-US"/>
        </w:rPr>
        <w:t xml:space="preserve"> </w:t>
      </w:r>
      <w:r w:rsidR="000211E2">
        <w:rPr>
          <w:lang w:val="en-US"/>
        </w:rPr>
        <w:t>fusion</w:t>
      </w:r>
      <w:r w:rsidR="000211E2" w:rsidRPr="00BB7411">
        <w:rPr>
          <w:lang w:val="en-US"/>
        </w:rPr>
        <w:t>“</w:t>
      </w:r>
      <w:r w:rsidR="00036610" w:rsidRPr="00BB7411">
        <w:rPr>
          <w:lang w:val="en-US"/>
        </w:rPr>
        <w:t>.</w:t>
      </w:r>
    </w:p>
    <w:p w14:paraId="53C84776" w14:textId="77777777" w:rsidR="00B16DC8" w:rsidRPr="00BB7411" w:rsidRDefault="00B16DC8" w:rsidP="00B16DC8">
      <w:pPr>
        <w:rPr>
          <w:lang w:val="en-US"/>
        </w:rPr>
      </w:pPr>
      <w:r w:rsidRPr="00BB7411">
        <w:rPr>
          <w:lang w:val="en-US"/>
        </w:rPr>
        <w:t xml:space="preserve">P2 works on the topic „methods of hardware monitoring and system state </w:t>
      </w:r>
      <w:r w:rsidR="000211E2">
        <w:rPr>
          <w:lang w:val="en-US"/>
        </w:rPr>
        <w:t>determination</w:t>
      </w:r>
      <w:r w:rsidR="000211E2" w:rsidRPr="00BB7411">
        <w:rPr>
          <w:lang w:val="en-US"/>
        </w:rPr>
        <w:t>“</w:t>
      </w:r>
      <w:r w:rsidR="00036610" w:rsidRPr="00BB7411">
        <w:rPr>
          <w:lang w:val="en-US"/>
        </w:rPr>
        <w:t>.</w:t>
      </w:r>
    </w:p>
    <w:p w14:paraId="456A4CD0" w14:textId="77777777" w:rsidR="00B16DC8" w:rsidRPr="00BB7411" w:rsidRDefault="00B16DC8" w:rsidP="00B16DC8">
      <w:pPr>
        <w:rPr>
          <w:lang w:val="en-US"/>
        </w:rPr>
      </w:pPr>
      <w:r w:rsidRPr="00BB7411">
        <w:rPr>
          <w:lang w:val="en-US"/>
        </w:rPr>
        <w:t>The following tables demonstrate the planned tasks in the work packages (WP), objectives, results and st</w:t>
      </w:r>
      <w:r w:rsidR="00507E93" w:rsidRPr="00BB7411">
        <w:rPr>
          <w:lang w:val="en-US"/>
        </w:rPr>
        <w:t>a</w:t>
      </w:r>
      <w:r w:rsidRPr="00BB7411">
        <w:rPr>
          <w:lang w:val="en-US"/>
        </w:rPr>
        <w:t>ff effort in person months.</w:t>
      </w:r>
      <w:r w:rsidRPr="00BB7411" w:rsidDel="003C6908">
        <w:rPr>
          <w:lang w:val="en-US"/>
        </w:rPr>
        <w:t xml:space="preserve"> </w:t>
      </w:r>
    </w:p>
    <w:p w14:paraId="1A11A454" w14:textId="77777777" w:rsidR="00FB2284" w:rsidRDefault="00FB2284">
      <w:pPr>
        <w:rPr>
          <w:b/>
          <w:lang w:val="en-US"/>
        </w:rPr>
      </w:pPr>
      <w:r>
        <w:rPr>
          <w:b/>
          <w:lang w:val="en-US"/>
        </w:rPr>
        <w:br w:type="page"/>
      </w:r>
    </w:p>
    <w:p w14:paraId="31D9D90C" w14:textId="77777777" w:rsidR="00B16DC8" w:rsidRPr="00BB7411" w:rsidRDefault="00B16DC8" w:rsidP="008F5066">
      <w:pPr>
        <w:spacing w:before="240" w:after="60"/>
        <w:rPr>
          <w:b/>
          <w:lang w:val="en-US"/>
        </w:rPr>
      </w:pPr>
      <w:r w:rsidRPr="00BB7411">
        <w:rPr>
          <w:b/>
          <w:lang w:val="en-US"/>
        </w:rPr>
        <w:lastRenderedPageBreak/>
        <w:t xml:space="preserve">WP 1: </w:t>
      </w:r>
      <w:r w:rsidR="00036610" w:rsidRPr="00BB7411">
        <w:rPr>
          <w:b/>
          <w:lang w:val="en-US"/>
        </w:rPr>
        <w:t>Requirement analysis for method of on chip-data acquisition and information fusion</w:t>
      </w: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91"/>
        <w:gridCol w:w="1184"/>
        <w:gridCol w:w="1801"/>
        <w:gridCol w:w="3042"/>
      </w:tblGrid>
      <w:tr w:rsidR="00216AC2" w:rsidRPr="00BB7411" w14:paraId="39618112" w14:textId="77777777" w:rsidTr="00216AC2">
        <w:trPr>
          <w:cantSplit/>
          <w:trHeight w:val="451"/>
        </w:trPr>
        <w:tc>
          <w:tcPr>
            <w:tcW w:w="1834" w:type="pct"/>
            <w:shd w:val="clear" w:color="auto" w:fill="F2F2F2" w:themeFill="background1" w:themeFillShade="F2"/>
            <w:vAlign w:val="center"/>
          </w:tcPr>
          <w:p w14:paraId="0D68737C" w14:textId="77777777" w:rsidR="00216AC2" w:rsidRPr="00BB7411" w:rsidRDefault="00216AC2" w:rsidP="004815F0">
            <w:pPr>
              <w:rPr>
                <w:b/>
                <w:lang w:val="en-US"/>
              </w:rPr>
            </w:pPr>
            <w:r w:rsidRPr="00BB7411">
              <w:rPr>
                <w:b/>
                <w:lang w:val="en-US"/>
              </w:rPr>
              <w:t>Staff effort (person months)</w:t>
            </w:r>
          </w:p>
        </w:tc>
        <w:tc>
          <w:tcPr>
            <w:tcW w:w="622" w:type="pct"/>
            <w:vAlign w:val="center"/>
          </w:tcPr>
          <w:p w14:paraId="7B231284" w14:textId="77777777" w:rsidR="00216AC2" w:rsidRPr="00BB7411" w:rsidRDefault="00044EFE" w:rsidP="004815F0">
            <w:pPr>
              <w:tabs>
                <w:tab w:val="left" w:pos="313"/>
                <w:tab w:val="center" w:pos="529"/>
              </w:tabs>
              <w:rPr>
                <w:lang w:val="en-US"/>
              </w:rPr>
            </w:pPr>
            <w:r>
              <w:rPr>
                <w:lang w:val="en-US"/>
              </w:rPr>
              <w:t>13</w:t>
            </w:r>
          </w:p>
        </w:tc>
        <w:tc>
          <w:tcPr>
            <w:tcW w:w="946" w:type="pct"/>
            <w:shd w:val="clear" w:color="auto" w:fill="F2F2F2" w:themeFill="background1" w:themeFillShade="F2"/>
            <w:vAlign w:val="center"/>
          </w:tcPr>
          <w:p w14:paraId="0B8A542F" w14:textId="77777777" w:rsidR="00216AC2" w:rsidRPr="00216AC2" w:rsidRDefault="00216AC2" w:rsidP="00216AC2">
            <w:pPr>
              <w:rPr>
                <w:b/>
                <w:lang w:val="en-US"/>
              </w:rPr>
            </w:pPr>
            <w:r w:rsidRPr="00BB7411">
              <w:rPr>
                <w:b/>
                <w:lang w:val="en-US"/>
              </w:rPr>
              <w:t>Employee</w:t>
            </w:r>
          </w:p>
        </w:tc>
        <w:tc>
          <w:tcPr>
            <w:tcW w:w="1598" w:type="pct"/>
            <w:vAlign w:val="center"/>
          </w:tcPr>
          <w:p w14:paraId="54CC36DC" w14:textId="77777777" w:rsidR="00216AC2" w:rsidRPr="00216AC2" w:rsidRDefault="00216AC2" w:rsidP="004815F0">
            <w:pPr>
              <w:tabs>
                <w:tab w:val="left" w:pos="313"/>
                <w:tab w:val="center" w:pos="529"/>
              </w:tabs>
              <w:rPr>
                <w:b/>
                <w:lang w:val="en-US"/>
              </w:rPr>
            </w:pPr>
            <w:r w:rsidRPr="00216AC2">
              <w:rPr>
                <w:lang w:val="en-US"/>
              </w:rPr>
              <w:t>P1 (100%) and P2 (100%)</w:t>
            </w:r>
          </w:p>
        </w:tc>
      </w:tr>
      <w:tr w:rsidR="00B16DC8" w:rsidRPr="00BB7411" w14:paraId="05DED0BA"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6CA15FA3" w14:textId="77777777" w:rsidR="00B16DC8" w:rsidRPr="00BB7411" w:rsidRDefault="00B16DC8" w:rsidP="004815F0">
            <w:pPr>
              <w:rPr>
                <w:b/>
                <w:lang w:val="en-US"/>
              </w:rPr>
            </w:pPr>
            <w:r w:rsidRPr="00BB7411">
              <w:rPr>
                <w:b/>
                <w:lang w:val="en-US"/>
              </w:rPr>
              <w:t>Objectives</w:t>
            </w:r>
          </w:p>
        </w:tc>
      </w:tr>
      <w:tr w:rsidR="00B16DC8" w:rsidRPr="008E4D80" w14:paraId="2E3CF170"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FFFFF" w:themeFill="background1"/>
            <w:vAlign w:val="center"/>
          </w:tcPr>
          <w:p w14:paraId="4FFA213F" w14:textId="77777777" w:rsidR="00B16DC8" w:rsidRDefault="006922C9" w:rsidP="00535F0D">
            <w:pPr>
              <w:spacing w:before="120" w:after="120"/>
              <w:jc w:val="both"/>
              <w:rPr>
                <w:lang w:val="en-US"/>
              </w:rPr>
            </w:pPr>
            <w:r>
              <w:rPr>
                <w:lang w:val="en-US"/>
              </w:rPr>
              <w:t xml:space="preserve">Evaluation of data acquisition </w:t>
            </w:r>
            <w:r w:rsidR="0091027A">
              <w:rPr>
                <w:lang w:val="en-US"/>
              </w:rPr>
              <w:t xml:space="preserve">of existing complex processors like Intel and AMD using approaches like </w:t>
            </w:r>
            <w:r w:rsidR="004B4FE6">
              <w:rPr>
                <w:lang w:val="en-US"/>
              </w:rPr>
              <w:t xml:space="preserve">e.g. the Intel </w:t>
            </w:r>
            <w:r w:rsidR="0091027A">
              <w:rPr>
                <w:lang w:val="en-US"/>
              </w:rPr>
              <w:t>Machine Check Architecture. Additionally</w:t>
            </w:r>
            <w:r w:rsidR="00EE36D6">
              <w:rPr>
                <w:lang w:val="en-US"/>
              </w:rPr>
              <w:t>,</w:t>
            </w:r>
            <w:r>
              <w:rPr>
                <w:lang w:val="en-US"/>
              </w:rPr>
              <w:t xml:space="preserve"> the targeted hardware and software platform</w:t>
            </w:r>
            <w:r w:rsidR="0091027A">
              <w:rPr>
                <w:lang w:val="en-US"/>
              </w:rPr>
              <w:t xml:space="preserve"> of RISV-V and its capability to be extended</w:t>
            </w:r>
            <w:r w:rsidR="00535F0D">
              <w:rPr>
                <w:lang w:val="en-US"/>
              </w:rPr>
              <w:t xml:space="preserve"> through sensors </w:t>
            </w:r>
            <w:r w:rsidR="0091027A">
              <w:rPr>
                <w:lang w:val="en-US"/>
              </w:rPr>
              <w:t>will be performed. This activity leads to a general sensor concept</w:t>
            </w:r>
            <w:r w:rsidR="00535F0D">
              <w:rPr>
                <w:lang w:val="en-US"/>
              </w:rPr>
              <w:t>.</w:t>
            </w:r>
            <w:r w:rsidR="009E6248">
              <w:rPr>
                <w:lang w:val="en-US"/>
              </w:rPr>
              <w:t xml:space="preserve"> The sensor concept contains the possible sensors and their properties.</w:t>
            </w:r>
            <w:r w:rsidR="00535F0D">
              <w:rPr>
                <w:lang w:val="en-US"/>
              </w:rPr>
              <w:t xml:space="preserve"> </w:t>
            </w:r>
            <w:r w:rsidR="009E6248">
              <w:rPr>
                <w:lang w:val="en-US"/>
              </w:rPr>
              <w:t xml:space="preserve">Its development will be continued in following WPs. </w:t>
            </w:r>
            <w:r w:rsidR="00535F0D">
              <w:rPr>
                <w:lang w:val="en-US"/>
              </w:rPr>
              <w:t xml:space="preserve">Evaluation of feature extraction and </w:t>
            </w:r>
            <w:r w:rsidR="00C67FF7">
              <w:rPr>
                <w:lang w:val="en-US"/>
              </w:rPr>
              <w:t xml:space="preserve">feature </w:t>
            </w:r>
            <w:r w:rsidR="00535F0D">
              <w:rPr>
                <w:lang w:val="en-US"/>
              </w:rPr>
              <w:t>selection</w:t>
            </w:r>
            <w:r w:rsidR="00C67FF7">
              <w:rPr>
                <w:lang w:val="en-US"/>
              </w:rPr>
              <w:t xml:space="preserve"> methods</w:t>
            </w:r>
            <w:r w:rsidR="00535F0D">
              <w:rPr>
                <w:lang w:val="en-US"/>
              </w:rPr>
              <w:t xml:space="preserve">, as well as </w:t>
            </w:r>
            <w:r w:rsidR="00C67FF7">
              <w:rPr>
                <w:lang w:val="en-US"/>
              </w:rPr>
              <w:t xml:space="preserve">examination </w:t>
            </w:r>
            <w:r w:rsidR="00535F0D">
              <w:rPr>
                <w:lang w:val="en-US"/>
              </w:rPr>
              <w:t>of suitable IFU algorithms.</w:t>
            </w:r>
          </w:p>
          <w:p w14:paraId="49DA5822" w14:textId="77777777" w:rsidR="0033102D" w:rsidRDefault="0033102D" w:rsidP="00907E76">
            <w:pPr>
              <w:spacing w:before="120" w:after="120"/>
              <w:jc w:val="both"/>
              <w:rPr>
                <w:lang w:val="en-US"/>
              </w:rPr>
            </w:pPr>
            <w:r>
              <w:rPr>
                <w:lang w:val="en-US"/>
              </w:rPr>
              <w:t xml:space="preserve">The workpackage focuses mainly on </w:t>
            </w:r>
            <w:r w:rsidR="00907E76">
              <w:rPr>
                <w:lang w:val="en-US"/>
              </w:rPr>
              <w:t>3</w:t>
            </w:r>
            <w:r>
              <w:rPr>
                <w:lang w:val="en-US"/>
              </w:rPr>
              <w:t xml:space="preserve"> objectives:</w:t>
            </w:r>
          </w:p>
          <w:p w14:paraId="5873FFEB" w14:textId="77777777" w:rsidR="0033102D" w:rsidRDefault="0033102D" w:rsidP="00AE2084">
            <w:pPr>
              <w:pStyle w:val="ListParagraph"/>
              <w:numPr>
                <w:ilvl w:val="0"/>
                <w:numId w:val="15"/>
              </w:numPr>
              <w:spacing w:before="120" w:after="120"/>
              <w:jc w:val="both"/>
              <w:rPr>
                <w:lang w:val="en-US"/>
              </w:rPr>
            </w:pPr>
            <w:r>
              <w:rPr>
                <w:lang w:val="en-US"/>
              </w:rPr>
              <w:t>E</w:t>
            </w:r>
            <w:r w:rsidRPr="0033102D">
              <w:rPr>
                <w:lang w:val="en-US"/>
              </w:rPr>
              <w:t>xploration, analysis and realization</w:t>
            </w:r>
            <w:r w:rsidR="00907E76">
              <w:rPr>
                <w:lang w:val="en-US"/>
              </w:rPr>
              <w:t xml:space="preserve"> methods</w:t>
            </w:r>
            <w:r w:rsidRPr="0033102D">
              <w:rPr>
                <w:lang w:val="en-US"/>
              </w:rPr>
              <w:t xml:space="preserve"> of on-chip data sources which we call sensors or monitors.</w:t>
            </w:r>
          </w:p>
          <w:p w14:paraId="752DC5F7" w14:textId="77777777" w:rsidR="00907E76" w:rsidRDefault="00907E76" w:rsidP="00AE2084">
            <w:pPr>
              <w:pStyle w:val="ListParagraph"/>
              <w:numPr>
                <w:ilvl w:val="0"/>
                <w:numId w:val="15"/>
              </w:numPr>
              <w:spacing w:before="120" w:after="120"/>
              <w:jc w:val="both"/>
              <w:rPr>
                <w:lang w:val="en-US"/>
              </w:rPr>
            </w:pPr>
            <w:r>
              <w:rPr>
                <w:lang w:val="en-US"/>
              </w:rPr>
              <w:t xml:space="preserve">Evaluation </w:t>
            </w:r>
            <w:r w:rsidR="00C67FF7">
              <w:rPr>
                <w:lang w:val="en-US"/>
              </w:rPr>
              <w:t>of feature extraction and feature selection techniques</w:t>
            </w:r>
          </w:p>
          <w:p w14:paraId="78108EA3" w14:textId="77777777" w:rsidR="00907E76" w:rsidRPr="0033102D" w:rsidRDefault="00907E76" w:rsidP="00AE2084">
            <w:pPr>
              <w:pStyle w:val="ListParagraph"/>
              <w:numPr>
                <w:ilvl w:val="0"/>
                <w:numId w:val="15"/>
              </w:numPr>
              <w:spacing w:before="120" w:after="120"/>
              <w:jc w:val="both"/>
              <w:rPr>
                <w:lang w:val="en-US"/>
              </w:rPr>
            </w:pPr>
            <w:r>
              <w:rPr>
                <w:lang w:val="en-US"/>
              </w:rPr>
              <w:t>Evaluation and selection of IFU algorithms</w:t>
            </w:r>
          </w:p>
        </w:tc>
      </w:tr>
      <w:tr w:rsidR="00B16DC8" w:rsidRPr="00535F0D" w14:paraId="7116D4FF"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730710A7" w14:textId="77777777" w:rsidR="00B16DC8" w:rsidRPr="00BB7411" w:rsidRDefault="00B16DC8" w:rsidP="004815F0">
            <w:pPr>
              <w:spacing w:before="120" w:after="120"/>
              <w:rPr>
                <w:b/>
                <w:lang w:val="en-US"/>
              </w:rPr>
            </w:pPr>
            <w:r w:rsidRPr="00BB7411">
              <w:rPr>
                <w:b/>
                <w:lang w:val="en-US"/>
              </w:rPr>
              <w:t>Description</w:t>
            </w:r>
          </w:p>
        </w:tc>
      </w:tr>
      <w:tr w:rsidR="00B16DC8" w:rsidRPr="008E4D80" w14:paraId="2BECE8BB"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13F61E12" w14:textId="77777777" w:rsidR="000A0C94" w:rsidRPr="00BB7411" w:rsidRDefault="000A0C94" w:rsidP="00E23DDB">
            <w:pPr>
              <w:spacing w:before="120"/>
              <w:rPr>
                <w:b/>
                <w:lang w:val="en-US"/>
              </w:rPr>
            </w:pPr>
            <w:r w:rsidRPr="00BB7411">
              <w:rPr>
                <w:b/>
                <w:lang w:val="en-US"/>
              </w:rPr>
              <w:t>WP</w:t>
            </w:r>
            <w:r w:rsidR="00C45586">
              <w:rPr>
                <w:b/>
                <w:lang w:val="en-US"/>
              </w:rPr>
              <w:t> </w:t>
            </w:r>
            <w:r w:rsidRPr="00BB7411">
              <w:rPr>
                <w:b/>
                <w:lang w:val="en-US"/>
              </w:rPr>
              <w:t xml:space="preserve">1.1: Exploration of data acquisition </w:t>
            </w:r>
          </w:p>
          <w:p w14:paraId="63EC4D83" w14:textId="77777777" w:rsidR="009E6248" w:rsidRDefault="000A0C94" w:rsidP="0058543E">
            <w:pPr>
              <w:spacing w:before="120" w:after="120"/>
              <w:jc w:val="both"/>
              <w:rPr>
                <w:lang w:val="en-US"/>
              </w:rPr>
            </w:pPr>
            <w:r w:rsidRPr="00BB7411">
              <w:rPr>
                <w:lang w:val="en-US"/>
              </w:rPr>
              <w:t xml:space="preserve">In this WP, </w:t>
            </w:r>
            <w:r w:rsidR="001C1D90">
              <w:rPr>
                <w:lang w:val="en-US"/>
              </w:rPr>
              <w:t xml:space="preserve">a short review of </w:t>
            </w:r>
            <w:r w:rsidR="003F0084">
              <w:rPr>
                <w:lang w:val="en-US"/>
              </w:rPr>
              <w:t xml:space="preserve">the </w:t>
            </w:r>
            <w:r w:rsidR="001C1D90">
              <w:rPr>
                <w:lang w:val="en-US"/>
              </w:rPr>
              <w:t>current state of art in ISA research</w:t>
            </w:r>
            <w:r w:rsidR="003F0084">
              <w:rPr>
                <w:lang w:val="en-US"/>
              </w:rPr>
              <w:t>,</w:t>
            </w:r>
            <w:r w:rsidR="001C1D90">
              <w:rPr>
                <w:lang w:val="en-US"/>
              </w:rPr>
              <w:t xml:space="preserve"> based on the continuous research field done by ESIT</w:t>
            </w:r>
            <w:r w:rsidR="003F0084">
              <w:rPr>
                <w:lang w:val="en-US"/>
              </w:rPr>
              <w:t>, is conducted</w:t>
            </w:r>
            <w:r w:rsidR="001C1D90">
              <w:rPr>
                <w:lang w:val="en-US"/>
              </w:rPr>
              <w:t xml:space="preserve">. The results of the review will determine the </w:t>
            </w:r>
            <w:r w:rsidR="00D60BC2">
              <w:rPr>
                <w:lang w:val="en-US"/>
              </w:rPr>
              <w:t xml:space="preserve">later </w:t>
            </w:r>
            <w:r w:rsidR="003F0084">
              <w:rPr>
                <w:lang w:val="en-US"/>
              </w:rPr>
              <w:t>hardware and software</w:t>
            </w:r>
            <w:r w:rsidR="007F121F">
              <w:rPr>
                <w:lang w:val="en-US"/>
              </w:rPr>
              <w:t xml:space="preserve"> platform</w:t>
            </w:r>
            <w:r w:rsidR="00D60BC2">
              <w:rPr>
                <w:lang w:val="en-US"/>
              </w:rPr>
              <w:t xml:space="preserve"> with RISC-V</w:t>
            </w:r>
            <w:r w:rsidR="001C1D90">
              <w:rPr>
                <w:lang w:val="en-US"/>
              </w:rPr>
              <w:t xml:space="preserve">. Moreover, </w:t>
            </w:r>
            <w:r w:rsidRPr="00BB7411">
              <w:rPr>
                <w:lang w:val="en-US"/>
              </w:rPr>
              <w:t xml:space="preserve">the data </w:t>
            </w:r>
            <w:r w:rsidR="00310A4A">
              <w:rPr>
                <w:lang w:val="en-US"/>
              </w:rPr>
              <w:t xml:space="preserve">acquisition in the </w:t>
            </w:r>
            <w:r w:rsidR="003F0084">
              <w:rPr>
                <w:lang w:val="en-US"/>
              </w:rPr>
              <w:t>platform</w:t>
            </w:r>
            <w:r w:rsidR="007F121F">
              <w:rPr>
                <w:lang w:val="en-US"/>
              </w:rPr>
              <w:t xml:space="preserve"> </w:t>
            </w:r>
            <w:r w:rsidR="00310A4A">
              <w:rPr>
                <w:lang w:val="en-US"/>
              </w:rPr>
              <w:t>is</w:t>
            </w:r>
            <w:r w:rsidRPr="00BB7411">
              <w:rPr>
                <w:lang w:val="en-US"/>
              </w:rPr>
              <w:t xml:space="preserve"> explored. Therefore, we research the capabilities of hardware and software </w:t>
            </w:r>
            <w:r w:rsidR="003F0084">
              <w:rPr>
                <w:lang w:val="en-US"/>
              </w:rPr>
              <w:t>sensors</w:t>
            </w:r>
            <w:r w:rsidRPr="00BB7411">
              <w:rPr>
                <w:lang w:val="en-US"/>
              </w:rPr>
              <w:t xml:space="preserve">, as well as their utilization for our approach. </w:t>
            </w:r>
            <w:r w:rsidR="006D740B">
              <w:rPr>
                <w:lang w:val="en-US"/>
              </w:rPr>
              <w:t>This analysis will target embedded-Linux-based platforms, as well as FreeRTOS-based platforms</w:t>
            </w:r>
            <w:r w:rsidR="00D60BC2">
              <w:rPr>
                <w:lang w:val="en-US"/>
              </w:rPr>
              <w:t xml:space="preserve"> which are more relevant for low power embedded systems</w:t>
            </w:r>
            <w:r w:rsidR="006D740B">
              <w:rPr>
                <w:lang w:val="en-US"/>
              </w:rPr>
              <w:t xml:space="preserve">. </w:t>
            </w:r>
            <w:r w:rsidR="003F0084">
              <w:rPr>
                <w:lang w:val="en-US"/>
              </w:rPr>
              <w:t xml:space="preserve">The results of the analysis </w:t>
            </w:r>
            <w:r w:rsidR="00C94084">
              <w:rPr>
                <w:lang w:val="en-US"/>
              </w:rPr>
              <w:t xml:space="preserve">will be the basis for the sensor </w:t>
            </w:r>
            <w:r w:rsidR="000863FF">
              <w:rPr>
                <w:lang w:val="en-US"/>
              </w:rPr>
              <w:t>concept and</w:t>
            </w:r>
            <w:r w:rsidR="002E1C61">
              <w:rPr>
                <w:lang w:val="en-US"/>
              </w:rPr>
              <w:t xml:space="preserve"> </w:t>
            </w:r>
            <w:r w:rsidR="00C94084">
              <w:rPr>
                <w:lang w:val="en-US"/>
              </w:rPr>
              <w:t xml:space="preserve">will be used to evaluate the features for the IFU algorithms. </w:t>
            </w:r>
            <w:r w:rsidR="0058543E">
              <w:rPr>
                <w:lang w:val="en-US"/>
              </w:rPr>
              <w:t xml:space="preserve"> </w:t>
            </w:r>
          </w:p>
          <w:p w14:paraId="7B668489" w14:textId="77777777" w:rsidR="00901878" w:rsidRDefault="009E6248" w:rsidP="0058543E">
            <w:pPr>
              <w:spacing w:before="120" w:after="120"/>
              <w:jc w:val="both"/>
              <w:rPr>
                <w:lang w:val="en-US"/>
              </w:rPr>
            </w:pPr>
            <w:r>
              <w:rPr>
                <w:lang w:val="en-US"/>
              </w:rPr>
              <w:t xml:space="preserve">The sensor concept will include the possible </w:t>
            </w:r>
            <w:r w:rsidR="002F1B82">
              <w:rPr>
                <w:lang w:val="en-US"/>
              </w:rPr>
              <w:t xml:space="preserve">on-chip </w:t>
            </w:r>
            <w:r>
              <w:rPr>
                <w:lang w:val="en-US"/>
              </w:rPr>
              <w:t xml:space="preserve">sensors and their properties. The main properties will include the measurement performance, resource usage, and relation to other sensors. </w:t>
            </w:r>
            <w:r w:rsidR="0058543E">
              <w:rPr>
                <w:lang w:val="en-US"/>
              </w:rPr>
              <w:t xml:space="preserve">The sensor concept will </w:t>
            </w:r>
            <w:r>
              <w:rPr>
                <w:lang w:val="en-US"/>
              </w:rPr>
              <w:t xml:space="preserve">also </w:t>
            </w:r>
            <w:r w:rsidR="00D60BC2">
              <w:rPr>
                <w:lang w:val="en-US"/>
              </w:rPr>
              <w:t xml:space="preserve">include state of the art opportunities for monitoring complex processor cores like Intel and </w:t>
            </w:r>
            <w:r w:rsidR="0065356F">
              <w:rPr>
                <w:lang w:val="en-US"/>
              </w:rPr>
              <w:t>AMD</w:t>
            </w:r>
            <w:r w:rsidR="00D60BC2">
              <w:rPr>
                <w:lang w:val="en-US"/>
              </w:rPr>
              <w:t xml:space="preserve"> </w:t>
            </w:r>
            <w:r w:rsidR="004B4FE6">
              <w:rPr>
                <w:lang w:val="en-US"/>
              </w:rPr>
              <w:t>e.g.</w:t>
            </w:r>
            <w:r w:rsidR="00D60BC2">
              <w:rPr>
                <w:lang w:val="en-US"/>
              </w:rPr>
              <w:t xml:space="preserve">by using </w:t>
            </w:r>
            <w:r w:rsidR="004B4FE6">
              <w:rPr>
                <w:lang w:val="en-US"/>
              </w:rPr>
              <w:t xml:space="preserve">Intel’s </w:t>
            </w:r>
            <w:r w:rsidR="00D60BC2">
              <w:rPr>
                <w:lang w:val="en-US"/>
              </w:rPr>
              <w:t xml:space="preserve">machine check architecture. This enables </w:t>
            </w:r>
            <w:r w:rsidR="0058543E">
              <w:rPr>
                <w:lang w:val="en-US"/>
              </w:rPr>
              <w:t>a preliminary evaluation</w:t>
            </w:r>
            <w:r w:rsidR="00D60BC2">
              <w:rPr>
                <w:lang w:val="en-US"/>
              </w:rPr>
              <w:t xml:space="preserve"> and </w:t>
            </w:r>
            <w:r w:rsidR="000863FF">
              <w:rPr>
                <w:lang w:val="en-US"/>
              </w:rPr>
              <w:t>an exploitation of our approaches</w:t>
            </w:r>
            <w:r w:rsidR="00D60BC2">
              <w:rPr>
                <w:lang w:val="en-US"/>
              </w:rPr>
              <w:t xml:space="preserve"> with this processor architectures.</w:t>
            </w:r>
          </w:p>
          <w:p w14:paraId="26F775D4" w14:textId="77777777" w:rsidR="00B16DC8" w:rsidRPr="00BB7411" w:rsidRDefault="00B16DC8" w:rsidP="008B2479">
            <w:pPr>
              <w:spacing w:before="120" w:after="120"/>
              <w:jc w:val="both"/>
              <w:rPr>
                <w:b/>
                <w:lang w:val="en-US"/>
              </w:rPr>
            </w:pPr>
            <w:r w:rsidRPr="00BB7411">
              <w:rPr>
                <w:b/>
                <w:lang w:val="en-US"/>
              </w:rPr>
              <w:t>WP</w:t>
            </w:r>
            <w:r w:rsidR="00C45586">
              <w:rPr>
                <w:b/>
                <w:lang w:val="en-US"/>
              </w:rPr>
              <w:t> </w:t>
            </w:r>
            <w:r w:rsidRPr="00BB7411">
              <w:rPr>
                <w:b/>
                <w:lang w:val="en-US"/>
              </w:rPr>
              <w:t>1.</w:t>
            </w:r>
            <w:r w:rsidR="00BA6264" w:rsidRPr="00BB7411">
              <w:rPr>
                <w:b/>
                <w:lang w:val="en-US"/>
              </w:rPr>
              <w:t>2</w:t>
            </w:r>
            <w:r w:rsidRPr="00BB7411">
              <w:rPr>
                <w:b/>
                <w:lang w:val="en-US"/>
              </w:rPr>
              <w:t xml:space="preserve">: </w:t>
            </w:r>
            <w:r w:rsidR="00F06C2C">
              <w:rPr>
                <w:b/>
                <w:lang w:val="en-US"/>
              </w:rPr>
              <w:t>E</w:t>
            </w:r>
            <w:r w:rsidR="00943B8D">
              <w:rPr>
                <w:b/>
                <w:lang w:val="en-US"/>
              </w:rPr>
              <w:t xml:space="preserve">valuation </w:t>
            </w:r>
            <w:r w:rsidRPr="00BB7411">
              <w:rPr>
                <w:b/>
                <w:lang w:val="en-US"/>
              </w:rPr>
              <w:t xml:space="preserve">of existing </w:t>
            </w:r>
            <w:r w:rsidR="00F06C2C">
              <w:rPr>
                <w:b/>
                <w:lang w:val="en-US"/>
              </w:rPr>
              <w:t>data analysis and information</w:t>
            </w:r>
            <w:r w:rsidRPr="00BB7411">
              <w:rPr>
                <w:b/>
                <w:lang w:val="en-US"/>
              </w:rPr>
              <w:t xml:space="preserve"> fusion algorithms concerning the implications for </w:t>
            </w:r>
            <w:r w:rsidR="00FE4429">
              <w:rPr>
                <w:b/>
                <w:lang w:val="en-US"/>
              </w:rPr>
              <w:t>processor state data</w:t>
            </w:r>
            <w:r w:rsidR="00F06C2C">
              <w:rPr>
                <w:b/>
                <w:lang w:val="en-US"/>
              </w:rPr>
              <w:t xml:space="preserve"> </w:t>
            </w:r>
            <w:r w:rsidRPr="00BB7411">
              <w:rPr>
                <w:b/>
                <w:lang w:val="en-US"/>
              </w:rPr>
              <w:t>fusion</w:t>
            </w:r>
          </w:p>
          <w:p w14:paraId="7E701BCE" w14:textId="77777777" w:rsidR="00895916" w:rsidRDefault="00895916" w:rsidP="008223CE">
            <w:pPr>
              <w:spacing w:before="120" w:after="120"/>
              <w:jc w:val="both"/>
              <w:rPr>
                <w:lang w:val="en-US"/>
              </w:rPr>
            </w:pPr>
            <w:r w:rsidRPr="00895916">
              <w:rPr>
                <w:lang w:val="en-US"/>
              </w:rPr>
              <w:t>Feature extraction and selection operations are necessary to reduce the number of variables to a range manageable in small-scale systems like processor</w:t>
            </w:r>
            <w:r w:rsidR="007E4910">
              <w:rPr>
                <w:lang w:val="en-US"/>
              </w:rPr>
              <w:t>s</w:t>
            </w:r>
            <w:r w:rsidRPr="00895916">
              <w:rPr>
                <w:lang w:val="en-US"/>
              </w:rPr>
              <w:t>. The contribution to the project will cover theoretical studies of the fundamentals to the extraction of powerful features</w:t>
            </w:r>
            <w:r w:rsidR="00D01835">
              <w:rPr>
                <w:lang w:val="en-US"/>
              </w:rPr>
              <w:t>,</w:t>
            </w:r>
            <w:r w:rsidRPr="00895916">
              <w:rPr>
                <w:lang w:val="en-US"/>
              </w:rPr>
              <w:t xml:space="preserve"> as well as investigations of feature selection principles regarding dimensionality reduction and performance of later decision making. Such topics as</w:t>
            </w:r>
            <w:r w:rsidR="00161DDE">
              <w:rPr>
                <w:lang w:val="en-US"/>
              </w:rPr>
              <w:t xml:space="preserve"> well as</w:t>
            </w:r>
            <w:r w:rsidRPr="00895916">
              <w:rPr>
                <w:lang w:val="en-US"/>
              </w:rPr>
              <w:t xml:space="preserve"> design of robust and accurate classifiers and fast computational execution time will be investigated. Furthermore, generalization ability, adaptation</w:t>
            </w:r>
            <w:r w:rsidR="00F84D78">
              <w:rPr>
                <w:lang w:val="en-US"/>
              </w:rPr>
              <w:t>,</w:t>
            </w:r>
            <w:r w:rsidRPr="00895916">
              <w:rPr>
                <w:lang w:val="en-US"/>
              </w:rPr>
              <w:t xml:space="preserve"> and automation properties of the developed methods will be analyzed.</w:t>
            </w:r>
          </w:p>
          <w:p w14:paraId="2DE7AD37" w14:textId="1F012788" w:rsidR="00B16DC8" w:rsidRPr="00BB7411" w:rsidRDefault="00B66394" w:rsidP="00CB73FD">
            <w:pPr>
              <w:spacing w:before="120" w:after="120"/>
              <w:jc w:val="both"/>
              <w:rPr>
                <w:lang w:val="en-US"/>
              </w:rPr>
            </w:pPr>
            <w:r w:rsidRPr="00BB7411">
              <w:rPr>
                <w:lang w:val="en-US"/>
              </w:rPr>
              <w:t>The</w:t>
            </w:r>
            <w:r w:rsidR="008223CE" w:rsidRPr="00BB7411">
              <w:rPr>
                <w:lang w:val="en-US"/>
              </w:rPr>
              <w:t xml:space="preserve"> information encoded in the</w:t>
            </w:r>
            <w:r w:rsidRPr="00BB7411">
              <w:rPr>
                <w:lang w:val="en-US"/>
              </w:rPr>
              <w:t xml:space="preserve"> features extracted </w:t>
            </w:r>
            <w:r w:rsidR="00BC04ED">
              <w:rPr>
                <w:lang w:val="en-US"/>
              </w:rPr>
              <w:t xml:space="preserve">and, if </w:t>
            </w:r>
            <w:r w:rsidR="00674415">
              <w:rPr>
                <w:lang w:val="en-US"/>
              </w:rPr>
              <w:t>necessar</w:t>
            </w:r>
            <w:r w:rsidR="006F1E01">
              <w:rPr>
                <w:lang w:val="en-US"/>
              </w:rPr>
              <w:t>y</w:t>
            </w:r>
            <w:r w:rsidR="00BC04ED">
              <w:rPr>
                <w:lang w:val="en-US"/>
              </w:rPr>
              <w:t xml:space="preserve">, selected </w:t>
            </w:r>
            <w:r w:rsidRPr="00BB7411">
              <w:rPr>
                <w:lang w:val="en-US"/>
              </w:rPr>
              <w:t xml:space="preserve">by the chosen algorithms </w:t>
            </w:r>
            <w:r w:rsidR="008223CE" w:rsidRPr="00BB7411">
              <w:rPr>
                <w:lang w:val="en-US"/>
              </w:rPr>
              <w:t>is</w:t>
            </w:r>
            <w:r w:rsidRPr="00BB7411">
              <w:rPr>
                <w:lang w:val="en-US"/>
              </w:rPr>
              <w:t xml:space="preserve"> the base for the subsequently applied information fusion algorithms.</w:t>
            </w:r>
            <w:r w:rsidR="00DC7037" w:rsidRPr="00BB7411">
              <w:rPr>
                <w:lang w:val="en-US"/>
              </w:rPr>
              <w:t xml:space="preserve"> These</w:t>
            </w:r>
            <w:r w:rsidR="00B16DC8" w:rsidRPr="00BB7411">
              <w:rPr>
                <w:lang w:val="en-US"/>
              </w:rPr>
              <w:t xml:space="preserve"> are </w:t>
            </w:r>
            <w:r w:rsidR="008C10A6" w:rsidRPr="00BB7411">
              <w:rPr>
                <w:lang w:val="en-US"/>
              </w:rPr>
              <w:t>analyzed</w:t>
            </w:r>
            <w:r w:rsidR="00B16DC8" w:rsidRPr="00BB7411">
              <w:rPr>
                <w:lang w:val="en-US"/>
              </w:rPr>
              <w:t xml:space="preserve"> co</w:t>
            </w:r>
            <w:r w:rsidR="003B2588" w:rsidRPr="00BB7411">
              <w:rPr>
                <w:lang w:val="en-US"/>
              </w:rPr>
              <w:t>ncerning the implication</w:t>
            </w:r>
            <w:r w:rsidR="00BF0624" w:rsidRPr="00BB7411">
              <w:rPr>
                <w:lang w:val="en-US"/>
              </w:rPr>
              <w:t>s</w:t>
            </w:r>
            <w:r w:rsidR="003B2588" w:rsidRPr="00BB7411">
              <w:rPr>
                <w:lang w:val="en-US"/>
              </w:rPr>
              <w:t xml:space="preserve"> for </w:t>
            </w:r>
            <w:r w:rsidR="009C0721">
              <w:rPr>
                <w:lang w:val="en-US"/>
              </w:rPr>
              <w:t>processor status</w:t>
            </w:r>
            <w:r w:rsidR="00B16DC8" w:rsidRPr="00BB7411">
              <w:rPr>
                <w:lang w:val="en-US"/>
              </w:rPr>
              <w:t xml:space="preserve"> data fusion.</w:t>
            </w:r>
            <w:r w:rsidR="00BF0624" w:rsidRPr="00BB7411">
              <w:rPr>
                <w:lang w:val="en-US"/>
              </w:rPr>
              <w:t xml:space="preserve"> These works rely on the data sources identified in WP</w:t>
            </w:r>
            <w:r w:rsidR="00161DDE">
              <w:rPr>
                <w:lang w:val="en-US"/>
              </w:rPr>
              <w:t> </w:t>
            </w:r>
            <w:r w:rsidR="00BF0624" w:rsidRPr="00BB7411">
              <w:rPr>
                <w:lang w:val="en-US"/>
              </w:rPr>
              <w:t>1.1 and the feature</w:t>
            </w:r>
            <w:r w:rsidR="00551785" w:rsidRPr="00BB7411">
              <w:rPr>
                <w:lang w:val="en-US"/>
              </w:rPr>
              <w:t>s</w:t>
            </w:r>
            <w:r w:rsidR="00BF0624" w:rsidRPr="00BB7411">
              <w:rPr>
                <w:lang w:val="en-US"/>
              </w:rPr>
              <w:t xml:space="preserve"> extracted from the data acquired from these. </w:t>
            </w:r>
            <w:r w:rsidR="00DC7037" w:rsidRPr="00BB7411">
              <w:rPr>
                <w:lang w:val="en-US"/>
              </w:rPr>
              <w:lastRenderedPageBreak/>
              <w:t>The</w:t>
            </w:r>
            <w:r w:rsidR="00513475" w:rsidRPr="00BB7411">
              <w:rPr>
                <w:lang w:val="en-US"/>
              </w:rPr>
              <w:t xml:space="preserve"> characteristics of the data will be mapped onto the information fusion algorithms, which are considered to be applicable for on-chip condition monitoring. </w:t>
            </w:r>
            <w:r w:rsidR="00551785" w:rsidRPr="00BB7411">
              <w:rPr>
                <w:lang w:val="en-US"/>
              </w:rPr>
              <w:t>A</w:t>
            </w:r>
            <w:r w:rsidR="00513475" w:rsidRPr="00BB7411">
              <w:rPr>
                <w:lang w:val="en-US"/>
              </w:rPr>
              <w:t xml:space="preserve"> multitude of possible fusion algorithms are possible and applicable. These originate from the informat</w:t>
            </w:r>
            <w:r w:rsidR="00CB73FD">
              <w:rPr>
                <w:lang w:val="en-US"/>
              </w:rPr>
              <w:t xml:space="preserve">ion models described in Section </w:t>
            </w:r>
            <w:r w:rsidR="00CB73FD">
              <w:rPr>
                <w:lang w:val="en-US"/>
              </w:rPr>
              <w:fldChar w:fldCharType="begin"/>
            </w:r>
            <w:r w:rsidR="00CB73FD">
              <w:rPr>
                <w:lang w:val="en-US"/>
              </w:rPr>
              <w:instrText xml:space="preserve"> REF _Ref486337453 \r \h </w:instrText>
            </w:r>
            <w:r w:rsidR="00CB73FD">
              <w:rPr>
                <w:lang w:val="en-US"/>
              </w:rPr>
            </w:r>
            <w:r w:rsidR="00CB73FD">
              <w:rPr>
                <w:lang w:val="en-US"/>
              </w:rPr>
              <w:fldChar w:fldCharType="separate"/>
            </w:r>
            <w:r w:rsidR="00AA0F8A">
              <w:rPr>
                <w:lang w:val="en-US"/>
              </w:rPr>
              <w:t>1.b.b</w:t>
            </w:r>
            <w:r w:rsidR="00CB73FD">
              <w:rPr>
                <w:lang w:val="en-US"/>
              </w:rPr>
              <w:fldChar w:fldCharType="end"/>
            </w:r>
            <w:r w:rsidR="00513475" w:rsidRPr="00BB7411">
              <w:rPr>
                <w:lang w:val="en-US"/>
              </w:rPr>
              <w:t>.</w:t>
            </w:r>
            <w:r w:rsidR="00C970B9" w:rsidRPr="00BB7411">
              <w:rPr>
                <w:lang w:val="en-US"/>
              </w:rPr>
              <w:t xml:space="preserve"> </w:t>
            </w:r>
            <w:r w:rsidR="00FC1201">
              <w:rPr>
                <w:lang w:val="en-US"/>
              </w:rPr>
              <w:t>T</w:t>
            </w:r>
            <w:r w:rsidR="00A92240" w:rsidRPr="00BB7411">
              <w:rPr>
                <w:lang w:val="en-US"/>
              </w:rPr>
              <w:t>he multilayer attribute-based conflict-reducing observation system (MACRO)</w:t>
            </w:r>
            <w:r w:rsidR="008F5066">
              <w:rPr>
                <w:lang w:val="en-US"/>
              </w:rPr>
              <w:t xml:space="preserve"> </w:t>
            </w:r>
            <w:r w:rsidR="00C970B9" w:rsidRPr="00BB7411">
              <w:rPr>
                <w:lang w:val="en-US"/>
              </w:rPr>
              <w:t xml:space="preserve">for information fusion concerning </w:t>
            </w:r>
            <w:r w:rsidR="00406FBA" w:rsidRPr="00BB7411">
              <w:rPr>
                <w:lang w:val="en-US"/>
              </w:rPr>
              <w:t>condition monitoring of complex systems</w:t>
            </w:r>
            <w:r w:rsidR="004412F9">
              <w:rPr>
                <w:lang w:val="en-US"/>
              </w:rPr>
              <w:t xml:space="preserve"> will be adopted to chip </w:t>
            </w:r>
            <w:r w:rsidR="00281B5F">
              <w:rPr>
                <w:lang w:val="en-US"/>
              </w:rPr>
              <w:t>behavior</w:t>
            </w:r>
            <w:r w:rsidR="004412F9">
              <w:rPr>
                <w:lang w:val="en-US"/>
              </w:rPr>
              <w:t xml:space="preserve"> </w:t>
            </w:r>
            <w:r w:rsidR="004412F9">
              <w:rPr>
                <w:lang w:val="en-US"/>
              </w:rPr>
              <w:fldChar w:fldCharType="begin"/>
            </w:r>
            <w:r w:rsidR="00B67345">
              <w:rPr>
                <w:lang w:val="en-US"/>
              </w:rPr>
              <w:instrText>ADDIN CITAVI.PLACEHOLDER 79cd68b6-75fb-4ae0-ad2e-930187386225 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tNw7ZuMTddPC9UZXh0Pg0KICAgIDwvVGV4dFVuaXQ+DQogIDwvVGV4dFVuaXRzPg0KPC9QbGFjZWhvbGRlcj4=</w:instrText>
            </w:r>
            <w:r w:rsidR="004412F9">
              <w:rPr>
                <w:lang w:val="en-US"/>
              </w:rPr>
              <w:fldChar w:fldCharType="separate"/>
            </w:r>
            <w:bookmarkStart w:id="63" w:name="_CTVP00179cd68b675fb4ae0ad2e930187386225"/>
            <w:r w:rsidR="00ED32D8">
              <w:rPr>
                <w:lang w:val="en-US"/>
              </w:rPr>
              <w:t>[Mön17]</w:t>
            </w:r>
            <w:bookmarkEnd w:id="63"/>
            <w:r w:rsidR="004412F9">
              <w:rPr>
                <w:lang w:val="en-US"/>
              </w:rPr>
              <w:fldChar w:fldCharType="end"/>
            </w:r>
            <w:r w:rsidR="004412F9">
              <w:rPr>
                <w:lang w:val="en-US"/>
              </w:rPr>
              <w:t xml:space="preserve">. </w:t>
            </w:r>
            <w:r w:rsidR="00551785" w:rsidRPr="00BB7411">
              <w:rPr>
                <w:lang w:val="en-US"/>
              </w:rPr>
              <w:t xml:space="preserve">It </w:t>
            </w:r>
            <w:r w:rsidR="00DD7A8E" w:rsidRPr="00BB7411">
              <w:rPr>
                <w:lang w:val="en-US"/>
              </w:rPr>
              <w:t>is considered as a useful basis to the application of information fusion in processor</w:t>
            </w:r>
            <w:r w:rsidR="007E4910">
              <w:rPr>
                <w:lang w:val="en-US"/>
              </w:rPr>
              <w:t>s</w:t>
            </w:r>
            <w:r w:rsidR="00DD7A8E" w:rsidRPr="00BB7411">
              <w:rPr>
                <w:lang w:val="en-US"/>
              </w:rPr>
              <w:t xml:space="preserve"> for condition monitoring. Its applicability is determined by tests on the data acquired from the data sources identified in WP</w:t>
            </w:r>
            <w:r w:rsidR="00161DDE">
              <w:rPr>
                <w:lang w:val="en-US"/>
              </w:rPr>
              <w:t> </w:t>
            </w:r>
            <w:r w:rsidR="00DD7A8E" w:rsidRPr="00BB7411">
              <w:rPr>
                <w:lang w:val="en-US"/>
              </w:rPr>
              <w:t xml:space="preserve">1.1. </w:t>
            </w:r>
            <w:r w:rsidR="00D575FA" w:rsidRPr="00BB7411">
              <w:rPr>
                <w:lang w:val="en-US"/>
              </w:rPr>
              <w:t xml:space="preserve">The findings of this </w:t>
            </w:r>
            <w:r w:rsidR="00635ED8">
              <w:rPr>
                <w:lang w:val="en-US"/>
              </w:rPr>
              <w:t>WP</w:t>
            </w:r>
            <w:r w:rsidR="00D575FA" w:rsidRPr="00BB7411">
              <w:rPr>
                <w:lang w:val="en-US"/>
              </w:rPr>
              <w:t xml:space="preserve"> serve as the basis for WP</w:t>
            </w:r>
            <w:r w:rsidR="00161DDE">
              <w:rPr>
                <w:lang w:val="en-US"/>
              </w:rPr>
              <w:t> </w:t>
            </w:r>
            <w:r w:rsidR="00D575FA" w:rsidRPr="00BB7411">
              <w:rPr>
                <w:lang w:val="en-US"/>
              </w:rPr>
              <w:t>2.</w:t>
            </w:r>
            <w:r w:rsidR="00161DDE">
              <w:rPr>
                <w:lang w:val="en-US"/>
              </w:rPr>
              <w:t>2</w:t>
            </w:r>
            <w:r w:rsidR="00D575FA" w:rsidRPr="00BB7411">
              <w:rPr>
                <w:lang w:val="en-US"/>
              </w:rPr>
              <w:t xml:space="preserve"> to research the actual information fusion algorithm appli</w:t>
            </w:r>
            <w:r w:rsidR="001B69D1" w:rsidRPr="00BB7411">
              <w:rPr>
                <w:lang w:val="en-US"/>
              </w:rPr>
              <w:t>cable</w:t>
            </w:r>
            <w:r w:rsidR="00D575FA" w:rsidRPr="00BB7411">
              <w:rPr>
                <w:lang w:val="en-US"/>
              </w:rPr>
              <w:t xml:space="preserve"> for on-chip condition monitoring.</w:t>
            </w:r>
          </w:p>
        </w:tc>
      </w:tr>
      <w:tr w:rsidR="00B16DC8" w:rsidRPr="00BB7411" w14:paraId="01A1FF92"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shd w:val="clear" w:color="auto" w:fill="F2F2F2" w:themeFill="background1" w:themeFillShade="F2"/>
          </w:tcPr>
          <w:p w14:paraId="3AA907EE" w14:textId="77777777" w:rsidR="00B16DC8" w:rsidRPr="00BB7411" w:rsidRDefault="00B16DC8" w:rsidP="004815F0">
            <w:pPr>
              <w:spacing w:before="120" w:after="120"/>
              <w:rPr>
                <w:b/>
                <w:lang w:val="en-US"/>
              </w:rPr>
            </w:pPr>
            <w:r w:rsidRPr="00BB7411">
              <w:rPr>
                <w:b/>
                <w:lang w:val="en-US"/>
              </w:rPr>
              <w:lastRenderedPageBreak/>
              <w:t>Results</w:t>
            </w:r>
          </w:p>
        </w:tc>
      </w:tr>
      <w:tr w:rsidR="00B16DC8" w:rsidRPr="008E4D80" w14:paraId="03B1E84A"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3ED629CE" w14:textId="77777777" w:rsidR="003349D5" w:rsidRDefault="00DA185D" w:rsidP="007C2D58">
            <w:pPr>
              <w:spacing w:before="120" w:after="120"/>
              <w:jc w:val="both"/>
              <w:rPr>
                <w:lang w:val="en-US"/>
              </w:rPr>
            </w:pPr>
            <w:r>
              <w:rPr>
                <w:lang w:val="en-US"/>
              </w:rPr>
              <w:t xml:space="preserve">Within WP 1, the hardware and software platform for this project will be determined. Moreover, a sensor concept </w:t>
            </w:r>
            <w:r w:rsidR="0033102D">
              <w:rPr>
                <w:lang w:val="en-US"/>
              </w:rPr>
              <w:t xml:space="preserve">for the monitoring of the values inside the processor </w:t>
            </w:r>
            <w:r>
              <w:rPr>
                <w:lang w:val="en-US"/>
              </w:rPr>
              <w:t>will be developed for the target platform</w:t>
            </w:r>
            <w:r w:rsidR="002C73C6">
              <w:rPr>
                <w:lang w:val="en-US"/>
              </w:rPr>
              <w:t>, based on existing techniques and their extensions</w:t>
            </w:r>
            <w:r>
              <w:rPr>
                <w:lang w:val="en-US"/>
              </w:rPr>
              <w:t>. It contains hardware and software sensors, their data type, measurement rate and accuracy. In addition, the sensor concept gives an overview about current knowledge on how different values relate to each other, as well as an outlook</w:t>
            </w:r>
            <w:r w:rsidR="002F1B82">
              <w:rPr>
                <w:lang w:val="en-US"/>
              </w:rPr>
              <w:t xml:space="preserve"> to further opportunities with future architectures</w:t>
            </w:r>
            <w:r>
              <w:rPr>
                <w:lang w:val="en-US"/>
              </w:rPr>
              <w:t>.</w:t>
            </w:r>
            <w:r w:rsidR="000F1A94">
              <w:rPr>
                <w:lang w:val="en-US"/>
              </w:rPr>
              <w:t xml:space="preserve"> A first evaluation of the sensor concept will be </w:t>
            </w:r>
            <w:r w:rsidR="003349D5">
              <w:rPr>
                <w:lang w:val="en-US"/>
              </w:rPr>
              <w:t xml:space="preserve">done by comparing it to the capabilities of </w:t>
            </w:r>
            <w:r w:rsidR="002C73C6">
              <w:rPr>
                <w:lang w:val="en-US"/>
              </w:rPr>
              <w:t>system monitors coming from complex processor cores like Intel and AMD</w:t>
            </w:r>
            <w:r w:rsidR="003349D5">
              <w:rPr>
                <w:lang w:val="en-US"/>
              </w:rPr>
              <w:t>.</w:t>
            </w:r>
          </w:p>
          <w:p w14:paraId="390E8C4B" w14:textId="77777777" w:rsidR="00D01835" w:rsidRDefault="003349D5" w:rsidP="007C2D58">
            <w:pPr>
              <w:spacing w:before="120" w:after="120"/>
              <w:jc w:val="both"/>
              <w:rPr>
                <w:lang w:val="en-US"/>
              </w:rPr>
            </w:pPr>
            <w:r>
              <w:rPr>
                <w:lang w:val="en-US"/>
              </w:rPr>
              <w:t>The sensor concept wil</w:t>
            </w:r>
            <w:r w:rsidR="00D01835">
              <w:rPr>
                <w:lang w:val="en-US"/>
              </w:rPr>
              <w:t xml:space="preserve">l be used in the studies of feature extraction and selection, conducted within WP 1. Moreover, the requirements of promising IFU algorithms and the capabilities of the platform will be </w:t>
            </w:r>
            <w:r w:rsidR="003F74F0">
              <w:rPr>
                <w:lang w:val="en-US"/>
              </w:rPr>
              <w:t>matched, to develop a set of suitable algorithms.</w:t>
            </w:r>
          </w:p>
          <w:p w14:paraId="7E28F0FC" w14:textId="77777777" w:rsidR="00B16DC8" w:rsidRPr="00BB7411" w:rsidRDefault="00B16DC8" w:rsidP="007C2D58">
            <w:pPr>
              <w:spacing w:before="120" w:after="120"/>
              <w:jc w:val="both"/>
              <w:rPr>
                <w:b/>
                <w:lang w:val="en-US"/>
              </w:rPr>
            </w:pPr>
          </w:p>
        </w:tc>
      </w:tr>
    </w:tbl>
    <w:p w14:paraId="5B29125B" w14:textId="77777777" w:rsidR="00B16DC8" w:rsidRPr="00BB7411" w:rsidRDefault="00B16DC8" w:rsidP="008F5066">
      <w:pPr>
        <w:spacing w:before="240" w:after="60"/>
        <w:rPr>
          <w:b/>
          <w:lang w:val="en-US"/>
        </w:rPr>
      </w:pPr>
      <w:r w:rsidRPr="00BB7411">
        <w:rPr>
          <w:b/>
          <w:lang w:val="en-US"/>
        </w:rPr>
        <w:t xml:space="preserve">WP 2: </w:t>
      </w:r>
      <w:r w:rsidR="007C2D58" w:rsidRPr="00BB7411">
        <w:rPr>
          <w:b/>
          <w:lang w:val="en-US"/>
        </w:rPr>
        <w:t>Deployment of the algorithms and data acquisition methods</w:t>
      </w: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93"/>
        <w:gridCol w:w="1184"/>
        <w:gridCol w:w="1801"/>
        <w:gridCol w:w="3040"/>
      </w:tblGrid>
      <w:tr w:rsidR="008F5066" w:rsidRPr="00BB7411" w14:paraId="4265842D" w14:textId="77777777" w:rsidTr="008F5066">
        <w:trPr>
          <w:cantSplit/>
          <w:trHeight w:val="451"/>
        </w:trPr>
        <w:tc>
          <w:tcPr>
            <w:tcW w:w="1835" w:type="pct"/>
            <w:shd w:val="clear" w:color="auto" w:fill="F2F2F2" w:themeFill="background1" w:themeFillShade="F2"/>
            <w:vAlign w:val="center"/>
          </w:tcPr>
          <w:p w14:paraId="51B22518" w14:textId="77777777" w:rsidR="008F5066" w:rsidRPr="00BB7411" w:rsidRDefault="008F5066" w:rsidP="00BC593A">
            <w:pPr>
              <w:rPr>
                <w:b/>
                <w:lang w:val="en-US"/>
              </w:rPr>
            </w:pPr>
            <w:r w:rsidRPr="00BB7411">
              <w:rPr>
                <w:b/>
                <w:lang w:val="en-US"/>
              </w:rPr>
              <w:t>Staff effort (person months)</w:t>
            </w:r>
          </w:p>
        </w:tc>
        <w:tc>
          <w:tcPr>
            <w:tcW w:w="622" w:type="pct"/>
            <w:vAlign w:val="center"/>
          </w:tcPr>
          <w:p w14:paraId="3A45E31C" w14:textId="77777777" w:rsidR="008F5066" w:rsidRPr="00BB7411" w:rsidRDefault="00044EFE" w:rsidP="00BC593A">
            <w:pPr>
              <w:tabs>
                <w:tab w:val="left" w:pos="313"/>
                <w:tab w:val="center" w:pos="529"/>
              </w:tabs>
              <w:rPr>
                <w:lang w:val="en-US"/>
              </w:rPr>
            </w:pPr>
            <w:r>
              <w:rPr>
                <w:lang w:val="en-US"/>
              </w:rPr>
              <w:t>21</w:t>
            </w:r>
          </w:p>
        </w:tc>
        <w:tc>
          <w:tcPr>
            <w:tcW w:w="946" w:type="pct"/>
            <w:shd w:val="clear" w:color="auto" w:fill="F2F2F2" w:themeFill="background1" w:themeFillShade="F2"/>
            <w:vAlign w:val="center"/>
          </w:tcPr>
          <w:p w14:paraId="26267766" w14:textId="77777777" w:rsidR="008F5066" w:rsidRPr="00216AC2" w:rsidRDefault="008F5066" w:rsidP="00BC593A">
            <w:pPr>
              <w:rPr>
                <w:b/>
                <w:lang w:val="en-US"/>
              </w:rPr>
            </w:pPr>
            <w:r w:rsidRPr="00BB7411">
              <w:rPr>
                <w:b/>
                <w:lang w:val="en-US"/>
              </w:rPr>
              <w:t>Employee</w:t>
            </w:r>
          </w:p>
        </w:tc>
        <w:tc>
          <w:tcPr>
            <w:tcW w:w="1597" w:type="pct"/>
            <w:vAlign w:val="center"/>
          </w:tcPr>
          <w:p w14:paraId="2CBF4FCF" w14:textId="77777777" w:rsidR="008F5066" w:rsidRPr="00216AC2" w:rsidRDefault="008F5066" w:rsidP="00BC593A">
            <w:pPr>
              <w:tabs>
                <w:tab w:val="left" w:pos="313"/>
                <w:tab w:val="center" w:pos="529"/>
              </w:tabs>
              <w:rPr>
                <w:b/>
                <w:lang w:val="en-US"/>
              </w:rPr>
            </w:pPr>
            <w:r w:rsidRPr="00216AC2">
              <w:rPr>
                <w:lang w:val="en-US"/>
              </w:rPr>
              <w:t>P1 (100%) and P2 (100%)</w:t>
            </w:r>
          </w:p>
        </w:tc>
      </w:tr>
      <w:tr w:rsidR="00B16DC8" w:rsidRPr="00BB7411" w14:paraId="6AF912F3"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4B8C933B" w14:textId="77777777" w:rsidR="00B16DC8" w:rsidRPr="00BB7411" w:rsidRDefault="00B16DC8" w:rsidP="004815F0">
            <w:pPr>
              <w:rPr>
                <w:b/>
                <w:lang w:val="en-US"/>
              </w:rPr>
            </w:pPr>
            <w:r w:rsidRPr="00BB7411">
              <w:rPr>
                <w:b/>
                <w:lang w:val="en-US"/>
              </w:rPr>
              <w:t>Objectives</w:t>
            </w:r>
          </w:p>
        </w:tc>
      </w:tr>
      <w:tr w:rsidR="00B16DC8" w:rsidRPr="008E4D80" w14:paraId="01E2D86A"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FFFFF" w:themeFill="background1"/>
            <w:vAlign w:val="center"/>
          </w:tcPr>
          <w:p w14:paraId="7058F048" w14:textId="77777777" w:rsidR="00907E76" w:rsidRDefault="00907E76" w:rsidP="004E4B74">
            <w:pPr>
              <w:spacing w:before="120" w:after="120"/>
              <w:jc w:val="both"/>
              <w:rPr>
                <w:lang w:val="en-US"/>
              </w:rPr>
            </w:pPr>
            <w:r>
              <w:rPr>
                <w:lang w:val="en-US"/>
              </w:rPr>
              <w:t xml:space="preserve">This workpackage is targeting </w:t>
            </w:r>
            <w:r w:rsidR="004E4B74">
              <w:rPr>
                <w:lang w:val="en-US"/>
              </w:rPr>
              <w:t>two</w:t>
            </w:r>
            <w:r>
              <w:rPr>
                <w:lang w:val="en-US"/>
              </w:rPr>
              <w:t xml:space="preserve"> objectives:</w:t>
            </w:r>
          </w:p>
          <w:p w14:paraId="1F06EBAD" w14:textId="77777777" w:rsidR="00B16DC8" w:rsidRPr="00907E76" w:rsidRDefault="00907E76" w:rsidP="00AE2084">
            <w:pPr>
              <w:pStyle w:val="ListParagraph"/>
              <w:numPr>
                <w:ilvl w:val="0"/>
                <w:numId w:val="15"/>
              </w:numPr>
              <w:spacing w:before="120" w:after="120"/>
              <w:jc w:val="both"/>
              <w:rPr>
                <w:b/>
                <w:lang w:val="en-US"/>
              </w:rPr>
            </w:pPr>
            <w:r>
              <w:rPr>
                <w:lang w:val="en-US"/>
              </w:rPr>
              <w:t>Performance and resource aware placement and integration of sensors into the processor architecture</w:t>
            </w:r>
          </w:p>
          <w:p w14:paraId="678C0684" w14:textId="77777777" w:rsidR="00907E76" w:rsidRPr="00907E76" w:rsidRDefault="00907E76" w:rsidP="00AE2084">
            <w:pPr>
              <w:pStyle w:val="ListParagraph"/>
              <w:numPr>
                <w:ilvl w:val="0"/>
                <w:numId w:val="15"/>
              </w:numPr>
              <w:spacing w:before="120" w:after="120"/>
              <w:jc w:val="both"/>
              <w:rPr>
                <w:b/>
                <w:lang w:val="en-US"/>
              </w:rPr>
            </w:pPr>
            <w:r>
              <w:rPr>
                <w:lang w:val="en-US"/>
              </w:rPr>
              <w:t xml:space="preserve">Evaluation of state determination using IFU algorithms and analysis of the data source impact in relation to the data type, </w:t>
            </w:r>
            <w:r w:rsidR="004E4B74">
              <w:rPr>
                <w:lang w:val="en-US"/>
              </w:rPr>
              <w:t>sampling rate, and correlation</w:t>
            </w:r>
          </w:p>
        </w:tc>
      </w:tr>
      <w:tr w:rsidR="00B16DC8" w:rsidRPr="00BB7411" w14:paraId="4D6923B0"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7695018B" w14:textId="77777777" w:rsidR="00B16DC8" w:rsidRPr="00BB7411" w:rsidRDefault="00B16DC8" w:rsidP="004815F0">
            <w:pPr>
              <w:spacing w:before="120" w:after="120"/>
              <w:rPr>
                <w:b/>
                <w:lang w:val="en-US"/>
              </w:rPr>
            </w:pPr>
            <w:r w:rsidRPr="00BB7411">
              <w:rPr>
                <w:b/>
                <w:lang w:val="en-US"/>
              </w:rPr>
              <w:t>Description</w:t>
            </w:r>
          </w:p>
        </w:tc>
      </w:tr>
      <w:tr w:rsidR="00B16DC8" w:rsidRPr="008E4D80" w14:paraId="565D3E1F"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vAlign w:val="center"/>
          </w:tcPr>
          <w:p w14:paraId="558B00F6" w14:textId="77777777" w:rsidR="000A0C94" w:rsidRPr="00BB7411" w:rsidRDefault="000A0C94" w:rsidP="00E23DDB">
            <w:pPr>
              <w:spacing w:before="120"/>
              <w:rPr>
                <w:b/>
                <w:lang w:val="en-US"/>
              </w:rPr>
            </w:pPr>
            <w:r w:rsidRPr="00BB7411">
              <w:rPr>
                <w:b/>
                <w:lang w:val="en-US"/>
              </w:rPr>
              <w:t>WP</w:t>
            </w:r>
            <w:r w:rsidR="00C45586">
              <w:rPr>
                <w:b/>
                <w:lang w:val="en-US"/>
              </w:rPr>
              <w:t> </w:t>
            </w:r>
            <w:r w:rsidRPr="00BB7411">
              <w:rPr>
                <w:b/>
                <w:lang w:val="en-US"/>
              </w:rPr>
              <w:t xml:space="preserve">2.1: </w:t>
            </w:r>
            <w:r w:rsidR="00A95048">
              <w:rPr>
                <w:b/>
                <w:lang w:val="en-US"/>
              </w:rPr>
              <w:t>Integration of sensor concept</w:t>
            </w:r>
            <w:r w:rsidR="00311E22">
              <w:rPr>
                <w:b/>
                <w:lang w:val="en-US"/>
              </w:rPr>
              <w:t xml:space="preserve"> and IFU algorithms</w:t>
            </w:r>
          </w:p>
          <w:p w14:paraId="50B0B808" w14:textId="77777777" w:rsidR="00395D20" w:rsidRDefault="000A0C94" w:rsidP="002F1B82">
            <w:pPr>
              <w:spacing w:before="120" w:after="120"/>
              <w:jc w:val="both"/>
              <w:rPr>
                <w:lang w:val="en-US"/>
              </w:rPr>
            </w:pPr>
            <w:r w:rsidRPr="00BB7411">
              <w:rPr>
                <w:lang w:val="en-US"/>
              </w:rPr>
              <w:t>In this</w:t>
            </w:r>
            <w:r w:rsidR="00A95048">
              <w:rPr>
                <w:lang w:val="en-US"/>
              </w:rPr>
              <w:t xml:space="preserve"> WP, the sensor concept will be integrated into the </w:t>
            </w:r>
            <w:r w:rsidR="006C1320">
              <w:rPr>
                <w:lang w:val="en-US"/>
              </w:rPr>
              <w:t xml:space="preserve">RISC-V based </w:t>
            </w:r>
            <w:r w:rsidR="00A95048">
              <w:rPr>
                <w:lang w:val="en-US"/>
              </w:rPr>
              <w:t>platform. Within the integration we will research an optimized placement of the sensors</w:t>
            </w:r>
            <w:r w:rsidR="002F1B82">
              <w:rPr>
                <w:lang w:val="en-US"/>
              </w:rPr>
              <w:t xml:space="preserve"> into the processor hardware architecture</w:t>
            </w:r>
            <w:r w:rsidR="00FB346B">
              <w:rPr>
                <w:lang w:val="en-US"/>
              </w:rPr>
              <w:t>. The optimization will be done</w:t>
            </w:r>
            <w:r w:rsidR="00A95048">
              <w:rPr>
                <w:lang w:val="en-US"/>
              </w:rPr>
              <w:t xml:space="preserve"> with respect to the resource usage, </w:t>
            </w:r>
            <w:r w:rsidR="00FB346B">
              <w:rPr>
                <w:lang w:val="en-US"/>
              </w:rPr>
              <w:t>and the requirements of the</w:t>
            </w:r>
            <w:r w:rsidR="00A95048">
              <w:rPr>
                <w:lang w:val="en-US"/>
              </w:rPr>
              <w:t xml:space="preserve"> IFU</w:t>
            </w:r>
            <w:r w:rsidR="00FB346B">
              <w:rPr>
                <w:lang w:val="en-US"/>
              </w:rPr>
              <w:t xml:space="preserve"> algorithms</w:t>
            </w:r>
            <w:r w:rsidR="00A95048">
              <w:rPr>
                <w:lang w:val="en-US"/>
              </w:rPr>
              <w:t xml:space="preserve">. </w:t>
            </w:r>
            <w:r w:rsidR="00B6785A">
              <w:rPr>
                <w:lang w:val="en-US"/>
              </w:rPr>
              <w:t xml:space="preserve">Platforms with different sensor configurations will be implemented to enable an evaluation of different sensor </w:t>
            </w:r>
            <w:r w:rsidR="002F1B82">
              <w:rPr>
                <w:lang w:val="en-US"/>
              </w:rPr>
              <w:t xml:space="preserve">constellation </w:t>
            </w:r>
            <w:r w:rsidR="00B6785A">
              <w:rPr>
                <w:lang w:val="en-US"/>
              </w:rPr>
              <w:t xml:space="preserve">and the IFU algorithms in WP2.2. </w:t>
            </w:r>
            <w:r w:rsidR="00A95048">
              <w:rPr>
                <w:lang w:val="en-US"/>
              </w:rPr>
              <w:t xml:space="preserve">The integration of sensors into the hardware platform will be done within the </w:t>
            </w:r>
            <w:r w:rsidR="006C1320">
              <w:rPr>
                <w:lang w:val="en-US"/>
              </w:rPr>
              <w:t xml:space="preserve">RISC-V </w:t>
            </w:r>
            <w:r w:rsidR="00A95048">
              <w:rPr>
                <w:lang w:val="en-US"/>
              </w:rPr>
              <w:t>processor model</w:t>
            </w:r>
            <w:r w:rsidR="00B6785A">
              <w:rPr>
                <w:lang w:val="en-US"/>
              </w:rPr>
              <w:t>.</w:t>
            </w:r>
            <w:r w:rsidR="00A95048">
              <w:rPr>
                <w:lang w:val="en-US"/>
              </w:rPr>
              <w:t xml:space="preserve"> </w:t>
            </w:r>
            <w:r w:rsidR="00B6785A">
              <w:rPr>
                <w:lang w:val="en-US"/>
              </w:rPr>
              <w:t xml:space="preserve">This approach enables the </w:t>
            </w:r>
            <w:r w:rsidR="00A95048">
              <w:rPr>
                <w:lang w:val="en-US"/>
              </w:rPr>
              <w:t xml:space="preserve">prototyping </w:t>
            </w:r>
            <w:r w:rsidR="002F1B82">
              <w:rPr>
                <w:lang w:val="en-US"/>
              </w:rPr>
              <w:t xml:space="preserve">with </w:t>
            </w:r>
            <w:r w:rsidR="00A95048">
              <w:rPr>
                <w:lang w:val="en-US"/>
              </w:rPr>
              <w:t>FPGAs.</w:t>
            </w:r>
            <w:r w:rsidR="00816221">
              <w:rPr>
                <w:lang w:val="en-US"/>
              </w:rPr>
              <w:t xml:space="preserve"> </w:t>
            </w:r>
          </w:p>
          <w:p w14:paraId="2690DC81" w14:textId="77777777" w:rsidR="000A0C94" w:rsidRDefault="00816221" w:rsidP="008F5066">
            <w:pPr>
              <w:spacing w:before="120" w:after="120"/>
              <w:jc w:val="both"/>
              <w:rPr>
                <w:lang w:val="en-US"/>
              </w:rPr>
            </w:pPr>
            <w:r>
              <w:rPr>
                <w:lang w:val="en-US"/>
              </w:rPr>
              <w:t>In addition</w:t>
            </w:r>
            <w:r w:rsidR="00395D20">
              <w:rPr>
                <w:lang w:val="en-US"/>
              </w:rPr>
              <w:t xml:space="preserve"> to the integration</w:t>
            </w:r>
            <w:r>
              <w:rPr>
                <w:lang w:val="en-US"/>
              </w:rPr>
              <w:t xml:space="preserve">, the </w:t>
            </w:r>
            <w:r w:rsidR="00395D20">
              <w:rPr>
                <w:lang w:val="en-US"/>
              </w:rPr>
              <w:t xml:space="preserve">analysis of the </w:t>
            </w:r>
            <w:r>
              <w:rPr>
                <w:lang w:val="en-US"/>
              </w:rPr>
              <w:t xml:space="preserve">relation </w:t>
            </w:r>
            <w:r w:rsidR="00395D20">
              <w:rPr>
                <w:lang w:val="en-US"/>
              </w:rPr>
              <w:t xml:space="preserve">and coherence </w:t>
            </w:r>
            <w:r>
              <w:rPr>
                <w:lang w:val="en-US"/>
              </w:rPr>
              <w:t xml:space="preserve">of values acquired by </w:t>
            </w:r>
            <w:r w:rsidR="00395D20">
              <w:rPr>
                <w:lang w:val="en-US"/>
              </w:rPr>
              <w:t xml:space="preserve">different </w:t>
            </w:r>
            <w:r>
              <w:rPr>
                <w:lang w:val="en-US"/>
              </w:rPr>
              <w:t xml:space="preserve">sensors will be continued. Based on the results, </w:t>
            </w:r>
            <w:r w:rsidR="00D7001B">
              <w:rPr>
                <w:lang w:val="en-US"/>
              </w:rPr>
              <w:t xml:space="preserve">strategies </w:t>
            </w:r>
            <w:r>
              <w:rPr>
                <w:lang w:val="en-US"/>
              </w:rPr>
              <w:t xml:space="preserve">for the test scenarios will be </w:t>
            </w:r>
            <w:r>
              <w:rPr>
                <w:lang w:val="en-US"/>
              </w:rPr>
              <w:lastRenderedPageBreak/>
              <w:t>developed</w:t>
            </w:r>
            <w:r w:rsidR="00395D20">
              <w:rPr>
                <w:lang w:val="en-US"/>
              </w:rPr>
              <w:t>.</w:t>
            </w:r>
            <w:r>
              <w:rPr>
                <w:lang w:val="en-US"/>
              </w:rPr>
              <w:t xml:space="preserve"> </w:t>
            </w:r>
            <w:r w:rsidR="00395D20">
              <w:rPr>
                <w:lang w:val="en-US"/>
              </w:rPr>
              <w:t>Moreover, the analysis supports</w:t>
            </w:r>
            <w:r>
              <w:rPr>
                <w:lang w:val="en-US"/>
              </w:rPr>
              <w:t xml:space="preserve"> the IFU algorithms integration.</w:t>
            </w:r>
            <w:r w:rsidR="003865BF">
              <w:rPr>
                <w:lang w:val="en-US"/>
              </w:rPr>
              <w:t xml:space="preserve"> The</w:t>
            </w:r>
            <w:r w:rsidR="003508F1">
              <w:rPr>
                <w:lang w:val="en-US"/>
              </w:rPr>
              <w:t xml:space="preserve"> necessary</w:t>
            </w:r>
            <w:r w:rsidR="003865BF">
              <w:rPr>
                <w:lang w:val="en-US"/>
              </w:rPr>
              <w:t xml:space="preserve"> interface for communicating the measured values to the IFU algorithm will be developed.</w:t>
            </w:r>
            <w:r w:rsidR="000A0C94" w:rsidRPr="00BB7411">
              <w:rPr>
                <w:lang w:val="en-US"/>
              </w:rPr>
              <w:t xml:space="preserve"> </w:t>
            </w:r>
          </w:p>
          <w:p w14:paraId="1E681349" w14:textId="77777777" w:rsidR="005937F7" w:rsidRPr="00BB7411" w:rsidRDefault="005937F7" w:rsidP="008F5066">
            <w:pPr>
              <w:spacing w:before="120" w:after="120"/>
              <w:jc w:val="both"/>
              <w:rPr>
                <w:lang w:val="en-US"/>
              </w:rPr>
            </w:pPr>
            <w:r>
              <w:rPr>
                <w:lang w:val="en-US"/>
              </w:rPr>
              <w:t>In preparation for the evaluation of the integrated platform, we devel</w:t>
            </w:r>
            <w:r w:rsidR="002C5614">
              <w:rPr>
                <w:lang w:val="en-US"/>
              </w:rPr>
              <w:t>op comprehensive test scenarios. The evaluation itself</w:t>
            </w:r>
            <w:r w:rsidR="002C5614" w:rsidRPr="00BB7411">
              <w:rPr>
                <w:lang w:val="en-US"/>
              </w:rPr>
              <w:t xml:space="preserve"> requires the planning of test series</w:t>
            </w:r>
            <w:r w:rsidR="002C5614">
              <w:rPr>
                <w:lang w:val="en-US"/>
              </w:rPr>
              <w:t>, based on the scenarios,</w:t>
            </w:r>
            <w:r w:rsidR="002C5614" w:rsidRPr="00BB7411">
              <w:rPr>
                <w:lang w:val="en-US"/>
              </w:rPr>
              <w:t xml:space="preserve"> and the validation of the design of experiments (DoE) as well a</w:t>
            </w:r>
            <w:r w:rsidR="002C5614">
              <w:rPr>
                <w:lang w:val="en-US"/>
              </w:rPr>
              <w:t>s the realiz</w:t>
            </w:r>
            <w:r w:rsidR="002C5614" w:rsidRPr="00BB7411">
              <w:rPr>
                <w:lang w:val="en-US"/>
              </w:rPr>
              <w:t>ation of the DoE. The tests will be performed in simulation environments</w:t>
            </w:r>
          </w:p>
          <w:p w14:paraId="19B8A9DE" w14:textId="77777777" w:rsidR="00B16DC8" w:rsidRPr="00BB7411" w:rsidRDefault="00B16DC8" w:rsidP="008F5066">
            <w:pPr>
              <w:spacing w:before="120"/>
              <w:rPr>
                <w:b/>
                <w:lang w:val="en-US"/>
              </w:rPr>
            </w:pPr>
            <w:r w:rsidRPr="00BB7411">
              <w:rPr>
                <w:b/>
                <w:lang w:val="en-US"/>
              </w:rPr>
              <w:t>WP</w:t>
            </w:r>
            <w:r w:rsidR="00C45586">
              <w:rPr>
                <w:b/>
                <w:lang w:val="en-US"/>
              </w:rPr>
              <w:t> </w:t>
            </w:r>
            <w:r w:rsidRPr="00BB7411">
              <w:rPr>
                <w:b/>
                <w:lang w:val="en-US"/>
              </w:rPr>
              <w:t>2.</w:t>
            </w:r>
            <w:r w:rsidR="000A0C94" w:rsidRPr="00BB7411">
              <w:rPr>
                <w:b/>
                <w:lang w:val="en-US"/>
              </w:rPr>
              <w:t>2</w:t>
            </w:r>
            <w:r w:rsidRPr="00BB7411">
              <w:rPr>
                <w:b/>
                <w:lang w:val="en-US"/>
              </w:rPr>
              <w:t xml:space="preserve">: </w:t>
            </w:r>
            <w:r w:rsidR="00311E22">
              <w:rPr>
                <w:b/>
                <w:lang w:val="en-US"/>
              </w:rPr>
              <w:t>Evaluation of state determination based on IFU</w:t>
            </w:r>
            <w:r w:rsidR="000A0C94" w:rsidRPr="00BB7411">
              <w:rPr>
                <w:b/>
                <w:lang w:val="en-US"/>
              </w:rPr>
              <w:t xml:space="preserve"> </w:t>
            </w:r>
          </w:p>
          <w:p w14:paraId="5C597506" w14:textId="77777777" w:rsidR="002C0406" w:rsidRPr="00BB7411" w:rsidRDefault="002C0406" w:rsidP="000A0C94">
            <w:pPr>
              <w:spacing w:before="120" w:after="120"/>
              <w:jc w:val="both"/>
              <w:rPr>
                <w:lang w:val="en-US"/>
              </w:rPr>
            </w:pPr>
            <w:r w:rsidRPr="00BB7411">
              <w:rPr>
                <w:lang w:val="en-US"/>
              </w:rPr>
              <w:t>In this WP we investigate into the evaluation of the information about the processor</w:t>
            </w:r>
            <w:r w:rsidR="00081438">
              <w:rPr>
                <w:lang w:val="en-US"/>
              </w:rPr>
              <w:t>’s</w:t>
            </w:r>
            <w:r w:rsidRPr="00BB7411">
              <w:rPr>
                <w:lang w:val="en-US"/>
              </w:rPr>
              <w:t xml:space="preserve"> state gained from the fused </w:t>
            </w:r>
            <w:r w:rsidR="00E23DDB" w:rsidRPr="00BB7411">
              <w:rPr>
                <w:lang w:val="en-US"/>
              </w:rPr>
              <w:t>data source</w:t>
            </w:r>
            <w:r w:rsidRPr="00BB7411">
              <w:rPr>
                <w:lang w:val="en-US"/>
              </w:rPr>
              <w:t xml:space="preserve"> values</w:t>
            </w:r>
            <w:r w:rsidR="004412F9">
              <w:rPr>
                <w:lang w:val="en-US"/>
              </w:rPr>
              <w:t>, also under conflict</w:t>
            </w:r>
            <w:r w:rsidRPr="00BB7411">
              <w:rPr>
                <w:lang w:val="en-US"/>
              </w:rPr>
              <w:t>. Their significance for the overall hardware state of the processor, as well as their significance for the state of executed software applications will be evaluated.</w:t>
            </w:r>
            <w:r w:rsidR="002F424B" w:rsidRPr="00BB7411">
              <w:rPr>
                <w:lang w:val="en-US"/>
              </w:rPr>
              <w:t xml:space="preserve"> Moreover, we will validate the results of the previously conducted experiments in the real-world environment on the physical test.</w:t>
            </w:r>
            <w:r w:rsidR="00AC7DE6">
              <w:rPr>
                <w:lang w:val="en-US"/>
              </w:rPr>
              <w:t xml:space="preserve"> Our goal is to use the state determination for existing and novel predictive activity on software and hardware level. One example is branch prediction which could benefit from a more filigree determination of the processor’s state. An</w:t>
            </w:r>
            <w:r w:rsidR="0075129C">
              <w:rPr>
                <w:lang w:val="en-US"/>
              </w:rPr>
              <w:t>o</w:t>
            </w:r>
            <w:r w:rsidR="00AC7DE6">
              <w:rPr>
                <w:lang w:val="en-US"/>
              </w:rPr>
              <w:t>ther example is a more precise speculative execution using the information fusion approach. Novel methods are an enhanced instruction dispatching from the respective units in a superscalar processor. Additionally</w:t>
            </w:r>
            <w:r w:rsidR="00123792">
              <w:rPr>
                <w:lang w:val="en-US"/>
              </w:rPr>
              <w:t>,</w:t>
            </w:r>
            <w:r w:rsidR="00AC7DE6">
              <w:rPr>
                <w:lang w:val="en-US"/>
              </w:rPr>
              <w:t xml:space="preserve"> the relation to Tomasulu’s scheme will be investigated.</w:t>
            </w:r>
          </w:p>
          <w:p w14:paraId="6EEB5D0A" w14:textId="77777777" w:rsidR="00B16DC8" w:rsidRPr="00BB7411" w:rsidRDefault="00431226" w:rsidP="00081438">
            <w:pPr>
              <w:spacing w:before="120" w:after="120"/>
              <w:jc w:val="both"/>
              <w:rPr>
                <w:lang w:val="en-US"/>
              </w:rPr>
            </w:pPr>
            <w:r w:rsidRPr="00BB7411">
              <w:rPr>
                <w:lang w:val="en-US"/>
              </w:rPr>
              <w:t>The</w:t>
            </w:r>
            <w:r w:rsidR="008B54FD" w:rsidRPr="00BB7411">
              <w:rPr>
                <w:lang w:val="en-US"/>
              </w:rPr>
              <w:t xml:space="preserve"> </w:t>
            </w:r>
            <w:r w:rsidR="003244E9" w:rsidRPr="00BB7411">
              <w:rPr>
                <w:lang w:val="en-US"/>
              </w:rPr>
              <w:t>investigations in WP</w:t>
            </w:r>
            <w:r w:rsidR="00E64F5F" w:rsidRPr="00BB7411">
              <w:rPr>
                <w:lang w:val="en-US"/>
              </w:rPr>
              <w:t> </w:t>
            </w:r>
            <w:r w:rsidR="003244E9" w:rsidRPr="00BB7411">
              <w:rPr>
                <w:lang w:val="en-US"/>
              </w:rPr>
              <w:t xml:space="preserve">1 </w:t>
            </w:r>
            <w:r w:rsidR="00D50176" w:rsidRPr="00BB7411">
              <w:rPr>
                <w:lang w:val="en-US"/>
              </w:rPr>
              <w:t>result in</w:t>
            </w:r>
            <w:r w:rsidR="007F4A5A" w:rsidRPr="00BB7411">
              <w:rPr>
                <w:lang w:val="en-US"/>
              </w:rPr>
              <w:t xml:space="preserve"> a number of possible</w:t>
            </w:r>
            <w:r w:rsidR="00D50176" w:rsidRPr="00BB7411">
              <w:rPr>
                <w:lang w:val="en-US"/>
              </w:rPr>
              <w:t xml:space="preserve"> </w:t>
            </w:r>
            <w:r w:rsidR="00311E22">
              <w:rPr>
                <w:lang w:val="en-US"/>
              </w:rPr>
              <w:t>IFU</w:t>
            </w:r>
            <w:r w:rsidR="003244E9" w:rsidRPr="00BB7411">
              <w:rPr>
                <w:lang w:val="en-US"/>
              </w:rPr>
              <w:t xml:space="preserve"> </w:t>
            </w:r>
            <w:r w:rsidR="004D7BD7" w:rsidRPr="00BB7411">
              <w:rPr>
                <w:lang w:val="en-US"/>
              </w:rPr>
              <w:t>algorithm</w:t>
            </w:r>
            <w:r w:rsidR="007F4A5A" w:rsidRPr="00BB7411">
              <w:rPr>
                <w:lang w:val="en-US"/>
              </w:rPr>
              <w:t>s</w:t>
            </w:r>
            <w:r w:rsidR="003244E9" w:rsidRPr="00BB7411">
              <w:rPr>
                <w:lang w:val="en-US"/>
              </w:rPr>
              <w:t xml:space="preserve"> </w:t>
            </w:r>
            <w:r w:rsidR="000A0C94" w:rsidRPr="00BB7411">
              <w:rPr>
                <w:lang w:val="en-US"/>
              </w:rPr>
              <w:t xml:space="preserve">that </w:t>
            </w:r>
            <w:r w:rsidR="007F4A5A" w:rsidRPr="00BB7411">
              <w:rPr>
                <w:lang w:val="en-US"/>
              </w:rPr>
              <w:t>are</w:t>
            </w:r>
            <w:r w:rsidR="00AA32C8" w:rsidRPr="00BB7411">
              <w:rPr>
                <w:lang w:val="en-US"/>
              </w:rPr>
              <w:t xml:space="preserve"> suitable for on-chip condition monitoring</w:t>
            </w:r>
            <w:r w:rsidR="00D50176" w:rsidRPr="00BB7411">
              <w:rPr>
                <w:lang w:val="en-US"/>
              </w:rPr>
              <w:t xml:space="preserve">. </w:t>
            </w:r>
            <w:r w:rsidR="007F4A5A" w:rsidRPr="00BB7411">
              <w:rPr>
                <w:lang w:val="en-US"/>
              </w:rPr>
              <w:t xml:space="preserve">The </w:t>
            </w:r>
            <w:r w:rsidR="00D50176" w:rsidRPr="00BB7411">
              <w:rPr>
                <w:lang w:val="en-US"/>
              </w:rPr>
              <w:t>algorithm</w:t>
            </w:r>
            <w:r w:rsidR="007F4A5A" w:rsidRPr="00BB7411">
              <w:rPr>
                <w:lang w:val="en-US"/>
              </w:rPr>
              <w:t>s</w:t>
            </w:r>
            <w:r w:rsidR="003244E9" w:rsidRPr="00BB7411">
              <w:rPr>
                <w:lang w:val="en-US"/>
              </w:rPr>
              <w:t xml:space="preserve"> will be</w:t>
            </w:r>
            <w:r w:rsidR="001E0DFF" w:rsidRPr="00BB7411">
              <w:rPr>
                <w:lang w:val="en-US"/>
              </w:rPr>
              <w:t xml:space="preserve"> </w:t>
            </w:r>
            <w:r w:rsidR="007B5C27" w:rsidRPr="00BB7411">
              <w:rPr>
                <w:lang w:val="en-US"/>
              </w:rPr>
              <w:t xml:space="preserve">validated and </w:t>
            </w:r>
            <w:r w:rsidR="001E0DFF" w:rsidRPr="00BB7411">
              <w:rPr>
                <w:lang w:val="en-US"/>
              </w:rPr>
              <w:t>evaluated</w:t>
            </w:r>
            <w:r w:rsidR="001036D4" w:rsidRPr="00BB7411">
              <w:rPr>
                <w:lang w:val="en-US"/>
              </w:rPr>
              <w:t xml:space="preserve"> towards their actual applicability and performance in terms of robustness against variations of the data and state determination precision in this WP. All experiments are conducted </w:t>
            </w:r>
            <w:r w:rsidR="001E0DFF" w:rsidRPr="00BB7411">
              <w:rPr>
                <w:lang w:val="en-US"/>
              </w:rPr>
              <w:t>on on-chip data</w:t>
            </w:r>
            <w:r w:rsidR="000A0C94" w:rsidRPr="00BB7411">
              <w:rPr>
                <w:lang w:val="en-US"/>
              </w:rPr>
              <w:t xml:space="preserve"> within the environment</w:t>
            </w:r>
            <w:r w:rsidR="00E64F5F" w:rsidRPr="00BB7411">
              <w:rPr>
                <w:lang w:val="en-US"/>
              </w:rPr>
              <w:t xml:space="preserve"> prepared in WP 2.1</w:t>
            </w:r>
            <w:r w:rsidR="001036D4" w:rsidRPr="00BB7411">
              <w:rPr>
                <w:lang w:val="en-US"/>
              </w:rPr>
              <w:t xml:space="preserve">. </w:t>
            </w:r>
            <w:r w:rsidR="002C0406" w:rsidRPr="00BB7411">
              <w:rPr>
                <w:lang w:val="en-US"/>
              </w:rPr>
              <w:t xml:space="preserve">In order to evaluate the </w:t>
            </w:r>
            <w:r w:rsidR="0040264A">
              <w:rPr>
                <w:lang w:val="en-US"/>
              </w:rPr>
              <w:t>IFU</w:t>
            </w:r>
            <w:r w:rsidR="002C0406" w:rsidRPr="00BB7411">
              <w:rPr>
                <w:lang w:val="en-US"/>
              </w:rPr>
              <w:t xml:space="preserve"> algorithm, an investigation of the considered processor states and the expression of them against the backdrop</w:t>
            </w:r>
            <w:r w:rsidR="00161DDE">
              <w:rPr>
                <w:lang w:val="en-US"/>
              </w:rPr>
              <w:t> – </w:t>
            </w:r>
            <w:r w:rsidR="002C0406" w:rsidRPr="00BB7411">
              <w:rPr>
                <w:lang w:val="en-US"/>
              </w:rPr>
              <w:t>what can happen and</w:t>
            </w:r>
            <w:r w:rsidR="00161DDE">
              <w:rPr>
                <w:lang w:val="en-US"/>
              </w:rPr>
              <w:t xml:space="preserve"> how serious is the occurrence – </w:t>
            </w:r>
            <w:r w:rsidR="002C0406" w:rsidRPr="00BB7411">
              <w:rPr>
                <w:lang w:val="en-US"/>
              </w:rPr>
              <w:t>are carried out. The relationships between the different states and the measured on-chip data will be analy</w:t>
            </w:r>
            <w:r w:rsidR="0085223C" w:rsidRPr="00BB7411">
              <w:rPr>
                <w:lang w:val="en-US"/>
              </w:rPr>
              <w:t>zed</w:t>
            </w:r>
            <w:r w:rsidR="00635ED8">
              <w:rPr>
                <w:lang w:val="en-US"/>
              </w:rPr>
              <w:t>.</w:t>
            </w:r>
            <w:r w:rsidR="002C0406" w:rsidRPr="00BB7411">
              <w:rPr>
                <w:lang w:val="en-US"/>
              </w:rPr>
              <w:t xml:space="preserve"> The analysis will take into account all available values, including the ones sampled with new </w:t>
            </w:r>
            <w:r w:rsidR="00E23DDB" w:rsidRPr="00BB7411">
              <w:rPr>
                <w:lang w:val="en-US"/>
              </w:rPr>
              <w:t>data sources</w:t>
            </w:r>
            <w:r w:rsidR="002C0406" w:rsidRPr="00BB7411">
              <w:rPr>
                <w:lang w:val="en-US"/>
              </w:rPr>
              <w:t>, which will be included in the processor</w:t>
            </w:r>
            <w:r w:rsidR="00081438">
              <w:rPr>
                <w:lang w:val="en-US"/>
              </w:rPr>
              <w:t>’s</w:t>
            </w:r>
            <w:r w:rsidR="002C0406" w:rsidRPr="00BB7411">
              <w:rPr>
                <w:lang w:val="en-US"/>
              </w:rPr>
              <w:t xml:space="preserve"> architecture. Moreover, the acquired data </w:t>
            </w:r>
            <w:r w:rsidR="00161DDE">
              <w:rPr>
                <w:lang w:val="en-US"/>
              </w:rPr>
              <w:t>is</w:t>
            </w:r>
            <w:r w:rsidR="002C0406" w:rsidRPr="00BB7411">
              <w:rPr>
                <w:lang w:val="en-US"/>
              </w:rPr>
              <w:t xml:space="preserve"> analy</w:t>
            </w:r>
            <w:r w:rsidR="0085223C" w:rsidRPr="00BB7411">
              <w:rPr>
                <w:lang w:val="en-US"/>
              </w:rPr>
              <w:t>zed</w:t>
            </w:r>
            <w:r w:rsidR="002C0406" w:rsidRPr="00BB7411">
              <w:rPr>
                <w:lang w:val="en-US"/>
              </w:rPr>
              <w:t xml:space="preserve"> and interpreted regarding reliability. </w:t>
            </w:r>
            <w:r w:rsidR="001036D4" w:rsidRPr="00BB7411">
              <w:rPr>
                <w:lang w:val="en-US"/>
              </w:rPr>
              <w:t>The algorithms have to contend with the acquired data of highly heterogeneous types:</w:t>
            </w:r>
            <w:r w:rsidR="007F4A5A" w:rsidRPr="00BB7411">
              <w:rPr>
                <w:lang w:val="en-US"/>
              </w:rPr>
              <w:t xml:space="preserve"> </w:t>
            </w:r>
            <w:r w:rsidR="001036D4" w:rsidRPr="00BB7411">
              <w:rPr>
                <w:lang w:val="en-US"/>
              </w:rPr>
              <w:t>It will be from</w:t>
            </w:r>
            <w:r w:rsidR="007F4A5A" w:rsidRPr="00BB7411">
              <w:rPr>
                <w:lang w:val="en-US"/>
              </w:rPr>
              <w:t xml:space="preserve"> binary, discrete-valued, and value-continuous data as well as between event-driven, cyclic, acyclic, </w:t>
            </w:r>
            <w:r w:rsidR="001036D4" w:rsidRPr="00BB7411">
              <w:rPr>
                <w:lang w:val="en-US"/>
              </w:rPr>
              <w:t xml:space="preserve">or </w:t>
            </w:r>
            <w:r w:rsidR="007F4A5A" w:rsidRPr="00BB7411">
              <w:rPr>
                <w:lang w:val="en-US"/>
              </w:rPr>
              <w:t>time-continuous data.</w:t>
            </w:r>
            <w:r w:rsidR="001036D4" w:rsidRPr="00BB7411">
              <w:rPr>
                <w:lang w:val="en-US"/>
              </w:rPr>
              <w:t xml:space="preserve"> </w:t>
            </w:r>
            <w:r w:rsidR="00161DDE" w:rsidRPr="00BB7411">
              <w:rPr>
                <w:lang w:val="en-US"/>
              </w:rPr>
              <w:t xml:space="preserve">Each type of data has different characteristics and must be handled differently. </w:t>
            </w:r>
            <w:r w:rsidR="001036D4" w:rsidRPr="00BB7411">
              <w:rPr>
                <w:lang w:val="en-US"/>
              </w:rPr>
              <w:t xml:space="preserve">The </w:t>
            </w:r>
            <w:r w:rsidR="00635ED8" w:rsidRPr="00BB7411">
              <w:rPr>
                <w:lang w:val="en-US"/>
              </w:rPr>
              <w:t>synchronization</w:t>
            </w:r>
            <w:r w:rsidR="001036D4" w:rsidRPr="00BB7411">
              <w:rPr>
                <w:lang w:val="en-US"/>
              </w:rPr>
              <w:t xml:space="preserve"> of the different data sources must also be considered and possible measures taken. </w:t>
            </w:r>
            <w:r w:rsidRPr="00BB7411">
              <w:rPr>
                <w:lang w:val="en-US"/>
              </w:rPr>
              <w:t xml:space="preserve">The quality and plausibility of the </w:t>
            </w:r>
            <w:r w:rsidR="00E66D4C" w:rsidRPr="00BB7411">
              <w:rPr>
                <w:lang w:val="en-US"/>
              </w:rPr>
              <w:t>fusion algorithm</w:t>
            </w:r>
            <w:r w:rsidRPr="00BB7411">
              <w:rPr>
                <w:lang w:val="en-US"/>
              </w:rPr>
              <w:t xml:space="preserve"> </w:t>
            </w:r>
            <w:r w:rsidR="00E66D4C" w:rsidRPr="00BB7411">
              <w:rPr>
                <w:lang w:val="en-US"/>
              </w:rPr>
              <w:t>will be</w:t>
            </w:r>
            <w:r w:rsidRPr="00BB7411">
              <w:rPr>
                <w:lang w:val="en-US"/>
              </w:rPr>
              <w:t xml:space="preserve"> examined</w:t>
            </w:r>
            <w:r w:rsidR="001036D4" w:rsidRPr="00BB7411">
              <w:rPr>
                <w:lang w:val="en-US"/>
              </w:rPr>
              <w:t>, weaknesses identified,</w:t>
            </w:r>
            <w:r w:rsidRPr="00BB7411">
              <w:rPr>
                <w:lang w:val="en-US"/>
              </w:rPr>
              <w:t xml:space="preserve"> and if necessary </w:t>
            </w:r>
            <w:r w:rsidR="00E40C8E" w:rsidRPr="00BB7411">
              <w:rPr>
                <w:lang w:val="en-US"/>
              </w:rPr>
              <w:t>improved</w:t>
            </w:r>
            <w:r w:rsidRPr="00BB7411">
              <w:rPr>
                <w:lang w:val="en-US"/>
              </w:rPr>
              <w:t>.</w:t>
            </w:r>
            <w:r w:rsidR="002C0406" w:rsidRPr="00BB7411">
              <w:rPr>
                <w:lang w:val="en-US"/>
              </w:rPr>
              <w:t xml:space="preserve"> It consequently leads to the definition of </w:t>
            </w:r>
            <w:r w:rsidR="00635ED8">
              <w:rPr>
                <w:lang w:val="en-US"/>
              </w:rPr>
              <w:t>the most appropriate algorithm.</w:t>
            </w:r>
          </w:p>
        </w:tc>
      </w:tr>
      <w:tr w:rsidR="00B16DC8" w:rsidRPr="00BB7411" w14:paraId="702D9488"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shd w:val="clear" w:color="auto" w:fill="F2F2F2" w:themeFill="background1" w:themeFillShade="F2"/>
          </w:tcPr>
          <w:p w14:paraId="5224FDE8" w14:textId="77777777" w:rsidR="00B16DC8" w:rsidRPr="00BB7411" w:rsidRDefault="00B16DC8" w:rsidP="004815F0">
            <w:pPr>
              <w:spacing w:before="120" w:after="120"/>
              <w:rPr>
                <w:b/>
                <w:lang w:val="en-US"/>
              </w:rPr>
            </w:pPr>
            <w:r w:rsidRPr="00BB7411">
              <w:rPr>
                <w:b/>
                <w:lang w:val="en-US"/>
              </w:rPr>
              <w:lastRenderedPageBreak/>
              <w:t>Result</w:t>
            </w:r>
          </w:p>
        </w:tc>
      </w:tr>
      <w:tr w:rsidR="00B16DC8" w:rsidRPr="008E4D80" w14:paraId="0CB291B9"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1FA80AC9" w14:textId="77777777" w:rsidR="00B16DC8" w:rsidRPr="00BB7411" w:rsidRDefault="005937F7" w:rsidP="00EC466D">
            <w:pPr>
              <w:spacing w:before="120" w:after="120"/>
              <w:jc w:val="both"/>
              <w:rPr>
                <w:lang w:val="en-US"/>
              </w:rPr>
            </w:pPr>
            <w:r>
              <w:rPr>
                <w:lang w:val="en-US"/>
              </w:rPr>
              <w:t xml:space="preserve">Within WP 2, </w:t>
            </w:r>
            <w:r w:rsidR="00444FCE">
              <w:rPr>
                <w:lang w:val="en-US"/>
              </w:rPr>
              <w:t>multiple configurations of our evaluation platform will be implemented. They contain the integrated sensors, as well as the IFU algorithms. The interface between sensors and IFU algorithms will be developed. Moreover, the test series for the evaluation will developed. The evaluation will be conducted within the WP and the analysis in WP 3 prepared. In addition, the research of the coherence of the sensor values will be continued and documented.</w:t>
            </w:r>
          </w:p>
        </w:tc>
      </w:tr>
    </w:tbl>
    <w:p w14:paraId="398D0B5F" w14:textId="77777777" w:rsidR="00B16DC8" w:rsidRPr="00BB7411" w:rsidRDefault="00B16DC8" w:rsidP="008F5066">
      <w:pPr>
        <w:spacing w:before="240" w:after="60"/>
        <w:rPr>
          <w:b/>
          <w:lang w:val="en-US"/>
        </w:rPr>
      </w:pPr>
      <w:r w:rsidRPr="00BB7411">
        <w:rPr>
          <w:b/>
          <w:lang w:val="en-US"/>
        </w:rPr>
        <w:t xml:space="preserve">WP 3: </w:t>
      </w:r>
      <w:r w:rsidR="002208A0" w:rsidRPr="00BB7411">
        <w:rPr>
          <w:b/>
          <w:lang w:val="en-US"/>
        </w:rPr>
        <w:t xml:space="preserve">Scientific </w:t>
      </w:r>
      <w:r w:rsidR="007623F4" w:rsidRPr="00BB7411">
        <w:rPr>
          <w:b/>
          <w:lang w:val="en-US"/>
        </w:rPr>
        <w:t>A</w:t>
      </w:r>
      <w:r w:rsidR="002208A0" w:rsidRPr="00BB7411">
        <w:rPr>
          <w:b/>
          <w:lang w:val="en-US"/>
        </w:rPr>
        <w:t xml:space="preserve">nalysis </w:t>
      </w:r>
      <w:r w:rsidR="007520C5">
        <w:rPr>
          <w:b/>
          <w:lang w:val="en-US"/>
        </w:rPr>
        <w:t xml:space="preserve">and Validation </w:t>
      </w:r>
      <w:r w:rsidR="002208A0" w:rsidRPr="00BB7411">
        <w:rPr>
          <w:b/>
          <w:lang w:val="en-US"/>
        </w:rPr>
        <w:t xml:space="preserve">of the </w:t>
      </w:r>
      <w:r w:rsidR="007623F4" w:rsidRPr="00BB7411">
        <w:rPr>
          <w:b/>
          <w:lang w:val="en-US"/>
        </w:rPr>
        <w:t>R</w:t>
      </w:r>
      <w:r w:rsidR="002208A0" w:rsidRPr="00BB7411">
        <w:rPr>
          <w:b/>
          <w:lang w:val="en-US"/>
        </w:rPr>
        <w:t>esults</w:t>
      </w: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93"/>
        <w:gridCol w:w="1184"/>
        <w:gridCol w:w="1801"/>
        <w:gridCol w:w="3040"/>
      </w:tblGrid>
      <w:tr w:rsidR="008F5066" w:rsidRPr="00BB7411" w14:paraId="000F088B" w14:textId="77777777" w:rsidTr="008F5066">
        <w:trPr>
          <w:cantSplit/>
          <w:trHeight w:val="451"/>
        </w:trPr>
        <w:tc>
          <w:tcPr>
            <w:tcW w:w="1835" w:type="pct"/>
            <w:shd w:val="clear" w:color="auto" w:fill="F2F2F2" w:themeFill="background1" w:themeFillShade="F2"/>
            <w:vAlign w:val="center"/>
          </w:tcPr>
          <w:p w14:paraId="72FA18F2" w14:textId="77777777" w:rsidR="008F5066" w:rsidRPr="00BB7411" w:rsidRDefault="008F5066" w:rsidP="00BC593A">
            <w:pPr>
              <w:rPr>
                <w:b/>
                <w:lang w:val="en-US"/>
              </w:rPr>
            </w:pPr>
            <w:r w:rsidRPr="00BB7411">
              <w:rPr>
                <w:b/>
                <w:lang w:val="en-US"/>
              </w:rPr>
              <w:t>Staff effort (person months)</w:t>
            </w:r>
          </w:p>
        </w:tc>
        <w:tc>
          <w:tcPr>
            <w:tcW w:w="622" w:type="pct"/>
            <w:vAlign w:val="center"/>
          </w:tcPr>
          <w:p w14:paraId="7F9BE928" w14:textId="77777777" w:rsidR="008F5066" w:rsidRPr="00BB7411" w:rsidRDefault="00044EFE" w:rsidP="00BC593A">
            <w:pPr>
              <w:tabs>
                <w:tab w:val="left" w:pos="313"/>
                <w:tab w:val="center" w:pos="529"/>
              </w:tabs>
              <w:rPr>
                <w:lang w:val="en-US"/>
              </w:rPr>
            </w:pPr>
            <w:r>
              <w:rPr>
                <w:lang w:val="en-US"/>
              </w:rPr>
              <w:t>28</w:t>
            </w:r>
          </w:p>
        </w:tc>
        <w:tc>
          <w:tcPr>
            <w:tcW w:w="946" w:type="pct"/>
            <w:shd w:val="clear" w:color="auto" w:fill="F2F2F2" w:themeFill="background1" w:themeFillShade="F2"/>
            <w:vAlign w:val="center"/>
          </w:tcPr>
          <w:p w14:paraId="1B4C9D71" w14:textId="77777777" w:rsidR="008F5066" w:rsidRPr="00216AC2" w:rsidRDefault="008F5066" w:rsidP="00BC593A">
            <w:pPr>
              <w:rPr>
                <w:b/>
                <w:lang w:val="en-US"/>
              </w:rPr>
            </w:pPr>
            <w:r w:rsidRPr="00BB7411">
              <w:rPr>
                <w:b/>
                <w:lang w:val="en-US"/>
              </w:rPr>
              <w:t>Employee</w:t>
            </w:r>
          </w:p>
        </w:tc>
        <w:tc>
          <w:tcPr>
            <w:tcW w:w="1597" w:type="pct"/>
            <w:vAlign w:val="center"/>
          </w:tcPr>
          <w:p w14:paraId="6540BFE8" w14:textId="77777777" w:rsidR="008F5066" w:rsidRPr="00216AC2" w:rsidRDefault="008F5066" w:rsidP="00BC593A">
            <w:pPr>
              <w:tabs>
                <w:tab w:val="left" w:pos="313"/>
                <w:tab w:val="center" w:pos="529"/>
              </w:tabs>
              <w:rPr>
                <w:b/>
                <w:lang w:val="en-US"/>
              </w:rPr>
            </w:pPr>
            <w:r w:rsidRPr="00216AC2">
              <w:rPr>
                <w:lang w:val="en-US"/>
              </w:rPr>
              <w:t>P1 (100%) and P2 (100%)</w:t>
            </w:r>
          </w:p>
        </w:tc>
      </w:tr>
      <w:tr w:rsidR="00B16DC8" w:rsidRPr="00BB7411" w14:paraId="0BCC4465"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5BC76721" w14:textId="77777777" w:rsidR="00B16DC8" w:rsidRPr="00BB7411" w:rsidRDefault="00B16DC8" w:rsidP="004815F0">
            <w:pPr>
              <w:rPr>
                <w:b/>
                <w:lang w:val="en-US"/>
              </w:rPr>
            </w:pPr>
            <w:r w:rsidRPr="00BB7411">
              <w:rPr>
                <w:b/>
                <w:lang w:val="en-US"/>
              </w:rPr>
              <w:t>Objectives</w:t>
            </w:r>
          </w:p>
        </w:tc>
      </w:tr>
      <w:tr w:rsidR="00B16DC8" w:rsidRPr="008E4D80" w14:paraId="29D9CF9F"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FFFFF" w:themeFill="background1"/>
            <w:vAlign w:val="center"/>
          </w:tcPr>
          <w:p w14:paraId="36688AEB" w14:textId="77777777" w:rsidR="004E4B74" w:rsidRDefault="007C2D58" w:rsidP="00C45586">
            <w:pPr>
              <w:spacing w:before="120" w:after="120"/>
              <w:jc w:val="both"/>
              <w:rPr>
                <w:lang w:val="en-US"/>
              </w:rPr>
            </w:pPr>
            <w:r w:rsidRPr="00BB7411">
              <w:rPr>
                <w:lang w:val="en-US"/>
              </w:rPr>
              <w:t xml:space="preserve">This </w:t>
            </w:r>
            <w:r w:rsidR="00635ED8">
              <w:rPr>
                <w:lang w:val="en-US"/>
              </w:rPr>
              <w:t>WP</w:t>
            </w:r>
            <w:r w:rsidRPr="00BB7411">
              <w:rPr>
                <w:lang w:val="en-US"/>
              </w:rPr>
              <w:t xml:space="preserve"> </w:t>
            </w:r>
            <w:r w:rsidR="004E4B74">
              <w:rPr>
                <w:lang w:val="en-US"/>
              </w:rPr>
              <w:t>has mainly three objectives:</w:t>
            </w:r>
          </w:p>
          <w:p w14:paraId="63A623FF" w14:textId="77777777" w:rsidR="004E4B74" w:rsidRDefault="004E4B74" w:rsidP="00AE2084">
            <w:pPr>
              <w:pStyle w:val="ListParagraph"/>
              <w:numPr>
                <w:ilvl w:val="0"/>
                <w:numId w:val="15"/>
              </w:numPr>
              <w:spacing w:before="120" w:after="120"/>
              <w:jc w:val="both"/>
              <w:rPr>
                <w:lang w:val="en-US"/>
              </w:rPr>
            </w:pPr>
            <w:r>
              <w:rPr>
                <w:lang w:val="en-US"/>
              </w:rPr>
              <w:lastRenderedPageBreak/>
              <w:t>T</w:t>
            </w:r>
            <w:r w:rsidR="007C2D58" w:rsidRPr="004E4B74">
              <w:rPr>
                <w:lang w:val="en-US"/>
              </w:rPr>
              <w:t>he in</w:t>
            </w:r>
            <w:r w:rsidR="00161DDE" w:rsidRPr="004E4B74">
              <w:rPr>
                <w:lang w:val="en-US"/>
              </w:rPr>
              <w:t>-</w:t>
            </w:r>
            <w:r w:rsidR="007C2D58" w:rsidRPr="004E4B74">
              <w:rPr>
                <w:lang w:val="en-US"/>
              </w:rPr>
              <w:t>depth v</w:t>
            </w:r>
            <w:r w:rsidR="000A0C94" w:rsidRPr="004E4B74">
              <w:rPr>
                <w:lang w:val="en-US"/>
              </w:rPr>
              <w:t>alidation</w:t>
            </w:r>
            <w:r w:rsidR="0080728F" w:rsidRPr="004E4B74">
              <w:rPr>
                <w:lang w:val="en-US"/>
              </w:rPr>
              <w:t xml:space="preserve"> </w:t>
            </w:r>
            <w:r w:rsidR="007C2D58" w:rsidRPr="004E4B74">
              <w:rPr>
                <w:lang w:val="en-US"/>
              </w:rPr>
              <w:t xml:space="preserve">of the </w:t>
            </w:r>
            <w:r>
              <w:rPr>
                <w:lang w:val="en-US"/>
              </w:rPr>
              <w:t xml:space="preserve">scientific </w:t>
            </w:r>
            <w:r w:rsidR="007C2D58" w:rsidRPr="004E4B74">
              <w:rPr>
                <w:lang w:val="en-US"/>
              </w:rPr>
              <w:t>appr</w:t>
            </w:r>
            <w:r w:rsidR="00C45586" w:rsidRPr="004E4B74">
              <w:rPr>
                <w:lang w:val="en-US"/>
              </w:rPr>
              <w:t>oach</w:t>
            </w:r>
            <w:r>
              <w:rPr>
                <w:lang w:val="en-US"/>
              </w:rPr>
              <w:t xml:space="preserve"> according to its results from the previous workpackage</w:t>
            </w:r>
          </w:p>
          <w:p w14:paraId="77BFEA8A" w14:textId="77777777" w:rsidR="004E4B74" w:rsidRDefault="004E4B74" w:rsidP="00AE2084">
            <w:pPr>
              <w:pStyle w:val="ListParagraph"/>
              <w:numPr>
                <w:ilvl w:val="0"/>
                <w:numId w:val="15"/>
              </w:numPr>
              <w:spacing w:before="120" w:after="120"/>
              <w:jc w:val="both"/>
              <w:rPr>
                <w:lang w:val="en-US"/>
              </w:rPr>
            </w:pPr>
            <w:r>
              <w:rPr>
                <w:lang w:val="en-US"/>
              </w:rPr>
              <w:t>T</w:t>
            </w:r>
            <w:r w:rsidR="00C45586" w:rsidRPr="004E4B74">
              <w:rPr>
                <w:lang w:val="en-US"/>
              </w:rPr>
              <w:t>he formal description</w:t>
            </w:r>
            <w:r w:rsidR="00F94BCA" w:rsidRPr="004E4B74">
              <w:rPr>
                <w:lang w:val="en-US"/>
              </w:rPr>
              <w:t xml:space="preserve"> in terms </w:t>
            </w:r>
            <w:r w:rsidR="00161DDE" w:rsidRPr="004E4B74">
              <w:rPr>
                <w:lang w:val="en-US"/>
              </w:rPr>
              <w:t>of mathematical equations and/</w:t>
            </w:r>
            <w:r w:rsidR="00F94BCA" w:rsidRPr="004E4B74">
              <w:rPr>
                <w:lang w:val="en-US"/>
              </w:rPr>
              <w:t xml:space="preserve">or </w:t>
            </w:r>
            <w:r w:rsidR="00635ED8" w:rsidRPr="004E4B74">
              <w:rPr>
                <w:lang w:val="en-US"/>
              </w:rPr>
              <w:t>pseudo</w:t>
            </w:r>
            <w:r w:rsidR="00161DDE" w:rsidRPr="004E4B74">
              <w:rPr>
                <w:lang w:val="en-US"/>
              </w:rPr>
              <w:t>-</w:t>
            </w:r>
            <w:r w:rsidR="00635ED8" w:rsidRPr="004E4B74">
              <w:rPr>
                <w:lang w:val="en-US"/>
              </w:rPr>
              <w:t>code</w:t>
            </w:r>
            <w:r w:rsidR="00F94BCA" w:rsidRPr="004E4B74">
              <w:rPr>
                <w:lang w:val="en-US"/>
              </w:rPr>
              <w:t xml:space="preserve"> </w:t>
            </w:r>
            <w:r w:rsidR="007C2D58" w:rsidRPr="004E4B74">
              <w:rPr>
                <w:lang w:val="en-US"/>
              </w:rPr>
              <w:t xml:space="preserve">of the </w:t>
            </w:r>
            <w:r w:rsidR="00F94BCA" w:rsidRPr="004E4B74">
              <w:rPr>
                <w:lang w:val="en-US"/>
              </w:rPr>
              <w:t>derived results in order to deliver a basis for exploitation in more application</w:t>
            </w:r>
            <w:r w:rsidR="00C45586" w:rsidRPr="004E4B74">
              <w:rPr>
                <w:lang w:val="en-US"/>
              </w:rPr>
              <w:t>-</w:t>
            </w:r>
            <w:r w:rsidR="00F94BCA" w:rsidRPr="004E4B74">
              <w:rPr>
                <w:lang w:val="en-US"/>
              </w:rPr>
              <w:t>centric projects</w:t>
            </w:r>
          </w:p>
          <w:p w14:paraId="1895A878" w14:textId="77777777" w:rsidR="00B16DC8" w:rsidRDefault="004E4B74" w:rsidP="00AE2084">
            <w:pPr>
              <w:pStyle w:val="ListParagraph"/>
              <w:numPr>
                <w:ilvl w:val="0"/>
                <w:numId w:val="15"/>
              </w:numPr>
              <w:spacing w:before="120" w:after="120"/>
              <w:jc w:val="both"/>
              <w:rPr>
                <w:lang w:val="en-US"/>
              </w:rPr>
            </w:pPr>
            <w:r>
              <w:rPr>
                <w:lang w:val="en-US"/>
              </w:rPr>
              <w:t>E</w:t>
            </w:r>
            <w:r w:rsidR="002208A0" w:rsidRPr="004E4B74">
              <w:rPr>
                <w:lang w:val="en-US"/>
              </w:rPr>
              <w:t xml:space="preserve">xhaustive tests </w:t>
            </w:r>
            <w:r w:rsidR="00F94BCA" w:rsidRPr="004E4B74">
              <w:rPr>
                <w:lang w:val="en-US"/>
              </w:rPr>
              <w:t xml:space="preserve">and evaluation </w:t>
            </w:r>
            <w:r>
              <w:rPr>
                <w:lang w:val="en-US"/>
              </w:rPr>
              <w:t>to</w:t>
            </w:r>
            <w:r w:rsidR="002208A0" w:rsidRPr="004E4B74">
              <w:rPr>
                <w:lang w:val="en-US"/>
              </w:rPr>
              <w:t xml:space="preserve"> combine the expertise gathered from the </w:t>
            </w:r>
            <w:r w:rsidR="00E23DDB" w:rsidRPr="004E4B74">
              <w:rPr>
                <w:lang w:val="en-US"/>
              </w:rPr>
              <w:t xml:space="preserve">data source </w:t>
            </w:r>
            <w:r w:rsidR="002208A0" w:rsidRPr="004E4B74">
              <w:rPr>
                <w:lang w:val="en-US"/>
              </w:rPr>
              <w:t>integration into the</w:t>
            </w:r>
            <w:r w:rsidR="00C058D7" w:rsidRPr="004E4B74">
              <w:rPr>
                <w:lang w:val="en-US"/>
              </w:rPr>
              <w:t xml:space="preserve"> processor </w:t>
            </w:r>
            <w:r w:rsidR="002208A0" w:rsidRPr="004E4B74">
              <w:rPr>
                <w:lang w:val="en-US"/>
              </w:rPr>
              <w:t xml:space="preserve">architecture and the used algorithms for </w:t>
            </w:r>
            <w:r w:rsidR="00E23DDB" w:rsidRPr="004E4B74">
              <w:rPr>
                <w:lang w:val="en-US"/>
              </w:rPr>
              <w:t>information</w:t>
            </w:r>
            <w:r w:rsidR="002208A0" w:rsidRPr="004E4B74">
              <w:rPr>
                <w:lang w:val="en-US"/>
              </w:rPr>
              <w:t xml:space="preserve"> fusion</w:t>
            </w:r>
          </w:p>
          <w:p w14:paraId="406CD2A5" w14:textId="77777777" w:rsidR="00AC7DE6" w:rsidRPr="007C6B0D" w:rsidRDefault="00AC7DE6" w:rsidP="00AE2084">
            <w:pPr>
              <w:pStyle w:val="ListParagraph"/>
              <w:numPr>
                <w:ilvl w:val="0"/>
                <w:numId w:val="15"/>
              </w:numPr>
              <w:spacing w:before="120" w:after="120"/>
              <w:jc w:val="both"/>
              <w:rPr>
                <w:lang w:val="en-US"/>
              </w:rPr>
            </w:pPr>
            <w:r>
              <w:rPr>
                <w:lang w:val="en-US"/>
              </w:rPr>
              <w:t>Exploitation for predictive mechanisms within processor cores in order to optimize performance and power consumption</w:t>
            </w:r>
          </w:p>
        </w:tc>
      </w:tr>
      <w:tr w:rsidR="00B16DC8" w:rsidRPr="00BB7411" w14:paraId="00DC2993" w14:textId="77777777" w:rsidTr="00B50024">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23FECBC6" w14:textId="77777777" w:rsidR="00B16DC8" w:rsidRPr="00BB7411" w:rsidRDefault="00B16DC8" w:rsidP="004815F0">
            <w:pPr>
              <w:spacing w:before="120" w:after="120"/>
              <w:rPr>
                <w:b/>
                <w:lang w:val="en-US"/>
              </w:rPr>
            </w:pPr>
            <w:r w:rsidRPr="00BB7411">
              <w:rPr>
                <w:b/>
                <w:lang w:val="en-US"/>
              </w:rPr>
              <w:lastRenderedPageBreak/>
              <w:t>Description</w:t>
            </w:r>
          </w:p>
        </w:tc>
      </w:tr>
      <w:tr w:rsidR="00B16DC8" w:rsidRPr="008E4D80" w14:paraId="01103D33"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19339A30" w14:textId="77777777" w:rsidR="000A0C94" w:rsidRPr="00BB7411" w:rsidRDefault="000A0C94" w:rsidP="008F5066">
            <w:pPr>
              <w:spacing w:before="120"/>
              <w:rPr>
                <w:b/>
                <w:lang w:val="en-US"/>
              </w:rPr>
            </w:pPr>
            <w:r w:rsidRPr="00BB7411">
              <w:rPr>
                <w:b/>
                <w:lang w:val="en-US"/>
              </w:rPr>
              <w:t>WP</w:t>
            </w:r>
            <w:r w:rsidR="00C45586">
              <w:rPr>
                <w:b/>
                <w:lang w:val="en-US"/>
              </w:rPr>
              <w:t> </w:t>
            </w:r>
            <w:r w:rsidRPr="00BB7411">
              <w:rPr>
                <w:b/>
                <w:lang w:val="en-US"/>
              </w:rPr>
              <w:t>3.1: Analysis of the processor state prediction</w:t>
            </w:r>
          </w:p>
          <w:p w14:paraId="6BAED63D" w14:textId="77777777" w:rsidR="00275D0C" w:rsidRDefault="003575CD" w:rsidP="000A0C94">
            <w:pPr>
              <w:spacing w:before="120" w:after="120"/>
              <w:jc w:val="both"/>
              <w:rPr>
                <w:lang w:val="en-US"/>
              </w:rPr>
            </w:pPr>
            <w:r>
              <w:rPr>
                <w:lang w:val="en-US"/>
              </w:rPr>
              <w:t>The focus of t</w:t>
            </w:r>
            <w:r w:rsidRPr="00BB7411">
              <w:rPr>
                <w:lang w:val="en-US"/>
              </w:rPr>
              <w:t xml:space="preserve">his </w:t>
            </w:r>
            <w:r w:rsidR="00A90704">
              <w:rPr>
                <w:lang w:val="en-US"/>
              </w:rPr>
              <w:t xml:space="preserve">WP </w:t>
            </w:r>
            <w:r>
              <w:rPr>
                <w:lang w:val="en-US"/>
              </w:rPr>
              <w:t xml:space="preserve">lies on </w:t>
            </w:r>
            <w:r w:rsidRPr="00BB7411">
              <w:rPr>
                <w:lang w:val="en-US"/>
              </w:rPr>
              <w:t xml:space="preserve">the analysis and the scientific discussion of the simulations </w:t>
            </w:r>
            <w:r>
              <w:rPr>
                <w:lang w:val="en-US"/>
              </w:rPr>
              <w:t>results achieved</w:t>
            </w:r>
            <w:r w:rsidRPr="00BB7411">
              <w:rPr>
                <w:lang w:val="en-US"/>
              </w:rPr>
              <w:t xml:space="preserve"> in WP</w:t>
            </w:r>
            <w:r>
              <w:rPr>
                <w:lang w:val="en-US"/>
              </w:rPr>
              <w:t> </w:t>
            </w:r>
            <w:r w:rsidRPr="00BB7411">
              <w:rPr>
                <w:lang w:val="en-US"/>
              </w:rPr>
              <w:t>2.</w:t>
            </w:r>
            <w:r w:rsidR="00275D0C">
              <w:rPr>
                <w:lang w:val="en-US"/>
              </w:rPr>
              <w:t xml:space="preserve"> Therefore, the test scenarios from WP2 will be updated, based on the intermediate results achieved in WP2. This enables a refinement of the test scenarios and a leads to a higher quality of the verification.</w:t>
            </w:r>
          </w:p>
          <w:p w14:paraId="2D5DCD59" w14:textId="77777777" w:rsidR="002208A0" w:rsidRPr="00BB7411" w:rsidRDefault="00275D0C" w:rsidP="000A0C94">
            <w:pPr>
              <w:spacing w:before="120" w:after="120"/>
              <w:jc w:val="both"/>
              <w:rPr>
                <w:lang w:val="en-US"/>
              </w:rPr>
            </w:pPr>
            <w:r>
              <w:rPr>
                <w:lang w:val="en-US"/>
              </w:rPr>
              <w:t>The focus of WP 3.2 lies on the analysis of</w:t>
            </w:r>
            <w:r w:rsidR="008B3A42">
              <w:rPr>
                <w:lang w:val="en-US"/>
              </w:rPr>
              <w:t xml:space="preserve"> sensor value dependencies and relations. This includes values from a single sensor over time, as well as values from different sensors. The outcome of this analysis </w:t>
            </w:r>
            <w:r w:rsidR="000146C2">
              <w:rPr>
                <w:lang w:val="en-US"/>
              </w:rPr>
              <w:t>is</w:t>
            </w:r>
            <w:r w:rsidR="008B3A42">
              <w:rPr>
                <w:lang w:val="en-US"/>
              </w:rPr>
              <w:t xml:space="preserve"> expected to enable a better description and evaluation of the processor behavior and state</w:t>
            </w:r>
            <w:r w:rsidR="00AC7DE6">
              <w:rPr>
                <w:lang w:val="en-US"/>
              </w:rPr>
              <w:t xml:space="preserve"> which can then be exploited for predictive mechanisms in processor architectures</w:t>
            </w:r>
            <w:r w:rsidR="008B3A42">
              <w:rPr>
                <w:lang w:val="en-US"/>
              </w:rPr>
              <w:t xml:space="preserve">. </w:t>
            </w:r>
            <w:r w:rsidR="00AC7DE6">
              <w:rPr>
                <w:lang w:val="en-US"/>
              </w:rPr>
              <w:t>Therefore</w:t>
            </w:r>
            <w:r w:rsidR="008B3A42">
              <w:rPr>
                <w:lang w:val="en-US"/>
              </w:rPr>
              <w:t xml:space="preserve">, a state prediction will be </w:t>
            </w:r>
            <w:r w:rsidR="00EC466D">
              <w:rPr>
                <w:lang w:val="en-US"/>
              </w:rPr>
              <w:t>subject of the in depth research</w:t>
            </w:r>
            <w:r w:rsidR="008B3A42">
              <w:rPr>
                <w:lang w:val="en-US"/>
              </w:rPr>
              <w:t xml:space="preserve">. </w:t>
            </w:r>
            <w:r w:rsidR="003575CD">
              <w:rPr>
                <w:lang w:val="en-US"/>
              </w:rPr>
              <w:t>Furthermore, cost functions including parameters with specific weighting factors will be developed</w:t>
            </w:r>
            <w:r w:rsidR="001D277C">
              <w:rPr>
                <w:lang w:val="en-US"/>
              </w:rPr>
              <w:t xml:space="preserve">. </w:t>
            </w:r>
            <w:r>
              <w:rPr>
                <w:lang w:val="en-US"/>
              </w:rPr>
              <w:t>They are used within</w:t>
            </w:r>
            <w:r w:rsidR="003575CD">
              <w:rPr>
                <w:lang w:val="en-US"/>
              </w:rPr>
              <w:t xml:space="preserve"> the models of WP 3.2. The weighting factors are </w:t>
            </w:r>
            <w:r>
              <w:rPr>
                <w:lang w:val="en-US"/>
              </w:rPr>
              <w:t xml:space="preserve">a </w:t>
            </w:r>
            <w:r w:rsidR="003575CD">
              <w:rPr>
                <w:lang w:val="en-US"/>
              </w:rPr>
              <w:t xml:space="preserve">topic of research and are most probably not constant but dynamic since changing application criticality lead to different behavior of the processor and therefore other dependencies within the processors internal status. The unit of the cost function can be numerical or can be based on time, cycle count, throughput etc. Also these considerations are topic of research in this </w:t>
            </w:r>
            <w:r w:rsidR="00A90704">
              <w:rPr>
                <w:lang w:val="en-US"/>
              </w:rPr>
              <w:t>WP</w:t>
            </w:r>
            <w:r w:rsidR="003575CD">
              <w:rPr>
                <w:lang w:val="en-US"/>
              </w:rPr>
              <w:t>.</w:t>
            </w:r>
          </w:p>
          <w:p w14:paraId="029B8FD9" w14:textId="77777777" w:rsidR="002208A0" w:rsidRPr="00BB7411" w:rsidRDefault="000A0C94" w:rsidP="008F5066">
            <w:pPr>
              <w:spacing w:before="120"/>
              <w:rPr>
                <w:b/>
                <w:lang w:val="en-US"/>
              </w:rPr>
            </w:pPr>
            <w:r w:rsidRPr="00BB7411">
              <w:rPr>
                <w:b/>
                <w:lang w:val="en-US"/>
              </w:rPr>
              <w:t>WP</w:t>
            </w:r>
            <w:r w:rsidR="00C45586">
              <w:rPr>
                <w:b/>
                <w:lang w:val="en-US"/>
              </w:rPr>
              <w:t> </w:t>
            </w:r>
            <w:r w:rsidRPr="00BB7411">
              <w:rPr>
                <w:b/>
                <w:lang w:val="en-US"/>
              </w:rPr>
              <w:t xml:space="preserve">3.2: </w:t>
            </w:r>
            <w:r w:rsidR="00AC6E9F" w:rsidRPr="00BB7411">
              <w:rPr>
                <w:b/>
                <w:lang w:val="en-US"/>
              </w:rPr>
              <w:t>Algorithmic description</w:t>
            </w:r>
            <w:r w:rsidR="00671765" w:rsidRPr="00BB7411">
              <w:rPr>
                <w:b/>
                <w:lang w:val="en-US"/>
              </w:rPr>
              <w:t xml:space="preserve"> of </w:t>
            </w:r>
            <w:r w:rsidR="001E7048" w:rsidRPr="00BB7411">
              <w:rPr>
                <w:b/>
                <w:lang w:val="en-US"/>
              </w:rPr>
              <w:t xml:space="preserve">processor </w:t>
            </w:r>
            <w:r w:rsidR="00E23DDB" w:rsidRPr="00BB7411">
              <w:rPr>
                <w:b/>
                <w:lang w:val="en-US"/>
              </w:rPr>
              <w:t xml:space="preserve">data sources </w:t>
            </w:r>
            <w:r w:rsidR="00AC6E9F" w:rsidRPr="00BB7411">
              <w:rPr>
                <w:b/>
                <w:lang w:val="en-US"/>
              </w:rPr>
              <w:t>relation</w:t>
            </w:r>
          </w:p>
          <w:p w14:paraId="24EA3A5F" w14:textId="77777777" w:rsidR="00E636B3" w:rsidRPr="00BB7411" w:rsidRDefault="003575CD" w:rsidP="00E23DDB">
            <w:pPr>
              <w:spacing w:before="120" w:after="120"/>
              <w:jc w:val="both"/>
              <w:rPr>
                <w:lang w:val="en-US"/>
              </w:rPr>
            </w:pPr>
            <w:r w:rsidRPr="00BB7411">
              <w:rPr>
                <w:lang w:val="en-US"/>
              </w:rPr>
              <w:t>This WP handles the formal and algorithmic, mathematical correct description of the processor data source interrelations and the impact of the processor’s behavior in terms of instruction processing. This WP leads to a set of equations and algorithms and</w:t>
            </w:r>
            <w:r>
              <w:rPr>
                <w:lang w:val="en-US"/>
              </w:rPr>
              <w:t>/</w:t>
            </w:r>
            <w:r w:rsidRPr="00BB7411">
              <w:rPr>
                <w:lang w:val="en-US"/>
              </w:rPr>
              <w:t>or pseudo code, which can be used to model highly precise processor models</w:t>
            </w:r>
            <w:r>
              <w:rPr>
                <w:lang w:val="en-US"/>
              </w:rPr>
              <w:t xml:space="preserve"> for simulation and especially for runtime prediction of the processor state</w:t>
            </w:r>
            <w:r w:rsidRPr="00BB7411">
              <w:rPr>
                <w:lang w:val="en-US"/>
              </w:rPr>
              <w:t>.</w:t>
            </w:r>
            <w:r>
              <w:rPr>
                <w:lang w:val="en-US"/>
              </w:rPr>
              <w:t xml:space="preserve"> As input, the cost functions from WP</w:t>
            </w:r>
            <w:r w:rsidR="0079118F">
              <w:rPr>
                <w:lang w:val="en-US"/>
              </w:rPr>
              <w:t> </w:t>
            </w:r>
            <w:r>
              <w:rPr>
                <w:lang w:val="en-US"/>
              </w:rPr>
              <w:t>3.1 are used and integrated into the algorithms and equations</w:t>
            </w:r>
            <w:r w:rsidRPr="00BB7411">
              <w:rPr>
                <w:lang w:val="en-US"/>
              </w:rPr>
              <w:t>.</w:t>
            </w:r>
          </w:p>
          <w:p w14:paraId="48CE0D61" w14:textId="77777777" w:rsidR="000A0C94" w:rsidRPr="00BB7411" w:rsidRDefault="000A0C94" w:rsidP="008F5066">
            <w:pPr>
              <w:spacing w:before="120"/>
              <w:rPr>
                <w:b/>
                <w:lang w:val="en-US"/>
              </w:rPr>
            </w:pPr>
            <w:r w:rsidRPr="00BB7411">
              <w:rPr>
                <w:b/>
                <w:lang w:val="en-US"/>
              </w:rPr>
              <w:t>WP</w:t>
            </w:r>
            <w:r w:rsidR="00C45586">
              <w:rPr>
                <w:b/>
                <w:lang w:val="en-US"/>
              </w:rPr>
              <w:t> </w:t>
            </w:r>
            <w:r w:rsidRPr="00BB7411">
              <w:rPr>
                <w:b/>
                <w:lang w:val="en-US"/>
              </w:rPr>
              <w:t xml:space="preserve">3.3: </w:t>
            </w:r>
            <w:r w:rsidR="00E23DDB" w:rsidRPr="00BB7411">
              <w:rPr>
                <w:b/>
                <w:lang w:val="en-US"/>
              </w:rPr>
              <w:t>Information</w:t>
            </w:r>
            <w:r w:rsidRPr="00BB7411">
              <w:rPr>
                <w:b/>
                <w:lang w:val="en-US"/>
              </w:rPr>
              <w:t xml:space="preserve"> fusion </w:t>
            </w:r>
            <w:r w:rsidR="00BA324C">
              <w:rPr>
                <w:b/>
                <w:lang w:val="en-US"/>
              </w:rPr>
              <w:t>algorithms</w:t>
            </w:r>
          </w:p>
          <w:p w14:paraId="23E41BEE" w14:textId="77777777" w:rsidR="00A010D5" w:rsidRPr="00BB7411" w:rsidRDefault="00741102" w:rsidP="00081438">
            <w:pPr>
              <w:spacing w:before="120" w:after="120"/>
              <w:jc w:val="both"/>
              <w:rPr>
                <w:lang w:val="en-US"/>
              </w:rPr>
            </w:pPr>
            <w:r w:rsidRPr="00BB7411">
              <w:rPr>
                <w:lang w:val="en-US"/>
              </w:rPr>
              <w:t>The</w:t>
            </w:r>
            <w:r w:rsidR="00E9347B" w:rsidRPr="00BB7411">
              <w:rPr>
                <w:lang w:val="en-US"/>
              </w:rPr>
              <w:t xml:space="preserve"> </w:t>
            </w:r>
            <w:r w:rsidRPr="00BB7411">
              <w:rPr>
                <w:lang w:val="en-US"/>
              </w:rPr>
              <w:t>validation</w:t>
            </w:r>
            <w:r w:rsidR="00E9347B" w:rsidRPr="00BB7411">
              <w:rPr>
                <w:lang w:val="en-US"/>
              </w:rPr>
              <w:t xml:space="preserve"> of the feasibility </w:t>
            </w:r>
            <w:r w:rsidR="00D320EE" w:rsidRPr="00BB7411">
              <w:rPr>
                <w:lang w:val="en-US"/>
              </w:rPr>
              <w:t xml:space="preserve">of </w:t>
            </w:r>
            <w:r w:rsidR="00BA324C">
              <w:rPr>
                <w:lang w:val="en-US"/>
              </w:rPr>
              <w:t>the information fusion</w:t>
            </w:r>
            <w:r w:rsidR="00D320EE" w:rsidRPr="00BB7411">
              <w:rPr>
                <w:lang w:val="en-US"/>
              </w:rPr>
              <w:t xml:space="preserve"> approach </w:t>
            </w:r>
            <w:r w:rsidR="00E9347B" w:rsidRPr="00BB7411">
              <w:rPr>
                <w:lang w:val="en-US"/>
              </w:rPr>
              <w:t xml:space="preserve">will be accomplished. </w:t>
            </w:r>
            <w:r w:rsidR="00A010D5" w:rsidRPr="00BB7411">
              <w:rPr>
                <w:lang w:val="en-US"/>
              </w:rPr>
              <w:t xml:space="preserve">The precision of the simulation results and differences to real-world experiments </w:t>
            </w:r>
            <w:r w:rsidR="002F424B">
              <w:rPr>
                <w:lang w:val="en-US"/>
              </w:rPr>
              <w:t>are</w:t>
            </w:r>
            <w:r w:rsidR="00A010D5" w:rsidRPr="00BB7411">
              <w:rPr>
                <w:lang w:val="en-US"/>
              </w:rPr>
              <w:t xml:space="preserve"> determined. </w:t>
            </w:r>
            <w:r w:rsidR="00635ED8">
              <w:rPr>
                <w:lang w:val="en-US"/>
              </w:rPr>
              <w:t>If there are significant deviations in</w:t>
            </w:r>
            <w:r w:rsidR="00A010D5" w:rsidRPr="00BB7411">
              <w:rPr>
                <w:lang w:val="en-US"/>
              </w:rPr>
              <w:t xml:space="preserve"> the results, the reasons are </w:t>
            </w:r>
            <w:r w:rsidR="002F424B">
              <w:rPr>
                <w:lang w:val="en-US"/>
              </w:rPr>
              <w:t>investigated and measures against them are analyzed and algorithmically included</w:t>
            </w:r>
            <w:r w:rsidR="00A010D5" w:rsidRPr="00BB7411">
              <w:rPr>
                <w:lang w:val="en-US"/>
              </w:rPr>
              <w:t>.</w:t>
            </w:r>
            <w:r w:rsidR="002F424B">
              <w:rPr>
                <w:lang w:val="en-US"/>
              </w:rPr>
              <w:t xml:space="preserve"> </w:t>
            </w:r>
            <w:r w:rsidR="00A010D5" w:rsidRPr="00BB7411">
              <w:rPr>
                <w:lang w:val="en-US"/>
              </w:rPr>
              <w:t>In the end, the validation process will lead to profound</w:t>
            </w:r>
            <w:r w:rsidR="009C085B">
              <w:rPr>
                <w:lang w:val="en-US"/>
              </w:rPr>
              <w:t xml:space="preserve"> mathematically described</w:t>
            </w:r>
            <w:r w:rsidR="00A010D5" w:rsidRPr="00BB7411">
              <w:rPr>
                <w:lang w:val="en-US"/>
              </w:rPr>
              <w:t xml:space="preserve"> knowledge about processor </w:t>
            </w:r>
            <w:r w:rsidR="00635ED8" w:rsidRPr="00BB7411">
              <w:rPr>
                <w:lang w:val="en-US"/>
              </w:rPr>
              <w:t>modeling</w:t>
            </w:r>
            <w:r w:rsidR="00A010D5" w:rsidRPr="00BB7411">
              <w:rPr>
                <w:lang w:val="en-US"/>
              </w:rPr>
              <w:t xml:space="preserve"> and the prediction of processor behavior and states. </w:t>
            </w:r>
            <w:r w:rsidR="00BA324C">
              <w:rPr>
                <w:lang w:val="en-US"/>
              </w:rPr>
              <w:t xml:space="preserve">Such model descriptions must necessarily be </w:t>
            </w:r>
            <w:r w:rsidR="00A90704">
              <w:rPr>
                <w:lang w:val="en-US"/>
              </w:rPr>
              <w:t>incorporated</w:t>
            </w:r>
            <w:r w:rsidR="00BA324C">
              <w:rPr>
                <w:lang w:val="en-US"/>
              </w:rPr>
              <w:t xml:space="preserve"> into the information fusion process for reliable processor state determination. </w:t>
            </w:r>
            <w:r w:rsidR="00A010D5" w:rsidRPr="00BB7411">
              <w:rPr>
                <w:lang w:val="en-US"/>
              </w:rPr>
              <w:t>This knowledge is further applicable to increase the precision of processor models and analysis tools in other application fields.</w:t>
            </w:r>
          </w:p>
        </w:tc>
      </w:tr>
      <w:tr w:rsidR="00B16DC8" w:rsidRPr="00BB7411" w14:paraId="4D74C796"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shd w:val="clear" w:color="auto" w:fill="F2F2F2" w:themeFill="background1" w:themeFillShade="F2"/>
          </w:tcPr>
          <w:p w14:paraId="670888CB" w14:textId="77777777" w:rsidR="00B16DC8" w:rsidRPr="00BB7411" w:rsidRDefault="00B16DC8" w:rsidP="004815F0">
            <w:pPr>
              <w:spacing w:before="120" w:after="120"/>
              <w:rPr>
                <w:b/>
                <w:lang w:val="en-US"/>
              </w:rPr>
            </w:pPr>
            <w:r w:rsidRPr="00BB7411">
              <w:rPr>
                <w:b/>
                <w:lang w:val="en-US"/>
              </w:rPr>
              <w:t>Result</w:t>
            </w:r>
          </w:p>
        </w:tc>
      </w:tr>
      <w:tr w:rsidR="00B16DC8" w:rsidRPr="008E4D80" w14:paraId="36ABE9EC"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tcPr>
          <w:p w14:paraId="1419A3C1" w14:textId="77777777" w:rsidR="00B16DC8" w:rsidRPr="00BB7411" w:rsidRDefault="00635ED8" w:rsidP="00E23DDB">
            <w:pPr>
              <w:spacing w:before="120" w:after="120"/>
              <w:jc w:val="both"/>
              <w:rPr>
                <w:lang w:val="en-US"/>
              </w:rPr>
            </w:pPr>
            <w:r>
              <w:rPr>
                <w:lang w:val="en-US"/>
              </w:rPr>
              <w:lastRenderedPageBreak/>
              <w:t>Knowledge formaliz</w:t>
            </w:r>
            <w:r w:rsidR="00B16DC8" w:rsidRPr="00BB7411">
              <w:rPr>
                <w:lang w:val="en-US"/>
              </w:rPr>
              <w:t xml:space="preserve">ation of the on-chip evaluation for </w:t>
            </w:r>
            <w:r w:rsidR="008F5066" w:rsidRPr="00BB7411">
              <w:rPr>
                <w:lang w:val="en-US"/>
              </w:rPr>
              <w:t>optimizing</w:t>
            </w:r>
            <w:r w:rsidR="00B16DC8" w:rsidRPr="00BB7411">
              <w:rPr>
                <w:lang w:val="en-US"/>
              </w:rPr>
              <w:t xml:space="preserve"> the </w:t>
            </w:r>
            <w:r w:rsidR="00E23DDB" w:rsidRPr="00BB7411">
              <w:rPr>
                <w:lang w:val="en-US"/>
              </w:rPr>
              <w:t>information</w:t>
            </w:r>
            <w:r w:rsidR="00B16DC8" w:rsidRPr="00BB7411">
              <w:rPr>
                <w:lang w:val="en-US"/>
              </w:rPr>
              <w:t xml:space="preserve"> fusion algori</w:t>
            </w:r>
            <w:r w:rsidR="00104FCB" w:rsidRPr="00BB7411">
              <w:rPr>
                <w:lang w:val="en-US"/>
              </w:rPr>
              <w:t>thms and on-chip data acquisition.</w:t>
            </w:r>
          </w:p>
        </w:tc>
      </w:tr>
    </w:tbl>
    <w:p w14:paraId="7C39CF28" w14:textId="77777777" w:rsidR="0079118F" w:rsidRDefault="0079118F" w:rsidP="008F5066">
      <w:pPr>
        <w:spacing w:before="240" w:after="60"/>
        <w:rPr>
          <w:b/>
          <w:lang w:val="en-US"/>
        </w:rPr>
      </w:pPr>
    </w:p>
    <w:p w14:paraId="50CD3C39" w14:textId="77777777" w:rsidR="00B16DC8" w:rsidRPr="00BB7411" w:rsidRDefault="00E64F5F" w:rsidP="008F5066">
      <w:pPr>
        <w:spacing w:before="240" w:after="60"/>
        <w:rPr>
          <w:b/>
          <w:lang w:val="en-US"/>
        </w:rPr>
      </w:pPr>
      <w:r w:rsidRPr="00BB7411">
        <w:rPr>
          <w:b/>
          <w:lang w:val="en-US"/>
        </w:rPr>
        <w:t>WP 4:</w:t>
      </w:r>
      <w:r w:rsidR="00B16DC8" w:rsidRPr="00BB7411">
        <w:rPr>
          <w:b/>
          <w:lang w:val="en-US"/>
        </w:rPr>
        <w:t xml:space="preserve"> Documentation of scientific results</w:t>
      </w:r>
    </w:p>
    <w:tbl>
      <w:tblPr>
        <w:tblW w:w="494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93"/>
        <w:gridCol w:w="1184"/>
        <w:gridCol w:w="1801"/>
        <w:gridCol w:w="3040"/>
      </w:tblGrid>
      <w:tr w:rsidR="008F5066" w:rsidRPr="00BB7411" w14:paraId="60BB521A" w14:textId="77777777" w:rsidTr="008F5066">
        <w:trPr>
          <w:cantSplit/>
          <w:trHeight w:val="451"/>
        </w:trPr>
        <w:tc>
          <w:tcPr>
            <w:tcW w:w="1835" w:type="pct"/>
            <w:shd w:val="clear" w:color="auto" w:fill="F2F2F2" w:themeFill="background1" w:themeFillShade="F2"/>
            <w:vAlign w:val="center"/>
          </w:tcPr>
          <w:p w14:paraId="6C8C38F0" w14:textId="77777777" w:rsidR="008F5066" w:rsidRPr="00BB7411" w:rsidRDefault="008F5066" w:rsidP="00BC593A">
            <w:pPr>
              <w:rPr>
                <w:b/>
                <w:lang w:val="en-US"/>
              </w:rPr>
            </w:pPr>
            <w:r w:rsidRPr="00BB7411">
              <w:rPr>
                <w:b/>
                <w:lang w:val="en-US"/>
              </w:rPr>
              <w:t>Staff effort (person months)</w:t>
            </w:r>
          </w:p>
        </w:tc>
        <w:tc>
          <w:tcPr>
            <w:tcW w:w="622" w:type="pct"/>
            <w:vAlign w:val="center"/>
          </w:tcPr>
          <w:p w14:paraId="5A712E0C" w14:textId="77777777" w:rsidR="008F5066" w:rsidRPr="00BB7411" w:rsidRDefault="00044EFE" w:rsidP="00BC593A">
            <w:pPr>
              <w:tabs>
                <w:tab w:val="left" w:pos="313"/>
                <w:tab w:val="center" w:pos="529"/>
              </w:tabs>
              <w:rPr>
                <w:lang w:val="en-US"/>
              </w:rPr>
            </w:pPr>
            <w:r>
              <w:rPr>
                <w:lang w:val="en-US"/>
              </w:rPr>
              <w:t>10</w:t>
            </w:r>
          </w:p>
        </w:tc>
        <w:tc>
          <w:tcPr>
            <w:tcW w:w="946" w:type="pct"/>
            <w:shd w:val="clear" w:color="auto" w:fill="F2F2F2" w:themeFill="background1" w:themeFillShade="F2"/>
            <w:vAlign w:val="center"/>
          </w:tcPr>
          <w:p w14:paraId="43005AB3" w14:textId="77777777" w:rsidR="008F5066" w:rsidRPr="00216AC2" w:rsidRDefault="008F5066" w:rsidP="00BC593A">
            <w:pPr>
              <w:rPr>
                <w:b/>
                <w:lang w:val="en-US"/>
              </w:rPr>
            </w:pPr>
            <w:r w:rsidRPr="00BB7411">
              <w:rPr>
                <w:b/>
                <w:lang w:val="en-US"/>
              </w:rPr>
              <w:t>Employee</w:t>
            </w:r>
          </w:p>
        </w:tc>
        <w:tc>
          <w:tcPr>
            <w:tcW w:w="1597" w:type="pct"/>
            <w:vAlign w:val="center"/>
          </w:tcPr>
          <w:p w14:paraId="7FA464C8" w14:textId="77777777" w:rsidR="008F5066" w:rsidRPr="00216AC2" w:rsidRDefault="008F5066" w:rsidP="00BC593A">
            <w:pPr>
              <w:tabs>
                <w:tab w:val="left" w:pos="313"/>
                <w:tab w:val="center" w:pos="529"/>
              </w:tabs>
              <w:rPr>
                <w:b/>
                <w:lang w:val="en-US"/>
              </w:rPr>
            </w:pPr>
            <w:r w:rsidRPr="00216AC2">
              <w:rPr>
                <w:lang w:val="en-US"/>
              </w:rPr>
              <w:t>P1 (100%) and P2 (100%)</w:t>
            </w:r>
          </w:p>
        </w:tc>
      </w:tr>
      <w:tr w:rsidR="00B16DC8" w:rsidRPr="00BB7411" w14:paraId="5C0A25D3"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0D499C9F" w14:textId="77777777" w:rsidR="00B16DC8" w:rsidRPr="00BB7411" w:rsidRDefault="00B16DC8" w:rsidP="004815F0">
            <w:pPr>
              <w:rPr>
                <w:b/>
                <w:lang w:val="en-US"/>
              </w:rPr>
            </w:pPr>
            <w:r w:rsidRPr="00BB7411">
              <w:rPr>
                <w:b/>
                <w:lang w:val="en-US"/>
              </w:rPr>
              <w:t>Objectives</w:t>
            </w:r>
          </w:p>
        </w:tc>
      </w:tr>
      <w:tr w:rsidR="00B16DC8" w:rsidRPr="008E4D80" w14:paraId="71F1C656"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FFFFF" w:themeFill="background1"/>
            <w:vAlign w:val="center"/>
          </w:tcPr>
          <w:p w14:paraId="0C59F3FC" w14:textId="77777777" w:rsidR="00B16DC8" w:rsidRPr="00BB7411" w:rsidRDefault="0035306C" w:rsidP="004E4B74">
            <w:pPr>
              <w:spacing w:before="120" w:after="120"/>
              <w:jc w:val="both"/>
              <w:rPr>
                <w:b/>
                <w:lang w:val="en-US"/>
              </w:rPr>
            </w:pPr>
            <w:r w:rsidRPr="00BB7411">
              <w:rPr>
                <w:lang w:val="en-US"/>
              </w:rPr>
              <w:t xml:space="preserve">This </w:t>
            </w:r>
            <w:r w:rsidR="00635ED8">
              <w:rPr>
                <w:lang w:val="en-US"/>
              </w:rPr>
              <w:t xml:space="preserve">WP </w:t>
            </w:r>
            <w:r w:rsidR="004E4B74">
              <w:rPr>
                <w:lang w:val="en-US"/>
              </w:rPr>
              <w:t xml:space="preserve">has the objective to develop the </w:t>
            </w:r>
            <w:r w:rsidRPr="00BB7411">
              <w:rPr>
                <w:lang w:val="en-US"/>
              </w:rPr>
              <w:t>scientific reports and pu</w:t>
            </w:r>
            <w:r w:rsidR="00C45586">
              <w:rPr>
                <w:lang w:val="en-US"/>
              </w:rPr>
              <w:t>blications based on the project’</w:t>
            </w:r>
            <w:r w:rsidRPr="00BB7411">
              <w:rPr>
                <w:lang w:val="en-US"/>
              </w:rPr>
              <w:t>s research topic.</w:t>
            </w:r>
          </w:p>
        </w:tc>
      </w:tr>
      <w:tr w:rsidR="00B16DC8" w:rsidRPr="00BB7411" w14:paraId="7AEF1785"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54"/>
        </w:trPr>
        <w:tc>
          <w:tcPr>
            <w:tcW w:w="5000" w:type="pct"/>
            <w:gridSpan w:val="4"/>
            <w:shd w:val="clear" w:color="auto" w:fill="F2F2F2" w:themeFill="background1" w:themeFillShade="F2"/>
            <w:vAlign w:val="center"/>
          </w:tcPr>
          <w:p w14:paraId="6352CF7F" w14:textId="77777777" w:rsidR="00B16DC8" w:rsidRPr="00BB7411" w:rsidRDefault="00B16DC8" w:rsidP="004815F0">
            <w:pPr>
              <w:spacing w:before="120" w:after="120"/>
              <w:rPr>
                <w:b/>
                <w:lang w:val="en-US"/>
              </w:rPr>
            </w:pPr>
            <w:r w:rsidRPr="00BB7411">
              <w:rPr>
                <w:b/>
                <w:lang w:val="en-US"/>
              </w:rPr>
              <w:t>Description</w:t>
            </w:r>
          </w:p>
        </w:tc>
      </w:tr>
      <w:tr w:rsidR="00B16DC8" w:rsidRPr="008E4D80" w14:paraId="0BE8A773"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vAlign w:val="center"/>
          </w:tcPr>
          <w:p w14:paraId="41664818" w14:textId="77777777" w:rsidR="00B16DC8" w:rsidRPr="00BB7411" w:rsidRDefault="00086026" w:rsidP="00146A8A">
            <w:pPr>
              <w:spacing w:before="120" w:after="120"/>
              <w:jc w:val="both"/>
              <w:rPr>
                <w:lang w:val="en-US"/>
              </w:rPr>
            </w:pPr>
            <w:r w:rsidRPr="00BB7411">
              <w:rPr>
                <w:lang w:val="en-US"/>
              </w:rPr>
              <w:t>In parallel to all work</w:t>
            </w:r>
            <w:r w:rsidR="00635ED8">
              <w:rPr>
                <w:lang w:val="en-US"/>
              </w:rPr>
              <w:t xml:space="preserve"> </w:t>
            </w:r>
            <w:r w:rsidRPr="00BB7411">
              <w:rPr>
                <w:lang w:val="en-US"/>
              </w:rPr>
              <w:t xml:space="preserve">packages, documentation will be provided. The publications to the project specific topics are additionally coupled to this </w:t>
            </w:r>
            <w:r w:rsidR="00635ED8">
              <w:rPr>
                <w:lang w:val="en-US"/>
              </w:rPr>
              <w:t>WP</w:t>
            </w:r>
            <w:r w:rsidRPr="00BB7411">
              <w:rPr>
                <w:lang w:val="en-US"/>
              </w:rPr>
              <w:t>. During the project, intermediate reports and the final project report will be generated and delivered to the DFG. The reports include a critical assessment of the scientific usability and discussion of possible exploitation scenarios in other and interdisciplinary research fields.</w:t>
            </w:r>
          </w:p>
        </w:tc>
      </w:tr>
      <w:tr w:rsidR="00B16DC8" w:rsidRPr="00BB7411" w14:paraId="1C919F59"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shd w:val="clear" w:color="auto" w:fill="F2F2F2" w:themeFill="background1" w:themeFillShade="F2"/>
            <w:vAlign w:val="center"/>
          </w:tcPr>
          <w:p w14:paraId="776C9B60" w14:textId="77777777" w:rsidR="00B16DC8" w:rsidRPr="00BB7411" w:rsidRDefault="00B16DC8" w:rsidP="004815F0">
            <w:pPr>
              <w:spacing w:before="120" w:after="120"/>
              <w:rPr>
                <w:b/>
                <w:lang w:val="en-US"/>
              </w:rPr>
            </w:pPr>
            <w:r w:rsidRPr="00BB7411">
              <w:rPr>
                <w:b/>
                <w:lang w:val="en-US"/>
              </w:rPr>
              <w:t>Result</w:t>
            </w:r>
          </w:p>
        </w:tc>
      </w:tr>
      <w:tr w:rsidR="00B16DC8" w:rsidRPr="00BB7411" w14:paraId="64DD99C8" w14:textId="77777777" w:rsidTr="00AD5F3F">
        <w:tblPrEx>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Ex>
        <w:trPr>
          <w:trHeight w:val="405"/>
        </w:trPr>
        <w:tc>
          <w:tcPr>
            <w:tcW w:w="5000" w:type="pct"/>
            <w:gridSpan w:val="4"/>
            <w:vAlign w:val="center"/>
          </w:tcPr>
          <w:p w14:paraId="199ADB59" w14:textId="77777777" w:rsidR="00B16DC8" w:rsidRPr="00BB7411" w:rsidRDefault="00086026" w:rsidP="00146A8A">
            <w:pPr>
              <w:spacing w:before="120" w:after="120"/>
              <w:jc w:val="both"/>
              <w:rPr>
                <w:lang w:val="en-US"/>
              </w:rPr>
            </w:pPr>
            <w:r w:rsidRPr="00BB7411">
              <w:rPr>
                <w:lang w:val="en-US"/>
              </w:rPr>
              <w:t>Periodic</w:t>
            </w:r>
            <w:r w:rsidR="00B16DC8" w:rsidRPr="00BB7411">
              <w:rPr>
                <w:lang w:val="en-US"/>
              </w:rPr>
              <w:t xml:space="preserve"> research report regarding the scientific knowledge gained</w:t>
            </w:r>
            <w:r w:rsidRPr="00BB7411">
              <w:rPr>
                <w:lang w:val="en-US"/>
              </w:rPr>
              <w:t xml:space="preserve"> within the project. Scientific publications in international journals and conferences.</w:t>
            </w:r>
          </w:p>
        </w:tc>
      </w:tr>
    </w:tbl>
    <w:p w14:paraId="24616D31" w14:textId="77777777" w:rsidR="00B16DC8" w:rsidRPr="00BB7411" w:rsidRDefault="00B16DC8" w:rsidP="00B16DC8">
      <w:pPr>
        <w:pStyle w:val="Heading2"/>
        <w:numPr>
          <w:ilvl w:val="1"/>
          <w:numId w:val="1"/>
        </w:numPr>
        <w:rPr>
          <w:lang w:val="en-US"/>
        </w:rPr>
      </w:pPr>
      <w:r w:rsidRPr="00BB7411">
        <w:rPr>
          <w:lang w:val="en-US"/>
        </w:rPr>
        <w:t>Data handling</w:t>
      </w:r>
    </w:p>
    <w:p w14:paraId="48A6BAFB" w14:textId="77777777" w:rsidR="00B16DC8" w:rsidRPr="00146A8A" w:rsidRDefault="00A03708" w:rsidP="00146A8A">
      <w:pPr>
        <w:jc w:val="both"/>
        <w:rPr>
          <w:lang w:val="en-US"/>
        </w:rPr>
      </w:pPr>
      <w:r w:rsidRPr="00BB7411">
        <w:rPr>
          <w:lang w:val="en-US"/>
        </w:rPr>
        <w:t xml:space="preserve">The research groups involved in this </w:t>
      </w:r>
      <w:r w:rsidR="005E0D15" w:rsidRPr="00BB7411">
        <w:rPr>
          <w:lang w:val="en-US"/>
        </w:rPr>
        <w:t>project</w:t>
      </w:r>
      <w:r w:rsidRPr="00BB7411">
        <w:rPr>
          <w:lang w:val="en-US"/>
        </w:rPr>
        <w:t xml:space="preserve"> envision that their investigation is available for </w:t>
      </w:r>
      <w:r w:rsidR="00267846">
        <w:rPr>
          <w:lang w:val="en-US"/>
        </w:rPr>
        <w:t xml:space="preserve">further </w:t>
      </w:r>
      <w:r w:rsidRPr="00BB7411">
        <w:rPr>
          <w:lang w:val="en-US"/>
        </w:rPr>
        <w:t>research</w:t>
      </w:r>
      <w:r w:rsidR="00267846">
        <w:rPr>
          <w:lang w:val="en-US"/>
        </w:rPr>
        <w:t xml:space="preserve"> activities</w:t>
      </w:r>
      <w:r w:rsidRPr="00BB7411">
        <w:rPr>
          <w:lang w:val="en-US"/>
        </w:rPr>
        <w:t>. For this purpose, a repository with all in this project developed models and benchmarks will be made available for the scientific community. This enables the reproduction of the experiments by other researcher</w:t>
      </w:r>
      <w:r w:rsidR="00C45586">
        <w:rPr>
          <w:lang w:val="en-US"/>
        </w:rPr>
        <w:t>s</w:t>
      </w:r>
      <w:r w:rsidRPr="00BB7411">
        <w:rPr>
          <w:lang w:val="en-US"/>
        </w:rPr>
        <w:t xml:space="preserve"> and extension </w:t>
      </w:r>
      <w:r w:rsidR="00BA2B3D">
        <w:rPr>
          <w:lang w:val="en-US"/>
        </w:rPr>
        <w:t xml:space="preserve">to </w:t>
      </w:r>
      <w:r w:rsidR="006B1B1A">
        <w:rPr>
          <w:lang w:val="en-US"/>
        </w:rPr>
        <w:t xml:space="preserve">the </w:t>
      </w:r>
      <w:r w:rsidR="00BA2B3D">
        <w:rPr>
          <w:lang w:val="en-US"/>
        </w:rPr>
        <w:t xml:space="preserve">sequential </w:t>
      </w:r>
      <w:r w:rsidRPr="00BB7411">
        <w:rPr>
          <w:lang w:val="en-US"/>
        </w:rPr>
        <w:t xml:space="preserve">projects. The project group will </w:t>
      </w:r>
      <w:r w:rsidR="00DD5247">
        <w:rPr>
          <w:lang w:val="en-US"/>
        </w:rPr>
        <w:t>provide all data on</w:t>
      </w:r>
      <w:r w:rsidRPr="00BB7411">
        <w:rPr>
          <w:lang w:val="en-US"/>
        </w:rPr>
        <w:t xml:space="preserve"> </w:t>
      </w:r>
      <w:r w:rsidR="00DD5247" w:rsidRPr="00DD5247">
        <w:rPr>
          <w:i/>
          <w:lang w:val="en-US"/>
        </w:rPr>
        <w:t>Zenodo.org</w:t>
      </w:r>
      <w:r w:rsidRPr="00BB7411">
        <w:rPr>
          <w:lang w:val="en-US"/>
        </w:rPr>
        <w:t xml:space="preserve"> </w:t>
      </w:r>
      <w:r w:rsidR="00DD5247">
        <w:rPr>
          <w:lang w:val="en-US"/>
        </w:rPr>
        <w:t xml:space="preserve">from </w:t>
      </w:r>
      <w:r w:rsidRPr="00BB7411">
        <w:rPr>
          <w:lang w:val="en-US"/>
        </w:rPr>
        <w:t xml:space="preserve">where interested researchers </w:t>
      </w:r>
      <w:r w:rsidR="00DD5247">
        <w:rPr>
          <w:lang w:val="en-US"/>
        </w:rPr>
        <w:t>are able to download project</w:t>
      </w:r>
      <w:r w:rsidR="00B22CB5">
        <w:rPr>
          <w:lang w:val="en-US"/>
        </w:rPr>
        <w:t>-</w:t>
      </w:r>
      <w:r w:rsidR="00DD5247">
        <w:rPr>
          <w:lang w:val="en-US"/>
        </w:rPr>
        <w:t>related information</w:t>
      </w:r>
      <w:r w:rsidRPr="00BB7411">
        <w:rPr>
          <w:lang w:val="en-US"/>
        </w:rPr>
        <w:t xml:space="preserve"> and code to develop their own experiments. </w:t>
      </w:r>
    </w:p>
    <w:p w14:paraId="3F600248" w14:textId="77777777" w:rsidR="00B16DC8" w:rsidRPr="00BB7411" w:rsidRDefault="00B16DC8" w:rsidP="00B16DC8">
      <w:pPr>
        <w:pStyle w:val="Heading2"/>
        <w:numPr>
          <w:ilvl w:val="1"/>
          <w:numId w:val="1"/>
        </w:numPr>
        <w:rPr>
          <w:lang w:val="en-US"/>
        </w:rPr>
      </w:pPr>
      <w:r w:rsidRPr="00BB7411">
        <w:rPr>
          <w:lang w:val="en-US"/>
        </w:rPr>
        <w:t>Other information</w:t>
      </w:r>
    </w:p>
    <w:p w14:paraId="6144487D" w14:textId="77777777" w:rsidR="00B16DC8" w:rsidRPr="00860DEA" w:rsidRDefault="00B16DC8" w:rsidP="00B16DC8">
      <w:pPr>
        <w:rPr>
          <w:sz w:val="10"/>
          <w:szCs w:val="10"/>
          <w:highlight w:val="lightGray"/>
          <w:lang w:val="en-US"/>
        </w:rPr>
      </w:pPr>
    </w:p>
    <w:p w14:paraId="139DD66E" w14:textId="77777777" w:rsidR="00B16DC8" w:rsidRPr="00BB7411" w:rsidRDefault="00BB7411" w:rsidP="00B16DC8">
      <w:pPr>
        <w:rPr>
          <w:b/>
          <w:lang w:val="en-US"/>
        </w:rPr>
      </w:pPr>
      <w:r w:rsidRPr="00BB7411">
        <w:rPr>
          <w:lang w:val="en-US"/>
        </w:rPr>
        <w:t>Not available</w:t>
      </w:r>
    </w:p>
    <w:p w14:paraId="2937E678" w14:textId="77777777" w:rsidR="00B16DC8" w:rsidRPr="00BB7411" w:rsidRDefault="00B16DC8" w:rsidP="00B16DC8">
      <w:pPr>
        <w:pStyle w:val="Heading2"/>
        <w:numPr>
          <w:ilvl w:val="1"/>
          <w:numId w:val="1"/>
        </w:numPr>
        <w:rPr>
          <w:lang w:val="en-US"/>
        </w:rPr>
      </w:pPr>
      <w:r w:rsidRPr="00BB7411">
        <w:rPr>
          <w:lang w:val="en-US"/>
        </w:rPr>
        <w:t>Descriptions of proposed investigations involving experiments on humans, human materials or animals</w:t>
      </w:r>
    </w:p>
    <w:p w14:paraId="60915F63" w14:textId="77777777" w:rsidR="00B16DC8" w:rsidRPr="00860DEA" w:rsidRDefault="00B16DC8" w:rsidP="00B16DC8">
      <w:pPr>
        <w:rPr>
          <w:sz w:val="10"/>
          <w:szCs w:val="10"/>
          <w:lang w:val="en-US"/>
        </w:rPr>
      </w:pPr>
    </w:p>
    <w:p w14:paraId="440531FB" w14:textId="77777777" w:rsidR="00B16DC8" w:rsidRPr="00BB7411" w:rsidRDefault="00B16DC8" w:rsidP="00B16DC8">
      <w:pPr>
        <w:rPr>
          <w:lang w:val="en-US"/>
        </w:rPr>
      </w:pPr>
      <w:r w:rsidRPr="00BB7411">
        <w:rPr>
          <w:lang w:val="en-US"/>
        </w:rPr>
        <w:t>Not applicable in the context of this project proposal.</w:t>
      </w:r>
    </w:p>
    <w:p w14:paraId="165B3BEF" w14:textId="77777777" w:rsidR="00B16DC8" w:rsidRPr="00BB7411" w:rsidRDefault="00B16DC8" w:rsidP="00B16DC8">
      <w:pPr>
        <w:pStyle w:val="Heading2"/>
        <w:numPr>
          <w:ilvl w:val="1"/>
          <w:numId w:val="1"/>
        </w:numPr>
        <w:rPr>
          <w:lang w:val="en-US"/>
        </w:rPr>
      </w:pPr>
      <w:r w:rsidRPr="00BB7411">
        <w:rPr>
          <w:lang w:val="en-US"/>
        </w:rPr>
        <w:t>Information on scientific and financial involvement of international cooperation partners</w:t>
      </w:r>
    </w:p>
    <w:p w14:paraId="4516F9D2" w14:textId="77777777" w:rsidR="00B16DC8" w:rsidRPr="00860DEA" w:rsidRDefault="00B16DC8" w:rsidP="00B16DC8">
      <w:pPr>
        <w:rPr>
          <w:b/>
          <w:sz w:val="10"/>
          <w:szCs w:val="10"/>
          <w:lang w:val="en-US"/>
        </w:rPr>
      </w:pPr>
    </w:p>
    <w:p w14:paraId="1D7AB765" w14:textId="77777777" w:rsidR="00B16DC8" w:rsidRDefault="00B16DC8" w:rsidP="00BB7411">
      <w:pPr>
        <w:rPr>
          <w:lang w:val="en-US"/>
        </w:rPr>
      </w:pPr>
      <w:r w:rsidRPr="00BB7411">
        <w:rPr>
          <w:lang w:val="en-US"/>
        </w:rPr>
        <w:t>Not applicable in the context o</w:t>
      </w:r>
      <w:r w:rsidR="00BB7411" w:rsidRPr="00BB7411">
        <w:rPr>
          <w:lang w:val="en-US"/>
        </w:rPr>
        <w:t>f this project proposal.</w:t>
      </w:r>
    </w:p>
    <w:p w14:paraId="07DA69D3" w14:textId="77777777" w:rsidR="00AE5E3E" w:rsidRPr="00BB7411" w:rsidRDefault="00AE5E3E" w:rsidP="00BB7411">
      <w:pPr>
        <w:rPr>
          <w:lang w:val="en-US"/>
        </w:rPr>
      </w:pPr>
    </w:p>
    <w:p w14:paraId="611A65BE" w14:textId="77777777" w:rsidR="00BB7411" w:rsidRPr="00860DEA" w:rsidRDefault="00BB7411" w:rsidP="00B16DC8">
      <w:pPr>
        <w:rPr>
          <w:sz w:val="10"/>
          <w:szCs w:val="10"/>
          <w:lang w:val="en-US"/>
        </w:rPr>
      </w:pPr>
      <w:bookmarkStart w:id="64" w:name="_CTVFORMATTIME_635908258409846948"/>
      <w:bookmarkEnd w:id="64"/>
    </w:p>
    <w:p w14:paraId="0DA5BF25" w14:textId="6BD390D8" w:rsidR="002A045E" w:rsidRPr="001F021F" w:rsidRDefault="00BB7411" w:rsidP="002A045E">
      <w:pPr>
        <w:pStyle w:val="CitaviBibliographyHeading"/>
        <w:rPr>
          <w:lang w:val="en-GB"/>
        </w:rPr>
      </w:pPr>
      <w:r w:rsidRPr="00B73593">
        <w:lastRenderedPageBreak/>
        <w:fldChar w:fldCharType="begin"/>
      </w:r>
      <w:r w:rsidR="002A045E">
        <w:instrText>ADDIN CITAVI.BIBLIOGRAPHY PD94bWwgdmVyc2lvbj0iMS4wIiBlbmNvZGluZz0idXRmLTE2Ij8+PEJpYmxpb2dyYXBoeT48QWRkSW5WZXJzaW9uPjUuMy4xLjA8L0FkZEluVmVyc2lvbj48SWQ+MGEwNzI2Y2YtNWQyMC00NDY1LTgzMmEtYWNkN2I1Y2U0MTZi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</w:instrText>
      </w:r>
      <w:r w:rsidR="002A045E" w:rsidRPr="001F021F">
        <w:rPr>
          <w:lang w:val="en-GB"/>
        </w:rPr>
        <w:instrText>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</w:instrText>
      </w:r>
      <w:r w:rsidRPr="00B73593">
        <w:fldChar w:fldCharType="separate"/>
      </w:r>
      <w:bookmarkStart w:id="65" w:name="_CTVBIBLIOGRAPHY1"/>
      <w:bookmarkEnd w:id="65"/>
      <w:r w:rsidR="002A045E" w:rsidRPr="001F021F">
        <w:rPr>
          <w:lang w:val="en-GB"/>
        </w:rPr>
        <w:t>Bibliography</w:t>
      </w:r>
    </w:p>
    <w:p w14:paraId="45139753" w14:textId="77777777" w:rsidR="002A045E" w:rsidRDefault="002A045E" w:rsidP="002A045E">
      <w:pPr>
        <w:pStyle w:val="CitaviBibliographyEntry"/>
        <w:rPr>
          <w:lang w:val="en-US"/>
        </w:rPr>
      </w:pPr>
      <w:bookmarkStart w:id="66" w:name="_CTVL001376b1401290048c6be5580f1885dc338"/>
      <w:r>
        <w:rPr>
          <w:lang w:val="en-US"/>
        </w:rPr>
        <w:t>[Age14]</w:t>
      </w:r>
      <w:r>
        <w:rPr>
          <w:lang w:val="en-US"/>
        </w:rPr>
        <w:tab/>
        <w:t>Agne, A.; et al.: ReconOS: An Operating System Approach for Reconfigurable Computing, 2014, 34.</w:t>
      </w:r>
    </w:p>
    <w:p w14:paraId="2D09BB70" w14:textId="77777777" w:rsidR="002A045E" w:rsidRDefault="002A045E" w:rsidP="002A045E">
      <w:pPr>
        <w:pStyle w:val="CitaviBibliographyEntry"/>
        <w:rPr>
          <w:lang w:val="en-US"/>
        </w:rPr>
      </w:pPr>
      <w:bookmarkStart w:id="67" w:name="_CTVL0015638dc10d6e842e4a5714ed2c1d5f030"/>
      <w:bookmarkEnd w:id="66"/>
      <w:r>
        <w:rPr>
          <w:lang w:val="en-US"/>
        </w:rPr>
        <w:t>[AIK14]</w:t>
      </w:r>
      <w:r>
        <w:rPr>
          <w:lang w:val="en-US"/>
        </w:rPr>
        <w:tab/>
        <w:t>Arshad, M.; Islam, S.; Khaliq, A.: Fuzzy logic approach in power transformers management and decision making. In Dielectrics and Electrical Insulation, IEEE Transactions on, 2014, 21; pp. 2343–2354.</w:t>
      </w:r>
    </w:p>
    <w:p w14:paraId="6D71FF86" w14:textId="77777777" w:rsidR="002A045E" w:rsidRDefault="002A045E" w:rsidP="002A045E">
      <w:pPr>
        <w:pStyle w:val="CitaviBibliographyEntry"/>
        <w:rPr>
          <w:lang w:val="en-US"/>
        </w:rPr>
      </w:pPr>
      <w:bookmarkStart w:id="68" w:name="_CTVL00186d0d48bec0844118f9fab0f7c2692b2"/>
      <w:bookmarkEnd w:id="67"/>
      <w:r>
        <w:rPr>
          <w:lang w:val="en-US"/>
        </w:rPr>
        <w:t>[ARG+13]</w:t>
      </w:r>
      <w:r>
        <w:rPr>
          <w:lang w:val="en-US"/>
        </w:rPr>
        <w:tab/>
        <w:t>Al Kadi, M. et al.: Dynamic and partial reconfiguration of Zynq 7000 under Linux: International Conference on Reconfigurable Computing and FPGAs, 2013.</w:t>
      </w:r>
    </w:p>
    <w:p w14:paraId="2AAF8B4F" w14:textId="77777777" w:rsidR="002A045E" w:rsidRDefault="002A045E" w:rsidP="002A045E">
      <w:pPr>
        <w:pStyle w:val="CitaviBibliographyEntry"/>
        <w:rPr>
          <w:lang w:val="en-US"/>
        </w:rPr>
      </w:pPr>
      <w:bookmarkStart w:id="69" w:name="_CTVL001c8db143b94724d13a676ace4b67ece82"/>
      <w:bookmarkEnd w:id="68"/>
      <w:r>
        <w:rPr>
          <w:lang w:val="en-US"/>
        </w:rPr>
        <w:t>[ASH+14]</w:t>
      </w:r>
      <w:r>
        <w:rPr>
          <w:lang w:val="en-US"/>
        </w:rPr>
        <w:tab/>
        <w:t>Arp, D. et al.: Drebin: Effective and Explainable Detection of Android Malware in Your Pocket. In (Internet Society Ed.): Network and Distributed System Security Symposium (NDSS 2014), 2014.</w:t>
      </w:r>
    </w:p>
    <w:p w14:paraId="2160E9D1" w14:textId="77777777" w:rsidR="002A045E" w:rsidRDefault="002A045E" w:rsidP="002A045E">
      <w:pPr>
        <w:pStyle w:val="CitaviBibliographyEntry"/>
        <w:rPr>
          <w:lang w:val="en-US"/>
        </w:rPr>
      </w:pPr>
      <w:bookmarkStart w:id="70" w:name="_CTVL00129a88f6272b049dc91bdcc8a2d897b46"/>
      <w:bookmarkEnd w:id="69"/>
      <w:r>
        <w:rPr>
          <w:lang w:val="en-US"/>
        </w:rPr>
        <w:t>[AyK06]</w:t>
      </w:r>
      <w:r>
        <w:rPr>
          <w:lang w:val="en-US"/>
        </w:rPr>
        <w:tab/>
        <w:t>Ayyub, B. M.; Klir, G. J.: Uncertainty Modeling and Analysis in Engineering and the Sciences. Chapman &amp; Hall/CRC, Boca Raton, FL, 2006.</w:t>
      </w:r>
    </w:p>
    <w:p w14:paraId="13AC0593" w14:textId="77777777" w:rsidR="002A045E" w:rsidRDefault="002A045E" w:rsidP="002A045E">
      <w:pPr>
        <w:pStyle w:val="CitaviBibliographyEntry"/>
        <w:rPr>
          <w:lang w:val="en-US"/>
        </w:rPr>
      </w:pPr>
      <w:bookmarkStart w:id="71" w:name="_CTVL0011356abdddbb341c2bcfcb5c4f68a3902"/>
      <w:bookmarkEnd w:id="70"/>
      <w:r>
        <w:rPr>
          <w:lang w:val="en-US"/>
        </w:rPr>
        <w:t>[Bar81]</w:t>
      </w:r>
      <w:r>
        <w:rPr>
          <w:lang w:val="en-US"/>
        </w:rPr>
        <w:tab/>
        <w:t>Barnett, J. A.: Computational Methods for A Mathematical Theory of Evidence: Proceedings of the 7th international joint conference on Artificial intelligence. Morgan Kaufmann Publishers Inc., San Francisco, CA, USA, 1981; pp. 868–875.</w:t>
      </w:r>
    </w:p>
    <w:p w14:paraId="60AE368C" w14:textId="77777777" w:rsidR="002A045E" w:rsidRDefault="002A045E" w:rsidP="002A045E">
      <w:pPr>
        <w:pStyle w:val="CitaviBibliographyEntry"/>
        <w:rPr>
          <w:lang w:val="en-US"/>
        </w:rPr>
      </w:pPr>
      <w:bookmarkStart w:id="72" w:name="_CTVL001285a1132df7d430183a39e830ad57bb1"/>
      <w:bookmarkEnd w:id="71"/>
      <w:r>
        <w:rPr>
          <w:lang w:val="en-US"/>
        </w:rPr>
        <w:t>[BCH+09]</w:t>
      </w:r>
      <w:r>
        <w:rPr>
          <w:lang w:val="en-US"/>
        </w:rPr>
        <w:tab/>
        <w:t>Benesty, J. et al.: Pearson Correlation Coefficient. In (Cohen, I. et al. Eds.): Noise Reduction in Speech Processing. Springer Berlin Heidelberg, Berlin, Heidelberg, 2009; pp. 1–4.</w:t>
      </w:r>
    </w:p>
    <w:p w14:paraId="78230A76" w14:textId="77777777" w:rsidR="002A045E" w:rsidRDefault="002A045E" w:rsidP="002A045E">
      <w:pPr>
        <w:pStyle w:val="CitaviBibliographyEntry"/>
        <w:rPr>
          <w:lang w:val="en-US"/>
        </w:rPr>
      </w:pPr>
      <w:bookmarkStart w:id="73" w:name="_CTVL001fdb6fa42aeb44080be03e0bb9ed95bab"/>
      <w:bookmarkEnd w:id="72"/>
      <w:r>
        <w:rPr>
          <w:lang w:val="en-US"/>
        </w:rPr>
        <w:t>[BeV04]</w:t>
      </w:r>
      <w:r>
        <w:rPr>
          <w:lang w:val="en-US"/>
        </w:rPr>
        <w:tab/>
        <w:t>Becker, J.; Vorbach, M. Eds.: Coarse-grain reconfigurable xpp devices for adaptive high-end mobile video-processing, 2004.</w:t>
      </w:r>
    </w:p>
    <w:p w14:paraId="140968EE" w14:textId="77777777" w:rsidR="002A045E" w:rsidRDefault="002A045E" w:rsidP="002A045E">
      <w:pPr>
        <w:pStyle w:val="CitaviBibliographyEntry"/>
        <w:rPr>
          <w:lang w:val="en-US"/>
        </w:rPr>
      </w:pPr>
      <w:bookmarkStart w:id="74" w:name="_CTVL00119813d93ba93481fa235ab0a6adbd3bd"/>
      <w:bookmarkEnd w:id="73"/>
      <w:r>
        <w:rPr>
          <w:lang w:val="en-US"/>
        </w:rPr>
        <w:t>[Bis09]</w:t>
      </w:r>
      <w:r>
        <w:rPr>
          <w:lang w:val="en-US"/>
        </w:rPr>
        <w:tab/>
        <w:t>Bishop, C. M.: Pattern recognition and machine learning. Springer, New York, NY, 2009.</w:t>
      </w:r>
    </w:p>
    <w:p w14:paraId="7292C8AA" w14:textId="77777777" w:rsidR="002A045E" w:rsidRDefault="002A045E" w:rsidP="002A045E">
      <w:pPr>
        <w:pStyle w:val="CitaviBibliographyEntry"/>
        <w:rPr>
          <w:lang w:val="en-US"/>
        </w:rPr>
      </w:pPr>
      <w:bookmarkStart w:id="75" w:name="_CTVL0011d2aaaee77bb48bb89b41ac4edf6bd07"/>
      <w:bookmarkEnd w:id="74"/>
      <w:r>
        <w:rPr>
          <w:lang w:val="en-US"/>
        </w:rPr>
        <w:t>[BSH08]</w:t>
      </w:r>
      <w:r>
        <w:rPr>
          <w:lang w:val="en-US"/>
        </w:rPr>
        <w:tab/>
        <w:t>Bauer, L.; Shafique, M.; Henkel, J.: Efficient Resource Utilization for an Extensible Processor Through Dynamic Instruction Set Adaptation, 2008, 16.</w:t>
      </w:r>
    </w:p>
    <w:p w14:paraId="0389ABA4" w14:textId="77777777" w:rsidR="002A045E" w:rsidRDefault="002A045E" w:rsidP="002A045E">
      <w:pPr>
        <w:pStyle w:val="CitaviBibliographyEntry"/>
        <w:rPr>
          <w:lang w:val="en-US"/>
        </w:rPr>
      </w:pPr>
      <w:bookmarkStart w:id="76" w:name="_CTVL001dcadf61e17c0493480b6bf83159bf545"/>
      <w:bookmarkEnd w:id="75"/>
      <w:r w:rsidRPr="001F021F">
        <w:t>[BSW06]</w:t>
      </w:r>
      <w:r w:rsidRPr="001F021F">
        <w:tab/>
        <w:t xml:space="preserve">Beyerer, J.; Sander, J.; Werling, S.: Fusion heterogener Informationsquellen. In (Beyerer, J.; Puente Léon, F.; Sommer, K.-D. Eds.): Informationsfusion in der Mess- und Sensortechnik. </w:t>
      </w:r>
      <w:r>
        <w:rPr>
          <w:lang w:val="en-US"/>
        </w:rPr>
        <w:t>Universitätsverlag Karlsruhe, Karlsruhe, 2006; pp. 21–37.</w:t>
      </w:r>
    </w:p>
    <w:p w14:paraId="2B1F8894" w14:textId="77777777" w:rsidR="002A045E" w:rsidRDefault="002A045E" w:rsidP="002A045E">
      <w:pPr>
        <w:pStyle w:val="CitaviBibliographyEntry"/>
        <w:rPr>
          <w:lang w:val="en-US"/>
        </w:rPr>
      </w:pPr>
      <w:bookmarkStart w:id="77" w:name="_CTVL0018967a1684e164423b8ac05d384e200f9"/>
      <w:bookmarkEnd w:id="76"/>
      <w:r>
        <w:rPr>
          <w:lang w:val="en-US"/>
        </w:rPr>
        <w:t>[ChL06]</w:t>
      </w:r>
      <w:r>
        <w:rPr>
          <w:lang w:val="en-US"/>
        </w:rPr>
        <w:tab/>
        <w:t>Cho, C.-B.; Li, T.: Complexity-based program phase analysis and classification. In (Altman, E.; Skadron, K.; Zorn, B. Eds.): Proceedings of the 15th International Conference on Parallel Architectures and Compilation Techniques. PACT, 2006.</w:t>
      </w:r>
    </w:p>
    <w:p w14:paraId="46F21126" w14:textId="77777777" w:rsidR="002A045E" w:rsidRDefault="002A045E" w:rsidP="002A045E">
      <w:pPr>
        <w:pStyle w:val="CitaviBibliographyEntry"/>
        <w:rPr>
          <w:lang w:val="en-US"/>
        </w:rPr>
      </w:pPr>
      <w:bookmarkStart w:id="78" w:name="_CTVL001ade9ba96891a429383fce5c44fdf2433"/>
      <w:bookmarkEnd w:id="77"/>
      <w:r>
        <w:rPr>
          <w:lang w:val="en-US"/>
        </w:rPr>
        <w:t>[Cho13]</w:t>
      </w:r>
      <w:r>
        <w:rPr>
          <w:lang w:val="en-US"/>
        </w:rPr>
        <w:tab/>
        <w:t>Chowdhury, S.: Fusing probability density function into Dempster–Shafer theory of evidence for the evaluation of water treatment plant. In Environmental Monitoring and Assessment, 2013, 185; pp. 3917–3929.</w:t>
      </w:r>
    </w:p>
    <w:p w14:paraId="10B064F7" w14:textId="77777777" w:rsidR="002A045E" w:rsidRDefault="002A045E" w:rsidP="002A045E">
      <w:pPr>
        <w:pStyle w:val="CitaviBibliographyEntry"/>
        <w:rPr>
          <w:lang w:val="en-US"/>
        </w:rPr>
      </w:pPr>
      <w:bookmarkStart w:id="79" w:name="_CTVL001a096344516bb4c32b00dc6bcb5c4a347"/>
      <w:bookmarkEnd w:id="78"/>
      <w:r>
        <w:rPr>
          <w:lang w:val="en-US"/>
        </w:rPr>
        <w:t>[CKH15]</w:t>
      </w:r>
      <w:r>
        <w:rPr>
          <w:lang w:val="en-US"/>
        </w:rPr>
        <w:tab/>
        <w:t>Chung, H.; Kang, M.; Hyun-Duk, C.: Heterogeneous Multi-Processing Solution of Exynos 5 Octa with ARM big.LITTLE Technology. http://www.arm.com/ja/files/pdf/Heterogeneous_Multi_Processing_Solution_of_Exynos_5_Octa_with_ARM_bigLITTLE_Technology.pdf, accessed August 2015.</w:t>
      </w:r>
    </w:p>
    <w:p w14:paraId="4E908999" w14:textId="77777777" w:rsidR="002A045E" w:rsidRDefault="002A045E" w:rsidP="002A045E">
      <w:pPr>
        <w:pStyle w:val="CitaviBibliographyEntry"/>
        <w:rPr>
          <w:lang w:val="en-US"/>
        </w:rPr>
      </w:pPr>
      <w:bookmarkStart w:id="80" w:name="_CTVL001b952086454044fcb89b4ac60bccd7661"/>
      <w:bookmarkEnd w:id="79"/>
      <w:r>
        <w:rPr>
          <w:lang w:val="en-US"/>
        </w:rPr>
        <w:t>[Del96]</w:t>
      </w:r>
      <w:r>
        <w:rPr>
          <w:lang w:val="en-US"/>
        </w:rPr>
        <w:tab/>
        <w:t>Del Moral, P.: Nonlinear filtering: Interacting particle resolution. In Markov Processes and Related Fields, 1996, 2; pp. 555–580.</w:t>
      </w:r>
    </w:p>
    <w:p w14:paraId="3F97B82D" w14:textId="77777777" w:rsidR="002A045E" w:rsidRDefault="002A045E" w:rsidP="002A045E">
      <w:pPr>
        <w:pStyle w:val="CitaviBibliographyEntry"/>
        <w:rPr>
          <w:lang w:val="en-US"/>
        </w:rPr>
      </w:pPr>
      <w:bookmarkStart w:id="81" w:name="_CTVL001eaa687ee47584044975ea1f03f562e2f"/>
      <w:bookmarkEnd w:id="80"/>
      <w:r>
        <w:rPr>
          <w:lang w:val="en-US"/>
        </w:rPr>
        <w:t>[Dem67]</w:t>
      </w:r>
      <w:r>
        <w:rPr>
          <w:lang w:val="en-US"/>
        </w:rPr>
        <w:tab/>
        <w:t>Dempster, A. P.: Upper and lower probabilities induced by a multivalued mapping. In Annals of Mathematical Statistics, 1967, 38; pp. 325–339.</w:t>
      </w:r>
    </w:p>
    <w:p w14:paraId="43AE1605" w14:textId="77777777" w:rsidR="002A045E" w:rsidRDefault="002A045E" w:rsidP="002A045E">
      <w:pPr>
        <w:pStyle w:val="CitaviBibliographyEntry"/>
        <w:rPr>
          <w:lang w:val="en-US"/>
        </w:rPr>
      </w:pPr>
      <w:bookmarkStart w:id="82" w:name="_CTVL001301639aa958f4ef1a0c2b5ebad4c720b"/>
      <w:bookmarkEnd w:id="81"/>
      <w:r>
        <w:rPr>
          <w:lang w:val="en-US"/>
        </w:rPr>
        <w:t>[Dez02]</w:t>
      </w:r>
      <w:r>
        <w:rPr>
          <w:lang w:val="en-US"/>
        </w:rPr>
        <w:tab/>
        <w:t>Dezert, J.: Foundations for a new theory of plausible and paradoxical reasoning. In Information &amp; Security: An International Journal, 2002, 9; pp. 13–57.</w:t>
      </w:r>
    </w:p>
    <w:p w14:paraId="2354D400" w14:textId="77777777" w:rsidR="002A045E" w:rsidRDefault="002A045E" w:rsidP="002A045E">
      <w:pPr>
        <w:pStyle w:val="CitaviBibliographyEntry"/>
        <w:rPr>
          <w:lang w:val="en-US"/>
        </w:rPr>
      </w:pPr>
      <w:bookmarkStart w:id="83" w:name="_CTVL001be925907787e4f5f9c295914dc83e360"/>
      <w:bookmarkEnd w:id="82"/>
      <w:r>
        <w:rPr>
          <w:lang w:val="en-US"/>
        </w:rPr>
        <w:lastRenderedPageBreak/>
        <w:t>[DFG15]</w:t>
      </w:r>
      <w:r>
        <w:rPr>
          <w:lang w:val="en-US"/>
        </w:rPr>
        <w:tab/>
        <w:t>DFG: System-Physician-on-a-Chip (SPOC). Chip Health-Monitoring Infrastructure IP and Run-Time Adaptation. http://gepris.dfg.de/gepris/projekt/269744693, accessed 1 Dec 2015.</w:t>
      </w:r>
    </w:p>
    <w:p w14:paraId="690E35B9" w14:textId="77777777" w:rsidR="002A045E" w:rsidRDefault="002A045E" w:rsidP="002A045E">
      <w:pPr>
        <w:pStyle w:val="CitaviBibliographyEntry"/>
        <w:rPr>
          <w:lang w:val="en-US"/>
        </w:rPr>
      </w:pPr>
      <w:bookmarkStart w:id="84" w:name="_CTVL001f7ff6262a8dc4c8382d88b25ea1a1506"/>
      <w:bookmarkEnd w:id="83"/>
      <w:r>
        <w:rPr>
          <w:lang w:val="en-US"/>
        </w:rPr>
        <w:t>[DML14]</w:t>
      </w:r>
      <w:r>
        <w:rPr>
          <w:lang w:val="en-US"/>
        </w:rPr>
        <w:tab/>
        <w:t>Dörksen, H.; Mönks, U.; Lohweg, V.: Fast classification in industrial Big Data environments: 19th IEEE Int. Conf. on Emerging Technologies and Factory Automation (ETFA 2014), 2014; pp. 1–7.</w:t>
      </w:r>
    </w:p>
    <w:p w14:paraId="58FD197C" w14:textId="77777777" w:rsidR="002A045E" w:rsidRDefault="002A045E" w:rsidP="002A045E">
      <w:pPr>
        <w:pStyle w:val="CitaviBibliographyEntry"/>
        <w:rPr>
          <w:lang w:val="en-US"/>
        </w:rPr>
      </w:pPr>
      <w:bookmarkStart w:id="85" w:name="_CTVL001382e499dae1949fb8655d7822b5c4108"/>
      <w:bookmarkEnd w:id="84"/>
      <w:r>
        <w:rPr>
          <w:lang w:val="en-US"/>
        </w:rPr>
        <w:t>[DöL14]</w:t>
      </w:r>
      <w:r>
        <w:rPr>
          <w:lang w:val="en-US"/>
        </w:rPr>
        <w:tab/>
        <w:t>Dörksen, H.; Lohweg, V.: Combinatorial Refinement of Feature Weighting for Linear Classification: 19th IEEE Int. Conf. on Emerging Technologies and Factory Automation (ETFA 2014), 2014.</w:t>
      </w:r>
    </w:p>
    <w:p w14:paraId="14179400" w14:textId="77777777" w:rsidR="002A045E" w:rsidRDefault="002A045E" w:rsidP="002A045E">
      <w:pPr>
        <w:pStyle w:val="CitaviBibliographyEntry"/>
        <w:rPr>
          <w:lang w:val="en-US"/>
        </w:rPr>
      </w:pPr>
      <w:bookmarkStart w:id="86" w:name="_CTVL001d400ba0f6a584898a032b0382b9effbc"/>
      <w:bookmarkEnd w:id="85"/>
      <w:r>
        <w:rPr>
          <w:lang w:val="en-US"/>
        </w:rPr>
        <w:t>[DöL15]</w:t>
      </w:r>
      <w:r>
        <w:rPr>
          <w:lang w:val="en-US"/>
        </w:rPr>
        <w:tab/>
        <w:t>Dörksen, H.; Lohweg, V.: Automated fuzzy classification with combinatorial refinement: 20th IEEE Int. Conf. on Emerging Technologies and Factory Automation (ETFA 2015), 2015.</w:t>
      </w:r>
    </w:p>
    <w:p w14:paraId="5FF2C508" w14:textId="77777777" w:rsidR="002A045E" w:rsidRDefault="002A045E" w:rsidP="002A045E">
      <w:pPr>
        <w:pStyle w:val="CitaviBibliographyEntry"/>
        <w:rPr>
          <w:lang w:val="en-US"/>
        </w:rPr>
      </w:pPr>
      <w:bookmarkStart w:id="87" w:name="_CTVL001d36674c2c511424797eef174d20b85ec"/>
      <w:bookmarkEnd w:id="86"/>
      <w:r>
        <w:rPr>
          <w:lang w:val="en-US"/>
        </w:rPr>
        <w:t>[EML16]</w:t>
      </w:r>
      <w:r>
        <w:rPr>
          <w:lang w:val="en-US"/>
        </w:rPr>
        <w:tab/>
        <w:t>Ehlenbröker, J.-F.; Mönks, U.; Lohweg, V.: Sensor defect detection in multisensor information fusion. In Journal of Sensors and Sensor Systems, 2016, 5; pp. 337–353.</w:t>
      </w:r>
    </w:p>
    <w:p w14:paraId="5DEF6AEF" w14:textId="77777777" w:rsidR="002A045E" w:rsidRDefault="002A045E" w:rsidP="002A045E">
      <w:pPr>
        <w:pStyle w:val="CitaviBibliographyEntry"/>
        <w:rPr>
          <w:lang w:val="en-US"/>
        </w:rPr>
      </w:pPr>
      <w:bookmarkStart w:id="88" w:name="_CTVL001098064d672434d7fa4c5d9b6cbd7042a"/>
      <w:bookmarkEnd w:id="87"/>
      <w:r>
        <w:rPr>
          <w:lang w:val="en-US"/>
        </w:rPr>
        <w:t>[FMH+17]</w:t>
      </w:r>
      <w:r>
        <w:rPr>
          <w:lang w:val="en-US"/>
        </w:rPr>
        <w:tab/>
        <w:t>Fritze, A. et al.: An Approach to Automated Fusion System Design and Adaptation. In Sensors (Basel, Switzerland), 2017, 17.</w:t>
      </w:r>
    </w:p>
    <w:p w14:paraId="19CB62A7" w14:textId="77777777" w:rsidR="002A045E" w:rsidRDefault="002A045E" w:rsidP="002A045E">
      <w:pPr>
        <w:pStyle w:val="CitaviBibliographyEntry"/>
        <w:rPr>
          <w:lang w:val="en-US"/>
        </w:rPr>
      </w:pPr>
      <w:bookmarkStart w:id="89" w:name="_CTVL001b596cf3f229e400bbf8e4f6679694093"/>
      <w:bookmarkEnd w:id="88"/>
      <w:r>
        <w:rPr>
          <w:lang w:val="en-US"/>
        </w:rPr>
        <w:t>[GCJ17]</w:t>
      </w:r>
      <w:r>
        <w:rPr>
          <w:lang w:val="en-US"/>
        </w:rPr>
        <w:tab/>
        <w:t>Goswami, P. et al.: Software framework for runtime application monitoring of fail-safe multi-processor ADAS SoCs: IEEE International Conference on Consumer Electronics (ICCE), 2017.</w:t>
      </w:r>
    </w:p>
    <w:p w14:paraId="778A1D60" w14:textId="77777777" w:rsidR="002A045E" w:rsidRPr="001F021F" w:rsidRDefault="002A045E" w:rsidP="002A045E">
      <w:pPr>
        <w:pStyle w:val="CitaviBibliographyEntry"/>
      </w:pPr>
      <w:bookmarkStart w:id="90" w:name="_CTVL0017bfb0123467a406a946e10276e689fcd"/>
      <w:bookmarkEnd w:id="89"/>
      <w:r>
        <w:rPr>
          <w:lang w:val="en-US"/>
        </w:rPr>
        <w:t>[GGO+13]</w:t>
      </w:r>
      <w:r>
        <w:rPr>
          <w:lang w:val="en-US"/>
        </w:rPr>
        <w:tab/>
        <w:t xml:space="preserve">Gottlob, G. et al. </w:t>
      </w:r>
      <w:r w:rsidRPr="001F021F">
        <w:t>Eds.: Big Data. Springer Berlin Heidelberg, Berlin, Heidelberg, 2013.</w:t>
      </w:r>
    </w:p>
    <w:p w14:paraId="3EB38AB4" w14:textId="77777777" w:rsidR="002A045E" w:rsidRDefault="002A045E" w:rsidP="002A045E">
      <w:pPr>
        <w:pStyle w:val="CitaviBibliographyEntry"/>
        <w:rPr>
          <w:lang w:val="en-US"/>
        </w:rPr>
      </w:pPr>
      <w:bookmarkStart w:id="91" w:name="_CTVL001e79eae2838e64b3c95f01375abe9a18f"/>
      <w:bookmarkEnd w:id="90"/>
      <w:r>
        <w:rPr>
          <w:lang w:val="en-US"/>
        </w:rPr>
        <w:t>[GRE+01]</w:t>
      </w:r>
      <w:r>
        <w:rPr>
          <w:lang w:val="en-US"/>
        </w:rPr>
        <w:tab/>
        <w:t>Guthaus, M. R. et al.: MiBench: A free, commercially representative embedded benchmark suite. In (Kurian John, L.; Grizzaffi Maynard, A. M. Eds.): Proceedings of the Fourth annual IEEE International workshop on Workload characterization. WWC-4  December 2, 2001, Austin, Texas. IEEE Comp.Soc, Los Alamitos CA. u.a., 2001; pp. 3–14.</w:t>
      </w:r>
    </w:p>
    <w:p w14:paraId="45CABA16" w14:textId="77777777" w:rsidR="002A045E" w:rsidRDefault="002A045E" w:rsidP="002A045E">
      <w:pPr>
        <w:pStyle w:val="CitaviBibliographyEntry"/>
        <w:rPr>
          <w:lang w:val="en-US"/>
        </w:rPr>
      </w:pPr>
      <w:bookmarkStart w:id="92" w:name="_CTVL001e7b84abcb6414d55b7d4a5338e08d0d3"/>
      <w:bookmarkEnd w:id="91"/>
      <w:r>
        <w:rPr>
          <w:lang w:val="en-US"/>
        </w:rPr>
        <w:t>[GSC+15]</w:t>
      </w:r>
      <w:r>
        <w:rPr>
          <w:lang w:val="en-US"/>
        </w:rPr>
        <w:tab/>
        <w:t>P. Giraldo, J. S. et al.: Evaluation of energy savings on a VLIW processor through dynamic issue-width adaptation: Shortening the path from specification to prototype. Proceedings of the 26th IEEE International Symposium on Rapid System Prototyping, 2015.</w:t>
      </w:r>
    </w:p>
    <w:p w14:paraId="59711C06" w14:textId="77777777" w:rsidR="002A045E" w:rsidRDefault="002A045E" w:rsidP="002A045E">
      <w:pPr>
        <w:pStyle w:val="CitaviBibliographyEntry"/>
        <w:rPr>
          <w:lang w:val="en-US"/>
        </w:rPr>
      </w:pPr>
      <w:bookmarkStart w:id="93" w:name="_CTVL00155a601581e4c4e68a84f84f51797e5cf"/>
      <w:bookmarkEnd w:id="92"/>
      <w:r>
        <w:rPr>
          <w:lang w:val="en-US"/>
        </w:rPr>
        <w:t>[GuB15]</w:t>
      </w:r>
      <w:r>
        <w:rPr>
          <w:lang w:val="en-US"/>
        </w:rPr>
        <w:tab/>
        <w:t>Guo, L.; Boukir, S.: Fast data selection for SVM training using ensemble margin. In Pattern Recognition Letters, 2015, 51; pp. 112–119.</w:t>
      </w:r>
    </w:p>
    <w:p w14:paraId="361DA05F" w14:textId="77777777" w:rsidR="002A045E" w:rsidRDefault="002A045E" w:rsidP="002A045E">
      <w:pPr>
        <w:pStyle w:val="CitaviBibliographyEntry"/>
        <w:rPr>
          <w:lang w:val="en-US"/>
        </w:rPr>
      </w:pPr>
      <w:bookmarkStart w:id="94" w:name="_CTVL00195a443b99f3c4543a9f4f8730a3fd76a"/>
      <w:bookmarkEnd w:id="93"/>
      <w:r>
        <w:rPr>
          <w:lang w:val="en-US"/>
        </w:rPr>
        <w:t>[HaH87]</w:t>
      </w:r>
      <w:r>
        <w:rPr>
          <w:lang w:val="en-US"/>
        </w:rPr>
        <w:tab/>
        <w:t>Halsall, F.; Hui, S. C.: Performance monitoring and evaluation of large embedded systems, 1987, 2.</w:t>
      </w:r>
    </w:p>
    <w:p w14:paraId="67975B4B" w14:textId="77777777" w:rsidR="002A045E" w:rsidRDefault="002A045E" w:rsidP="002A045E">
      <w:pPr>
        <w:pStyle w:val="CitaviBibliographyEntry"/>
        <w:rPr>
          <w:lang w:val="en-US"/>
        </w:rPr>
      </w:pPr>
      <w:bookmarkStart w:id="95" w:name="_CTVL001287b422e17bb4273accf98abc7867a5a"/>
      <w:bookmarkEnd w:id="94"/>
      <w:r>
        <w:rPr>
          <w:lang w:val="en-US"/>
        </w:rPr>
        <w:t>[HaL01]</w:t>
      </w:r>
      <w:r>
        <w:rPr>
          <w:lang w:val="en-US"/>
        </w:rPr>
        <w:tab/>
        <w:t>Hall, D. L.; Llinas, J.: Multisensor Data Fusion. In (Hall, D. L.; Llinas, J. Eds.): Handbook of Multisensor Data Fusion. CRC Press, Boca Raton FL, 2001; 1-1–1-10.</w:t>
      </w:r>
    </w:p>
    <w:p w14:paraId="186C5BF2" w14:textId="77777777" w:rsidR="002A045E" w:rsidRDefault="002A045E" w:rsidP="002A045E">
      <w:pPr>
        <w:pStyle w:val="CitaviBibliographyEntry"/>
        <w:rPr>
          <w:lang w:val="en-US"/>
        </w:rPr>
      </w:pPr>
      <w:bookmarkStart w:id="96" w:name="_CTVL0017301b0a32fde4ea4b81ed61a5418b457"/>
      <w:bookmarkEnd w:id="95"/>
      <w:r>
        <w:rPr>
          <w:lang w:val="en-US"/>
        </w:rPr>
        <w:t>[Hei11]</w:t>
      </w:r>
      <w:r>
        <w:rPr>
          <w:lang w:val="en-US"/>
        </w:rPr>
        <w:tab/>
        <w:t>Heiser, G.: Virtualizing embedded systems - why bother?: Design Automation Conference, 2011.</w:t>
      </w:r>
    </w:p>
    <w:p w14:paraId="737A4141" w14:textId="77777777" w:rsidR="002A045E" w:rsidRDefault="002A045E" w:rsidP="002A045E">
      <w:pPr>
        <w:pStyle w:val="CitaviBibliographyEntry"/>
        <w:rPr>
          <w:lang w:val="en-US"/>
        </w:rPr>
      </w:pPr>
      <w:bookmarkStart w:id="97" w:name="_CTVL001efc7c382096b438787d13371b6c82d7c"/>
      <w:bookmarkEnd w:id="96"/>
      <w:r>
        <w:rPr>
          <w:lang w:val="en-US"/>
        </w:rPr>
        <w:t>[HeS03]</w:t>
      </w:r>
      <w:r>
        <w:rPr>
          <w:lang w:val="en-US"/>
        </w:rPr>
        <w:tab/>
        <w:t>Heysters, P.M.; Smit, G.J. Eds.: Mapping of dsp algorithms on the montium architecture, 2003.</w:t>
      </w:r>
    </w:p>
    <w:p w14:paraId="5456A618" w14:textId="77777777" w:rsidR="002A045E" w:rsidRPr="001F021F" w:rsidRDefault="002A045E" w:rsidP="002A045E">
      <w:pPr>
        <w:pStyle w:val="CitaviBibliographyEntry"/>
      </w:pPr>
      <w:bookmarkStart w:id="98" w:name="_CTVL001ea9217c1578845499e1d2207ba130f62"/>
      <w:bookmarkEnd w:id="97"/>
      <w:r>
        <w:rPr>
          <w:lang w:val="en-US"/>
        </w:rPr>
        <w:t>[HML17]</w:t>
      </w:r>
      <w:r>
        <w:rPr>
          <w:lang w:val="en-US"/>
        </w:rPr>
        <w:tab/>
        <w:t xml:space="preserve">Holst, C., Mönks, U., Lohweg, V.: Conflict-based Feature Selection for Information Fusion Systems. </w:t>
      </w:r>
      <w:r w:rsidRPr="001F021F">
        <w:t>27. Workshop Computational Intelligence VDI/VDE-Gesellschaft Mess- und Automatisierungstechnik (GMA), 2017.</w:t>
      </w:r>
    </w:p>
    <w:p w14:paraId="27A28A5E" w14:textId="77777777" w:rsidR="002A045E" w:rsidRDefault="002A045E" w:rsidP="002A045E">
      <w:pPr>
        <w:pStyle w:val="CitaviBibliographyEntry"/>
        <w:rPr>
          <w:lang w:val="en-US"/>
        </w:rPr>
      </w:pPr>
      <w:bookmarkStart w:id="99" w:name="_CTVL0019a541a03fe9946a3a677c20e5e7d6cf2"/>
      <w:bookmarkEnd w:id="98"/>
      <w:r>
        <w:rPr>
          <w:lang w:val="en-US"/>
        </w:rPr>
        <w:lastRenderedPageBreak/>
        <w:t>[HML17b]</w:t>
      </w:r>
      <w:r>
        <w:rPr>
          <w:lang w:val="en-US"/>
        </w:rPr>
        <w:tab/>
        <w:t>Holst, C.-A.; Monks, U.; Lohweg, V.: Distributed self-organisation of information fusion systems: 2017 22nd IEEE International Conference on Emerging Technologies and Factory Automation (ETFA); pp. 1–8.</w:t>
      </w:r>
    </w:p>
    <w:p w14:paraId="4951438E" w14:textId="77777777" w:rsidR="002A045E" w:rsidRDefault="002A045E" w:rsidP="002A045E">
      <w:pPr>
        <w:pStyle w:val="CitaviBibliographyEntry"/>
        <w:rPr>
          <w:lang w:val="en-US"/>
        </w:rPr>
      </w:pPr>
      <w:bookmarkStart w:id="100" w:name="_CTVL001500b17efd5bf49749cf63128e27b8a60"/>
      <w:bookmarkEnd w:id="99"/>
      <w:r w:rsidRPr="001F021F">
        <w:t>[Hue12]</w:t>
      </w:r>
      <w:r w:rsidRPr="001F021F">
        <w:tab/>
        <w:t xml:space="preserve">Huebner, M.; et al. </w:t>
      </w:r>
      <w:r>
        <w:rPr>
          <w:lang w:val="en-US"/>
        </w:rPr>
        <w:t>Eds.: Adaptive processor architecture, 2012.</w:t>
      </w:r>
    </w:p>
    <w:p w14:paraId="5C74D4A4" w14:textId="77777777" w:rsidR="002A045E" w:rsidRDefault="002A045E" w:rsidP="002A045E">
      <w:pPr>
        <w:pStyle w:val="CitaviBibliographyEntry"/>
        <w:rPr>
          <w:lang w:val="en-US"/>
        </w:rPr>
      </w:pPr>
      <w:bookmarkStart w:id="101" w:name="_CTVL001aac43166b051475e8175f8ed6b0486f0"/>
      <w:bookmarkEnd w:id="100"/>
      <w:r>
        <w:rPr>
          <w:lang w:val="en-US"/>
        </w:rPr>
        <w:t>[Ite13]</w:t>
      </w:r>
      <w:r>
        <w:rPr>
          <w:lang w:val="en-US"/>
        </w:rPr>
        <w:tab/>
        <w:t>Iturbe, X.; et al.: R3TOS: A Novel Reliable Reconfigurable Real-Time Operating System for Highly Adaptive, Efficient, and Dependable Computing on FPGAs, 2013, 62.</w:t>
      </w:r>
    </w:p>
    <w:p w14:paraId="2E6889C6" w14:textId="77777777" w:rsidR="002A045E" w:rsidRDefault="002A045E" w:rsidP="002A045E">
      <w:pPr>
        <w:pStyle w:val="CitaviBibliographyEntry"/>
        <w:rPr>
          <w:lang w:val="en-US"/>
        </w:rPr>
      </w:pPr>
      <w:bookmarkStart w:id="102" w:name="_CTVL001e02e7180e4bc45e095cfcf7aaf9d4e31"/>
      <w:bookmarkEnd w:id="101"/>
      <w:r w:rsidRPr="001F021F">
        <w:t>[Jae15]</w:t>
      </w:r>
      <w:r w:rsidRPr="001F021F">
        <w:tab/>
        <w:t xml:space="preserve">Janßen, B.; et al. </w:t>
      </w:r>
      <w:r>
        <w:rPr>
          <w:lang w:val="en-US"/>
        </w:rPr>
        <w:t>Eds.: Designing Applications for Heterogeneous Many-Core Architectures with the FlexTiles Platform, 2015.</w:t>
      </w:r>
    </w:p>
    <w:p w14:paraId="4B9511F5" w14:textId="77777777" w:rsidR="002A045E" w:rsidRDefault="002A045E" w:rsidP="002A045E">
      <w:pPr>
        <w:pStyle w:val="CitaviBibliographyEntry"/>
        <w:rPr>
          <w:lang w:val="en-US"/>
        </w:rPr>
      </w:pPr>
      <w:bookmarkStart w:id="103" w:name="_CTVL001386d72258c84491b9036a2e00c819ca1"/>
      <w:bookmarkEnd w:id="102"/>
      <w:r>
        <w:rPr>
          <w:lang w:val="en-US"/>
        </w:rPr>
        <w:t>[Jay03]</w:t>
      </w:r>
      <w:r>
        <w:rPr>
          <w:lang w:val="en-US"/>
        </w:rPr>
        <w:tab/>
        <w:t>Jaynes, E. T.: Probability Theory. The Logic of Science. Cambridge Univ. Press, Cambridge, 2003.</w:t>
      </w:r>
    </w:p>
    <w:p w14:paraId="3428D375" w14:textId="77777777" w:rsidR="002A045E" w:rsidRDefault="002A045E" w:rsidP="002A045E">
      <w:pPr>
        <w:pStyle w:val="CitaviBibliographyEntry"/>
        <w:rPr>
          <w:lang w:val="en-US"/>
        </w:rPr>
      </w:pPr>
      <w:bookmarkStart w:id="104" w:name="_CTVL001361dfed2c8e24bd0ab63bd72c67476cc"/>
      <w:bookmarkEnd w:id="103"/>
      <w:r>
        <w:rPr>
          <w:lang w:val="en-US"/>
        </w:rPr>
        <w:t>[JFK+17]</w:t>
      </w:r>
      <w:r>
        <w:rPr>
          <w:lang w:val="en-US"/>
        </w:rPr>
        <w:tab/>
        <w:t>Janßen, B., Ferreira, M. L., Korkmaz, F., Derya, H., Ferreira, J. C., Huebner, M.: Towards a Type 0 Hypervisor for Dynamic Reconfigurable Systems. 2017 International Conference on ReConFigurable Computing and FPGAs ReConFig, 2017; pp. 1–8.</w:t>
      </w:r>
    </w:p>
    <w:p w14:paraId="1DC4B5D4" w14:textId="77777777" w:rsidR="002A045E" w:rsidRDefault="002A045E" w:rsidP="002A045E">
      <w:pPr>
        <w:pStyle w:val="CitaviBibliographyEntry"/>
        <w:rPr>
          <w:lang w:val="en-US"/>
        </w:rPr>
      </w:pPr>
      <w:bookmarkStart w:id="105" w:name="_CTVL001faead526827046f0a77ba246f0e8b095"/>
      <w:bookmarkEnd w:id="104"/>
      <w:r>
        <w:rPr>
          <w:lang w:val="en-US"/>
        </w:rPr>
        <w:t>[JiC15]</w:t>
      </w:r>
      <w:r>
        <w:rPr>
          <w:lang w:val="en-US"/>
        </w:rPr>
        <w:tab/>
        <w:t>Jia, S.; Cristianini, N.: Learning to classify gender from four million images. In Pattern Recognition Letters, 2015, 58; pp. 35–41.</w:t>
      </w:r>
    </w:p>
    <w:p w14:paraId="6CA23209" w14:textId="77777777" w:rsidR="002A045E" w:rsidRDefault="002A045E" w:rsidP="002A045E">
      <w:pPr>
        <w:pStyle w:val="CitaviBibliographyEntry"/>
        <w:rPr>
          <w:lang w:val="en-US"/>
        </w:rPr>
      </w:pPr>
      <w:bookmarkStart w:id="106" w:name="_CTVL0018fbf3e83da88457ab3646b2f2c66f0da"/>
      <w:bookmarkEnd w:id="105"/>
      <w:r>
        <w:rPr>
          <w:lang w:val="en-US"/>
        </w:rPr>
        <w:t>[Kál60]</w:t>
      </w:r>
      <w:r>
        <w:rPr>
          <w:lang w:val="en-US"/>
        </w:rPr>
        <w:tab/>
        <w:t>Kálmán, R. E.: A New Approach to Linear Filtering and Prediction Problems. In Journal of Basic Engineering, 1960, 82; p. 35.</w:t>
      </w:r>
    </w:p>
    <w:p w14:paraId="781C06AA" w14:textId="77777777" w:rsidR="002A045E" w:rsidRDefault="002A045E" w:rsidP="002A045E">
      <w:pPr>
        <w:pStyle w:val="CitaviBibliographyEntry"/>
        <w:rPr>
          <w:lang w:val="en-US"/>
        </w:rPr>
      </w:pPr>
      <w:bookmarkStart w:id="107" w:name="_CTVL0010ee676b01b3f4d4383460520dd4495f5"/>
      <w:bookmarkEnd w:id="106"/>
      <w:r>
        <w:rPr>
          <w:lang w:val="en-US"/>
        </w:rPr>
        <w:t>[KhD13]</w:t>
      </w:r>
      <w:r>
        <w:rPr>
          <w:lang w:val="en-US"/>
        </w:rPr>
        <w:tab/>
        <w:t>Khoshbakht, S.; Dimopoulos, N.: Relating Application Memory Activity to Processor Power: Proceedings of International Conference on Parallel Processing. The 42nd Annual Conference ICPP, 2013.</w:t>
      </w:r>
    </w:p>
    <w:p w14:paraId="0B1C251C" w14:textId="77777777" w:rsidR="002A045E" w:rsidRDefault="002A045E" w:rsidP="002A045E">
      <w:pPr>
        <w:pStyle w:val="CitaviBibliographyEntry"/>
        <w:rPr>
          <w:lang w:val="en-US"/>
        </w:rPr>
      </w:pPr>
      <w:bookmarkStart w:id="108" w:name="_CTVL001a5a3adc2f92b4c6b96f08ebe78deb326"/>
      <w:bookmarkEnd w:id="107"/>
      <w:r>
        <w:rPr>
          <w:lang w:val="en-US"/>
        </w:rPr>
        <w:t>[KhD15]</w:t>
      </w:r>
      <w:r>
        <w:rPr>
          <w:lang w:val="en-US"/>
        </w:rPr>
        <w:tab/>
        <w:t>Khoshbakht, S.; Dimopoulos, N.: Investigating the effects of store value locality on processor power: IEEE Pacific Rim Conference on Communications, Computers and Signal Processing, 2015.</w:t>
      </w:r>
    </w:p>
    <w:p w14:paraId="7D0EF946" w14:textId="77777777" w:rsidR="002A045E" w:rsidRDefault="002A045E" w:rsidP="002A045E">
      <w:pPr>
        <w:pStyle w:val="CitaviBibliographyEntry"/>
        <w:rPr>
          <w:lang w:val="en-US"/>
        </w:rPr>
      </w:pPr>
      <w:bookmarkStart w:id="109" w:name="_CTVL001044f63e756bc468a88e14afd11dc885a"/>
      <w:bookmarkEnd w:id="108"/>
      <w:r>
        <w:rPr>
          <w:lang w:val="en-US"/>
        </w:rPr>
        <w:t>[KiR92]</w:t>
      </w:r>
      <w:r>
        <w:rPr>
          <w:lang w:val="en-US"/>
        </w:rPr>
        <w:tab/>
        <w:t>Kira, K.; Rendell, L. A.: The Feature Selection Problem: Traditional Methods and a New Algorithm: Proceedings of the Tenth National Conference on Artificial Intelligence. AAAI Press, 1992; pp. 129–134.</w:t>
      </w:r>
    </w:p>
    <w:p w14:paraId="1FCCF158" w14:textId="77777777" w:rsidR="002A045E" w:rsidRDefault="002A045E" w:rsidP="002A045E">
      <w:pPr>
        <w:pStyle w:val="CitaviBibliographyEntry"/>
        <w:rPr>
          <w:lang w:val="en-US"/>
        </w:rPr>
      </w:pPr>
      <w:bookmarkStart w:id="110" w:name="_CTVL001b0382b42ca75435ebe1aaf89e0f3ff9a"/>
      <w:bookmarkEnd w:id="109"/>
      <w:r>
        <w:rPr>
          <w:lang w:val="en-US"/>
        </w:rPr>
        <w:t>[KKK+11]</w:t>
      </w:r>
      <w:r>
        <w:rPr>
          <w:lang w:val="en-US"/>
        </w:rPr>
        <w:tab/>
        <w:t>Khaleghi, B. et al.: Multisensor data fusion: A review of the state-of-the-art. In Information Fusion, 2011, 14; pp. 28–44.</w:t>
      </w:r>
    </w:p>
    <w:p w14:paraId="17EB5D73" w14:textId="77777777" w:rsidR="002A045E" w:rsidRPr="001F021F" w:rsidRDefault="002A045E" w:rsidP="002A045E">
      <w:pPr>
        <w:pStyle w:val="CitaviBibliographyEntry"/>
      </w:pPr>
      <w:bookmarkStart w:id="111" w:name="_CTVL0016c5bd68c134940259bf1749b1be6129b"/>
      <w:bookmarkEnd w:id="110"/>
      <w:r>
        <w:rPr>
          <w:lang w:val="en-US"/>
        </w:rPr>
        <w:t>[KlW99]</w:t>
      </w:r>
      <w:r>
        <w:rPr>
          <w:lang w:val="en-US"/>
        </w:rPr>
        <w:tab/>
        <w:t xml:space="preserve">Klir, G. J.; Wierman, M. J.: Uncertainty-Based Information. </w:t>
      </w:r>
      <w:r w:rsidRPr="001F021F">
        <w:t>Physica-Verlag HD, Heidelberg, 1999.</w:t>
      </w:r>
    </w:p>
    <w:p w14:paraId="1C9CE931" w14:textId="77777777" w:rsidR="002A045E" w:rsidRPr="001F021F" w:rsidRDefault="002A045E" w:rsidP="002A045E">
      <w:pPr>
        <w:pStyle w:val="CitaviBibliographyEntry"/>
      </w:pPr>
      <w:bookmarkStart w:id="112" w:name="_CTVL001473f28df61ab476f8eca9097564a0751"/>
      <w:bookmarkEnd w:id="111"/>
      <w:r w:rsidRPr="001F021F">
        <w:t>[Koh05]</w:t>
      </w:r>
      <w:r w:rsidRPr="001F021F">
        <w:tab/>
        <w:t>Kohn, W.: Statistik. Datenanalyse und Wahrscheinlichkeitsrechnung. Springer-Verlag Berlin Heidelberg, Berlin, Heidelberg, 2005.</w:t>
      </w:r>
    </w:p>
    <w:p w14:paraId="07506FE8" w14:textId="77777777" w:rsidR="002A045E" w:rsidRPr="001F021F" w:rsidRDefault="002A045E" w:rsidP="002A045E">
      <w:pPr>
        <w:pStyle w:val="CitaviBibliographyEntry"/>
      </w:pPr>
      <w:bookmarkStart w:id="113" w:name="_CTVL001ef3d2525ce2d485ebddec43786b0b8c0"/>
      <w:bookmarkEnd w:id="112"/>
      <w:r w:rsidRPr="001F021F">
        <w:t>[KoJ97]</w:t>
      </w:r>
      <w:r w:rsidRPr="001F021F">
        <w:tab/>
        <w:t>Kohavi, R.; John, G. H.: Wrappers for feature subset selection. In Artificial Intelligence, 1997, 97; pp. 273–324.</w:t>
      </w:r>
    </w:p>
    <w:p w14:paraId="4BAC2D8E" w14:textId="77777777" w:rsidR="002A045E" w:rsidRDefault="002A045E" w:rsidP="002A045E">
      <w:pPr>
        <w:pStyle w:val="CitaviBibliographyEntry"/>
        <w:rPr>
          <w:lang w:val="en-US"/>
        </w:rPr>
      </w:pPr>
      <w:bookmarkStart w:id="114" w:name="_CTVL00108d8bbb8f9f7497fab4393c4fc1163a1"/>
      <w:bookmarkEnd w:id="113"/>
      <w:r>
        <w:rPr>
          <w:lang w:val="en-US"/>
        </w:rPr>
        <w:t>[Krü15]</w:t>
      </w:r>
      <w:r>
        <w:rPr>
          <w:lang w:val="en-US"/>
        </w:rPr>
        <w:tab/>
        <w:t>Krüger, M.: Gradual vs. binary conflicts in Bayesian networks applied to sensor failure detection: Information Fusion (Fusion), 2015 18th International Conference on, 2015; pp. 66–73.</w:t>
      </w:r>
    </w:p>
    <w:p w14:paraId="06250E35" w14:textId="77777777" w:rsidR="002A045E" w:rsidRDefault="002A045E" w:rsidP="002A045E">
      <w:pPr>
        <w:pStyle w:val="CitaviBibliographyEntry"/>
        <w:rPr>
          <w:lang w:val="en-US"/>
        </w:rPr>
      </w:pPr>
      <w:bookmarkStart w:id="115" w:name="_CTVL001347c017f2d714a5ca34dd67ca62b478a"/>
      <w:bookmarkEnd w:id="114"/>
      <w:r>
        <w:rPr>
          <w:lang w:val="en-US"/>
        </w:rPr>
        <w:t>[KrW09]</w:t>
      </w:r>
      <w:r>
        <w:rPr>
          <w:lang w:val="en-US"/>
        </w:rPr>
        <w:tab/>
        <w:t>Kruskal, J. B.; Wish, M.: Multidimensional scaling. Sage Publ, Newbury Park, Calif., 2009.</w:t>
      </w:r>
    </w:p>
    <w:p w14:paraId="7B026F65" w14:textId="77777777" w:rsidR="002A045E" w:rsidRDefault="002A045E" w:rsidP="002A045E">
      <w:pPr>
        <w:pStyle w:val="CitaviBibliographyEntry"/>
        <w:rPr>
          <w:lang w:val="en-US"/>
        </w:rPr>
      </w:pPr>
      <w:bookmarkStart w:id="116" w:name="_CTVL0012189f8ad91294fba9aed2741574cfcaa"/>
      <w:bookmarkEnd w:id="115"/>
      <w:r w:rsidRPr="001F021F">
        <w:t>[LMA+12]</w:t>
      </w:r>
      <w:r w:rsidRPr="001F021F">
        <w:tab/>
        <w:t xml:space="preserve">Lemonnier, F. et al. </w:t>
      </w:r>
      <w:r>
        <w:rPr>
          <w:lang w:val="en-US"/>
        </w:rPr>
        <w:t>Eds.: Towards future adaptive multiprocessor systems-on-chip: An innovative approach for flexible architectures, 2012.</w:t>
      </w:r>
    </w:p>
    <w:p w14:paraId="5C5FCB05" w14:textId="77777777" w:rsidR="002A045E" w:rsidRDefault="002A045E" w:rsidP="002A045E">
      <w:pPr>
        <w:pStyle w:val="CitaviBibliographyEntry"/>
        <w:rPr>
          <w:lang w:val="en-US"/>
        </w:rPr>
      </w:pPr>
      <w:bookmarkStart w:id="117" w:name="_CTVL001b532feedf04947f19a0545445545dd0e"/>
      <w:bookmarkEnd w:id="116"/>
      <w:r>
        <w:rPr>
          <w:lang w:val="en-US"/>
        </w:rPr>
        <w:lastRenderedPageBreak/>
        <w:t>[Lyo11]</w:t>
      </w:r>
      <w:r>
        <w:rPr>
          <w:lang w:val="en-US"/>
        </w:rPr>
        <w:tab/>
        <w:t>Lyons, R. G.: Understanding digital signal processing. Prentice Hall, Upper Saddle River, NJ, 2011.</w:t>
      </w:r>
    </w:p>
    <w:p w14:paraId="54753A17" w14:textId="77777777" w:rsidR="002A045E" w:rsidRDefault="002A045E" w:rsidP="002A045E">
      <w:pPr>
        <w:pStyle w:val="CitaviBibliographyEntry"/>
        <w:rPr>
          <w:lang w:val="en-US"/>
        </w:rPr>
      </w:pPr>
      <w:bookmarkStart w:id="118" w:name="_CTVL001dd42a18da99549339b3160e02301856b"/>
      <w:bookmarkEnd w:id="117"/>
      <w:r>
        <w:rPr>
          <w:lang w:val="en-US"/>
        </w:rPr>
        <w:t>[MDL+16]</w:t>
      </w:r>
      <w:r>
        <w:rPr>
          <w:lang w:val="en-US"/>
        </w:rPr>
        <w:tab/>
        <w:t>Mönks, U. et al.: Information Fusion of Conflicting Input Data. In Sensors, 2016, 16; p. 1798.</w:t>
      </w:r>
    </w:p>
    <w:p w14:paraId="6FCF2ECC" w14:textId="77777777" w:rsidR="002A045E" w:rsidRDefault="002A045E" w:rsidP="002A045E">
      <w:pPr>
        <w:pStyle w:val="CitaviBibliographyEntry"/>
        <w:rPr>
          <w:lang w:val="en-US"/>
        </w:rPr>
      </w:pPr>
      <w:bookmarkStart w:id="119" w:name="_CTVL001bef073dcbb7444e8b4a5d7bae545b8ad"/>
      <w:bookmarkEnd w:id="118"/>
      <w:r>
        <w:rPr>
          <w:lang w:val="en-US"/>
        </w:rPr>
        <w:t>[MoH16]</w:t>
      </w:r>
      <w:r>
        <w:rPr>
          <w:lang w:val="en-US"/>
        </w:rPr>
        <w:tab/>
        <w:t>Mori, J. Y.; Hubner, M.: Multi-level parallelism analysis and system-level simulation for many-core Vision processor design. In (Stojanovic, R.; Józwiak, L.; Lutovac, B. Eds.): Proceedings of 5th Mediterranean Conference on Embedded Computing (MECO), 2016.</w:t>
      </w:r>
    </w:p>
    <w:p w14:paraId="49FBF238" w14:textId="77777777" w:rsidR="002A045E" w:rsidRDefault="002A045E" w:rsidP="002A045E">
      <w:pPr>
        <w:pStyle w:val="CitaviBibliographyEntry"/>
        <w:rPr>
          <w:lang w:val="en-US"/>
        </w:rPr>
      </w:pPr>
      <w:bookmarkStart w:id="120" w:name="_CTVL00186927921f7684e5b82e9fb0680dcf923"/>
      <w:bookmarkEnd w:id="119"/>
      <w:r>
        <w:rPr>
          <w:lang w:val="en-US"/>
        </w:rPr>
        <w:t>[MöL14]</w:t>
      </w:r>
      <w:r>
        <w:rPr>
          <w:lang w:val="en-US"/>
        </w:rPr>
        <w:tab/>
        <w:t>Mönks, U.; Lohweg, V.: Fast Evidence-based Information Fusion: 4th Int. Workshop on Cognitive Information Processing (CIP 2014). IEEE, 2014; pp. 1–6.</w:t>
      </w:r>
    </w:p>
    <w:p w14:paraId="654D47B6" w14:textId="77777777" w:rsidR="002A045E" w:rsidRDefault="002A045E" w:rsidP="002A045E">
      <w:pPr>
        <w:pStyle w:val="CitaviBibliographyEntry"/>
        <w:rPr>
          <w:lang w:val="en-US"/>
        </w:rPr>
      </w:pPr>
      <w:bookmarkStart w:id="121" w:name="_CTVL00149b3a2b9719648b8b1ed7a11d848b306"/>
      <w:bookmarkEnd w:id="120"/>
      <w:r>
        <w:rPr>
          <w:lang w:val="en-US"/>
        </w:rPr>
        <w:t>[Mön17]</w:t>
      </w:r>
      <w:r>
        <w:rPr>
          <w:lang w:val="en-US"/>
        </w:rPr>
        <w:tab/>
        <w:t>Mönks, U.: Information Fusion Under Consideration of Conflicting Input Signals. Springer, Berlin Heidelberg, 2017.</w:t>
      </w:r>
    </w:p>
    <w:p w14:paraId="7C441907" w14:textId="77777777" w:rsidR="002A045E" w:rsidRDefault="002A045E" w:rsidP="002A045E">
      <w:pPr>
        <w:pStyle w:val="CitaviBibliographyEntry"/>
        <w:rPr>
          <w:lang w:val="en-US"/>
        </w:rPr>
      </w:pPr>
      <w:bookmarkStart w:id="122" w:name="_CTVL0014f2c97c2a07c42d7a783cc75f768740b"/>
      <w:bookmarkEnd w:id="121"/>
      <w:r>
        <w:rPr>
          <w:lang w:val="en-US"/>
        </w:rPr>
        <w:t>[MöT+15]</w:t>
      </w:r>
      <w:r>
        <w:rPr>
          <w:lang w:val="en-US"/>
        </w:rPr>
        <w:tab/>
        <w:t>Mönks, U. et al.: Towards distributed intelligent sensor and information fusion. In Mechatronics, 2015.</w:t>
      </w:r>
    </w:p>
    <w:p w14:paraId="0A1639C8" w14:textId="77777777" w:rsidR="002A045E" w:rsidRDefault="002A045E" w:rsidP="002A045E">
      <w:pPr>
        <w:pStyle w:val="CitaviBibliographyEntry"/>
        <w:rPr>
          <w:lang w:val="en-US"/>
        </w:rPr>
      </w:pPr>
      <w:bookmarkStart w:id="123" w:name="_CTVL001f40d5e19fe4e42cf8ca5c20b19f5d673"/>
      <w:bookmarkEnd w:id="122"/>
      <w:r>
        <w:rPr>
          <w:lang w:val="en-US"/>
        </w:rPr>
        <w:t>[MöV+12]</w:t>
      </w:r>
      <w:r>
        <w:rPr>
          <w:lang w:val="en-US"/>
        </w:rPr>
        <w:tab/>
        <w:t>Mönks, U.; Voth, K.; Lohweg, V.: An extended perspective on evidential aggregation rules in machine condition monitoring: 2012 3rd International Workshop on Cognitive Information Processing (CIP); pp. 1–6.</w:t>
      </w:r>
    </w:p>
    <w:p w14:paraId="6F5AF68D" w14:textId="77777777" w:rsidR="002A045E" w:rsidRDefault="002A045E" w:rsidP="002A045E">
      <w:pPr>
        <w:pStyle w:val="CitaviBibliographyEntry"/>
        <w:rPr>
          <w:lang w:val="en-US"/>
        </w:rPr>
      </w:pPr>
      <w:bookmarkStart w:id="124" w:name="_CTVL00129d0df4abfaa49118de6da36ccb53a8b"/>
      <w:bookmarkEnd w:id="123"/>
      <w:r>
        <w:rPr>
          <w:lang w:val="en-US"/>
        </w:rPr>
        <w:t>[NiL15]</w:t>
      </w:r>
      <w:r>
        <w:rPr>
          <w:lang w:val="en-US"/>
        </w:rPr>
        <w:tab/>
        <w:t>Niggemann, O.; Lohweg, V.: On the Diagnosis of Cyber-Physical Production Systems. State-of-the-Art and Research Agenda. In (Association for the Advancement of Artificial Intelligence Ed.): AAAI-15. The First Winter AAAI Conference, 2015.</w:t>
      </w:r>
    </w:p>
    <w:p w14:paraId="1FA39B67" w14:textId="77777777" w:rsidR="002A045E" w:rsidRDefault="002A045E" w:rsidP="002A045E">
      <w:pPr>
        <w:pStyle w:val="CitaviBibliographyEntry"/>
        <w:rPr>
          <w:lang w:val="en-US"/>
        </w:rPr>
      </w:pPr>
      <w:bookmarkStart w:id="125" w:name="_CTVL0017b5e1961ee8d44a39564764945035903"/>
      <w:bookmarkEnd w:id="124"/>
      <w:r>
        <w:rPr>
          <w:lang w:val="en-US"/>
        </w:rPr>
        <w:t>[NMH+17]</w:t>
      </w:r>
      <w:r>
        <w:rPr>
          <w:lang w:val="en-US"/>
        </w:rPr>
        <w:tab/>
        <w:t>Navarro, O. et al.: A Machine Learning Methodology for Cache Recommendation: Proceedings of 13th International Symposium of Applied Reconfigurable Computing (ARC), 2017.</w:t>
      </w:r>
    </w:p>
    <w:p w14:paraId="5D3DEEAF" w14:textId="77777777" w:rsidR="002A045E" w:rsidRDefault="002A045E" w:rsidP="002A045E">
      <w:pPr>
        <w:pStyle w:val="CitaviBibliographyEntry"/>
        <w:rPr>
          <w:lang w:val="en-US"/>
        </w:rPr>
      </w:pPr>
      <w:bookmarkStart w:id="126" w:name="_CTVL001280bb86a71eb4828bfeb3da2522474f4"/>
      <w:bookmarkEnd w:id="125"/>
      <w:r>
        <w:rPr>
          <w:lang w:val="en-US"/>
        </w:rPr>
        <w:t>[NuB14]</w:t>
      </w:r>
      <w:r>
        <w:rPr>
          <w:lang w:val="en-US"/>
        </w:rPr>
        <w:tab/>
        <w:t>Nunez-Yanez, J.; Beldachi, A. Eds.: Run-time power and performance scaling with cpu-fpga hybrids, 2014.</w:t>
      </w:r>
    </w:p>
    <w:p w14:paraId="6EDB7A0E" w14:textId="77777777" w:rsidR="002A045E" w:rsidRDefault="002A045E" w:rsidP="002A045E">
      <w:pPr>
        <w:pStyle w:val="CitaviBibliographyEntry"/>
        <w:rPr>
          <w:lang w:val="en-US"/>
        </w:rPr>
      </w:pPr>
      <w:bookmarkStart w:id="127" w:name="_CTVL001ab35d87f25344380ac3d8b4b37abbf2c"/>
      <w:bookmarkEnd w:id="126"/>
      <w:r>
        <w:rPr>
          <w:lang w:val="en-US"/>
        </w:rPr>
        <w:t>[Pae15]</w:t>
      </w:r>
      <w:r>
        <w:rPr>
          <w:lang w:val="en-US"/>
        </w:rPr>
        <w:tab/>
        <w:t>Padoin, L. E.; et al.: Performance/energy trade-off in scientific computing: the case of ARM big.LITTLE and Intel Sandy Bridge, 2015, 9.</w:t>
      </w:r>
    </w:p>
    <w:p w14:paraId="719E49A2" w14:textId="77777777" w:rsidR="002A045E" w:rsidRDefault="002A045E" w:rsidP="002A045E">
      <w:pPr>
        <w:pStyle w:val="CitaviBibliographyEntry"/>
        <w:rPr>
          <w:lang w:val="en-US"/>
        </w:rPr>
      </w:pPr>
      <w:bookmarkStart w:id="128" w:name="_CTVL0017a119eb309c24bb9af57722d66c5ec74"/>
      <w:bookmarkEnd w:id="127"/>
      <w:r>
        <w:rPr>
          <w:lang w:val="en-US"/>
        </w:rPr>
        <w:t>[PaW08]</w:t>
      </w:r>
      <w:r>
        <w:rPr>
          <w:lang w:val="en-US"/>
        </w:rPr>
        <w:tab/>
        <w:t>Pan, Z.; Wells, B. E.: Hardware Supported Task Scheduling on Dynamically Reconfigurable SoC Architectures, 2008, 16.</w:t>
      </w:r>
    </w:p>
    <w:p w14:paraId="6ED723B9" w14:textId="77777777" w:rsidR="002A045E" w:rsidRDefault="002A045E" w:rsidP="002A045E">
      <w:pPr>
        <w:pStyle w:val="CitaviBibliographyEntry"/>
        <w:rPr>
          <w:lang w:val="en-US"/>
        </w:rPr>
      </w:pPr>
      <w:bookmarkStart w:id="129" w:name="_CTVL001459176e1c70245d5824238ee868f2e03"/>
      <w:bookmarkEnd w:id="128"/>
      <w:r>
        <w:rPr>
          <w:lang w:val="en-US"/>
        </w:rPr>
        <w:t>[PCJ+14]</w:t>
      </w:r>
      <w:r>
        <w:rPr>
          <w:lang w:val="en-US"/>
        </w:rPr>
        <w:tab/>
        <w:t>Park, J. et al.: Second-Order Belief Hidden Markov Models. In (Cuzzolin, F. Ed.): Belief Functions: Theory and Applications. Third International Conference, BELIEF 2014, Oxford, UK, September 26-28, 2014. Proceedings. Springer International Publishing, Cham, 2014; pp. 284–293.</w:t>
      </w:r>
    </w:p>
    <w:p w14:paraId="5257D583" w14:textId="77777777" w:rsidR="002A045E" w:rsidRDefault="002A045E" w:rsidP="002A045E">
      <w:pPr>
        <w:pStyle w:val="CitaviBibliographyEntry"/>
        <w:rPr>
          <w:lang w:val="en-US"/>
        </w:rPr>
      </w:pPr>
      <w:bookmarkStart w:id="130" w:name="_CTVL0010bc6dc79a1ba484db362f5d7b165446e"/>
      <w:bookmarkEnd w:id="129"/>
      <w:r>
        <w:rPr>
          <w:lang w:val="en-US"/>
        </w:rPr>
        <w:t>[PiS01]</w:t>
      </w:r>
      <w:r>
        <w:rPr>
          <w:lang w:val="en-US"/>
        </w:rPr>
        <w:tab/>
        <w:t>Pillai, P.; Shin, K. G.: Real-time dynamic voltage scaling for low-power, 2001, 35.</w:t>
      </w:r>
    </w:p>
    <w:p w14:paraId="740FA1FF" w14:textId="77777777" w:rsidR="002A045E" w:rsidRDefault="002A045E" w:rsidP="002A045E">
      <w:pPr>
        <w:pStyle w:val="CitaviBibliographyEntry"/>
        <w:rPr>
          <w:lang w:val="en-US"/>
        </w:rPr>
      </w:pPr>
      <w:bookmarkStart w:id="131" w:name="_CTVL0019930319c167d478abb7e41b90afea588"/>
      <w:bookmarkEnd w:id="130"/>
      <w:r>
        <w:rPr>
          <w:lang w:val="en-US"/>
        </w:rPr>
        <w:t>[PLD05]</w:t>
      </w:r>
      <w:r>
        <w:rPr>
          <w:lang w:val="en-US"/>
        </w:rPr>
        <w:tab/>
        <w:t>Peng, H.; Long, F.; Ding, C.: Feature selection based on mutual information: criteria of max-dependency, max-relevance, and min-redundancy. In IEEE transactions on pattern analysis and machine intelligence, 2005, 27; pp. 1226–1238.</w:t>
      </w:r>
    </w:p>
    <w:p w14:paraId="7EC8CE5F" w14:textId="77777777" w:rsidR="002A045E" w:rsidRDefault="002A045E" w:rsidP="002A045E">
      <w:pPr>
        <w:pStyle w:val="CitaviBibliographyEntry"/>
        <w:rPr>
          <w:lang w:val="en-US"/>
        </w:rPr>
      </w:pPr>
      <w:bookmarkStart w:id="132" w:name="_CTVL001efe44edb831b4f3294ef23fa541c95da"/>
      <w:bookmarkEnd w:id="131"/>
      <w:r>
        <w:rPr>
          <w:lang w:val="en-US"/>
        </w:rPr>
        <w:t>[PLF06]</w:t>
      </w:r>
      <w:r>
        <w:rPr>
          <w:lang w:val="en-US"/>
        </w:rPr>
        <w:tab/>
        <w:t>Pittman, R. N.; Lynch, N. L.; Florin, A.: emips, a dynamically extensible, 2006.</w:t>
      </w:r>
    </w:p>
    <w:p w14:paraId="231711F8" w14:textId="77777777" w:rsidR="002A045E" w:rsidRDefault="002A045E" w:rsidP="002A045E">
      <w:pPr>
        <w:pStyle w:val="CitaviBibliographyEntry"/>
        <w:rPr>
          <w:lang w:val="en-US"/>
        </w:rPr>
      </w:pPr>
      <w:bookmarkStart w:id="133" w:name="_CTVL001c9277f607afe4acc978b7e6af624e418"/>
      <w:bookmarkEnd w:id="132"/>
      <w:r>
        <w:rPr>
          <w:lang w:val="en-US"/>
        </w:rPr>
        <w:t>[QLP14]</w:t>
      </w:r>
      <w:r>
        <w:rPr>
          <w:lang w:val="en-US"/>
        </w:rPr>
        <w:tab/>
        <w:t>Quan, H.; Li, J.; Peng, D.: Multisensor fault diagnosis based on data fusion using D-S theory: Control Conference (CCC), 2014 33rd Chinese, 2014; pp. 7426–7429.</w:t>
      </w:r>
    </w:p>
    <w:p w14:paraId="7B31728C" w14:textId="77777777" w:rsidR="002A045E" w:rsidRDefault="002A045E" w:rsidP="002A045E">
      <w:pPr>
        <w:pStyle w:val="CitaviBibliographyEntry"/>
        <w:rPr>
          <w:lang w:val="en-US"/>
        </w:rPr>
      </w:pPr>
      <w:bookmarkStart w:id="134" w:name="_CTVL001f30b349948214dfbbdcfdec0d1116f0c"/>
      <w:bookmarkEnd w:id="133"/>
      <w:r>
        <w:rPr>
          <w:lang w:val="en-US"/>
        </w:rPr>
        <w:t>[RiW14]</w:t>
      </w:r>
      <w:r>
        <w:rPr>
          <w:lang w:val="en-US"/>
        </w:rPr>
        <w:tab/>
        <w:t>Richardson, E.; Werman, M.: Efficient classification using the Euler characteristic. In Pattern Recognition Letters, 2014, 49; pp. 99–106.</w:t>
      </w:r>
    </w:p>
    <w:p w14:paraId="6B940C49" w14:textId="77777777" w:rsidR="002A045E" w:rsidRDefault="002A045E" w:rsidP="002A045E">
      <w:pPr>
        <w:pStyle w:val="CitaviBibliographyEntry"/>
        <w:rPr>
          <w:lang w:val="en-US"/>
        </w:rPr>
      </w:pPr>
      <w:bookmarkStart w:id="135" w:name="_CTVL0019974b8b91909472aa91b2f83ecd2be47"/>
      <w:bookmarkEnd w:id="134"/>
      <w:r>
        <w:rPr>
          <w:lang w:val="en-US"/>
        </w:rPr>
        <w:lastRenderedPageBreak/>
        <w:t>[SGL15]</w:t>
      </w:r>
      <w:r>
        <w:rPr>
          <w:lang w:val="en-US"/>
        </w:rPr>
        <w:tab/>
        <w:t>Snidaro, L.; García, J.; Llinas, J.: Context-based Information Fusion: A survey and discussion. In Information Fusion, 2015, 25; pp. 16–31.</w:t>
      </w:r>
    </w:p>
    <w:p w14:paraId="58639085" w14:textId="77777777" w:rsidR="002A045E" w:rsidRDefault="002A045E" w:rsidP="002A045E">
      <w:pPr>
        <w:pStyle w:val="CitaviBibliographyEntry"/>
        <w:rPr>
          <w:lang w:val="en-US"/>
        </w:rPr>
      </w:pPr>
      <w:bookmarkStart w:id="136" w:name="_CTVL0013ba957ab83a446249e63be1a76224709"/>
      <w:bookmarkEnd w:id="135"/>
      <w:r>
        <w:rPr>
          <w:lang w:val="en-US"/>
        </w:rPr>
        <w:t>[Sha76]</w:t>
      </w:r>
      <w:r>
        <w:rPr>
          <w:lang w:val="en-US"/>
        </w:rPr>
        <w:tab/>
        <w:t>Shafer, G.: A Mathematical Theory of Evidence. Princeton University Press, Princeton NJ, 1976.</w:t>
      </w:r>
    </w:p>
    <w:p w14:paraId="50071F0E" w14:textId="77777777" w:rsidR="002A045E" w:rsidRDefault="002A045E" w:rsidP="002A045E">
      <w:pPr>
        <w:pStyle w:val="CitaviBibliographyEntry"/>
        <w:rPr>
          <w:lang w:val="en-US"/>
        </w:rPr>
      </w:pPr>
      <w:bookmarkStart w:id="137" w:name="_CTVL00149ca20399bb146da8de59ef8b1774bbe"/>
      <w:bookmarkEnd w:id="136"/>
      <w:r>
        <w:rPr>
          <w:lang w:val="en-US"/>
        </w:rPr>
        <w:t>[SKK13]</w:t>
      </w:r>
      <w:r>
        <w:rPr>
          <w:lang w:val="en-US"/>
        </w:rPr>
        <w:tab/>
        <w:t>Srinivasan, S.; Kumar, R.; Kundu, S.: Program phase duration prediction and its application to fine-grain power management: IEEE Computer Society Annual Symposium on VLSI, 2013.</w:t>
      </w:r>
    </w:p>
    <w:p w14:paraId="549E0CB0" w14:textId="77777777" w:rsidR="002A045E" w:rsidRDefault="002A045E" w:rsidP="002A045E">
      <w:pPr>
        <w:pStyle w:val="CitaviBibliographyEntry"/>
        <w:rPr>
          <w:lang w:val="en-US"/>
        </w:rPr>
      </w:pPr>
      <w:bookmarkStart w:id="138" w:name="_CTVL001dbc49109870d48079228123f41294f29"/>
      <w:bookmarkEnd w:id="137"/>
      <w:r>
        <w:rPr>
          <w:lang w:val="en-US"/>
        </w:rPr>
        <w:t>[SKK16]</w:t>
      </w:r>
      <w:r>
        <w:rPr>
          <w:lang w:val="en-US"/>
        </w:rPr>
        <w:tab/>
        <w:t>Srinivasan, S.; Koren, I.; Kundu, S.: Improving performance per Watt of non-monotonic Multicore Processors via bottleneck-based online program phase classification: 2016 IEEE 34th International Conference on Computer Design (ICCD 2016).</w:t>
      </w:r>
    </w:p>
    <w:p w14:paraId="3803AABE" w14:textId="77777777" w:rsidR="002A045E" w:rsidRDefault="002A045E" w:rsidP="002A045E">
      <w:pPr>
        <w:pStyle w:val="CitaviBibliographyEntry"/>
        <w:rPr>
          <w:lang w:val="en-US"/>
        </w:rPr>
      </w:pPr>
      <w:bookmarkStart w:id="139" w:name="_CTVL0015bc06a61d0524103ad4bd30fa14a8f6c"/>
      <w:bookmarkEnd w:id="138"/>
      <w:r>
        <w:rPr>
          <w:lang w:val="en-US"/>
        </w:rPr>
        <w:t>[SMT+11]</w:t>
      </w:r>
      <w:r>
        <w:rPr>
          <w:lang w:val="en-US"/>
        </w:rPr>
        <w:tab/>
        <w:t>Saini, S. et al. Eds.: Performance Analysis of CFD Application Cart3D Using MPInside and Performance Monitor Unit Data on Nehalem and Westmere Based Supercomputers, 2011.</w:t>
      </w:r>
    </w:p>
    <w:p w14:paraId="2164C28C" w14:textId="77777777" w:rsidR="002A045E" w:rsidRDefault="002A045E" w:rsidP="002A045E">
      <w:pPr>
        <w:pStyle w:val="CitaviBibliographyEntry"/>
        <w:rPr>
          <w:lang w:val="en-US"/>
        </w:rPr>
      </w:pPr>
      <w:bookmarkStart w:id="140" w:name="_CTVL001af7de0640aa54f9eb1d7a868e236cd85"/>
      <w:bookmarkEnd w:id="139"/>
      <w:r>
        <w:rPr>
          <w:lang w:val="en-US"/>
        </w:rPr>
        <w:t>[SSC15]</w:t>
      </w:r>
      <w:r>
        <w:rPr>
          <w:lang w:val="en-US"/>
        </w:rPr>
        <w:tab/>
        <w:t>Saha, S.; Sarkar, A.; Chakrabarti, A.: Scheduling dynamic hard real-time task sets on fully and partially reconfigurable platforms, 2015, 7.</w:t>
      </w:r>
    </w:p>
    <w:p w14:paraId="194E3093" w14:textId="77777777" w:rsidR="002A045E" w:rsidRDefault="002A045E" w:rsidP="002A045E">
      <w:pPr>
        <w:pStyle w:val="CitaviBibliographyEntry"/>
        <w:rPr>
          <w:lang w:val="en-US"/>
        </w:rPr>
      </w:pPr>
      <w:bookmarkStart w:id="141" w:name="_CTVL001539cdbd5d0464040acdee6cb35969783"/>
      <w:bookmarkEnd w:id="140"/>
      <w:r>
        <w:rPr>
          <w:lang w:val="en-US"/>
        </w:rPr>
        <w:t>[SSV+14]</w:t>
      </w:r>
      <w:r>
        <w:rPr>
          <w:lang w:val="en-US"/>
        </w:rPr>
        <w:tab/>
        <w:t>Sarkar, S. et al.: Sensor Fusion for Fault Detection and Classification in Distributed Physical Processes. In Frontiers in Robotics and AI, 2014, 1.</w:t>
      </w:r>
    </w:p>
    <w:p w14:paraId="5C779A59" w14:textId="77777777" w:rsidR="002A045E" w:rsidRDefault="002A045E" w:rsidP="002A045E">
      <w:pPr>
        <w:pStyle w:val="CitaviBibliographyEntry"/>
        <w:rPr>
          <w:lang w:val="en-US"/>
        </w:rPr>
      </w:pPr>
      <w:bookmarkStart w:id="142" w:name="_CTVL001685167da4c054936b296a3418a79085a"/>
      <w:bookmarkEnd w:id="141"/>
      <w:r>
        <w:rPr>
          <w:lang w:val="en-US"/>
        </w:rPr>
        <w:t>[StB01]</w:t>
      </w:r>
      <w:r>
        <w:rPr>
          <w:lang w:val="en-US"/>
        </w:rPr>
        <w:tab/>
        <w:t>Steinberg, A. N.; Bowman, C. L.: Revisions to the JDL Data Fusion Model. In (Hall, D. L.; Llinas, J. Eds.): Handbook of Multisensor Data Fusion. CRC Press, Boca Raton FL, 2001; 2-1 -- 2-19.</w:t>
      </w:r>
    </w:p>
    <w:p w14:paraId="3B4E1D83" w14:textId="77777777" w:rsidR="002A045E" w:rsidRDefault="002A045E" w:rsidP="002A045E">
      <w:pPr>
        <w:pStyle w:val="CitaviBibliographyEntry"/>
        <w:rPr>
          <w:lang w:val="en-US"/>
        </w:rPr>
      </w:pPr>
      <w:bookmarkStart w:id="143" w:name="_CTVL001303149a14d8247f0bab847651e51381d"/>
      <w:bookmarkEnd w:id="142"/>
      <w:r>
        <w:rPr>
          <w:lang w:val="en-US"/>
        </w:rPr>
        <w:t>[Str15]</w:t>
      </w:r>
      <w:r>
        <w:rPr>
          <w:lang w:val="en-US"/>
        </w:rPr>
        <w:tab/>
        <w:t>Straszecka, E.: On Advantages of a Fuzzy Approach to a Diagnosis Support. In (Filev, D. et al. Eds.): Intelligent Systems'2014. Springer International Publishing, Cham, 2015; pp. 345–355.</w:t>
      </w:r>
    </w:p>
    <w:p w14:paraId="4604D816" w14:textId="77777777" w:rsidR="002A045E" w:rsidRDefault="002A045E" w:rsidP="002A045E">
      <w:pPr>
        <w:pStyle w:val="CitaviBibliographyEntry"/>
        <w:rPr>
          <w:lang w:val="en-US"/>
        </w:rPr>
      </w:pPr>
      <w:bookmarkStart w:id="144" w:name="_CTVL0011a3f3d7836f247a5b9c5f304106fa5a3"/>
      <w:bookmarkEnd w:id="143"/>
      <w:r>
        <w:rPr>
          <w:lang w:val="en-US"/>
        </w:rPr>
        <w:t>[ToL15]</w:t>
      </w:r>
      <w:r>
        <w:rPr>
          <w:lang w:val="en-US"/>
        </w:rPr>
        <w:tab/>
        <w:t>Torkamani, S.; Lohweg, V.: Shift-Invariant Feature Extraction for Time-Series Motif Discovery. In (Hoffmann, F.; Hüllermeier, E. Eds.): 25. Workshop Computational Intelligence. Proceedings. KIT Scientific Publishing, Karlsruhe, 2015; pp. 23–45.</w:t>
      </w:r>
    </w:p>
    <w:p w14:paraId="2C69C35F" w14:textId="77777777" w:rsidR="002A045E" w:rsidRDefault="002A045E" w:rsidP="002A045E">
      <w:pPr>
        <w:pStyle w:val="CitaviBibliographyEntry"/>
        <w:rPr>
          <w:lang w:val="en-US"/>
        </w:rPr>
      </w:pPr>
      <w:bookmarkStart w:id="145" w:name="_CTVL00108d4914afee1408e81b1772c674236a1"/>
      <w:bookmarkEnd w:id="144"/>
      <w:r>
        <w:rPr>
          <w:lang w:val="en-US"/>
        </w:rPr>
        <w:t>[ToL17]</w:t>
      </w:r>
      <w:r>
        <w:rPr>
          <w:lang w:val="en-US"/>
        </w:rPr>
        <w:tab/>
        <w:t>Torkamani, S.; Lohweg, V.: Survey on Time Series Motif Discovery: Journal of WIREs Data Mining and Knowledge Discovery, 2017.</w:t>
      </w:r>
    </w:p>
    <w:p w14:paraId="63ECDBCF" w14:textId="77777777" w:rsidR="002A045E" w:rsidRDefault="002A045E" w:rsidP="002A045E">
      <w:pPr>
        <w:pStyle w:val="CitaviBibliographyEntry"/>
        <w:rPr>
          <w:lang w:val="en-US"/>
        </w:rPr>
      </w:pPr>
      <w:bookmarkStart w:id="146" w:name="_CTVL0019f3aa351e6614cd69d0f7877d222bb7a"/>
      <w:bookmarkEnd w:id="145"/>
      <w:r>
        <w:rPr>
          <w:lang w:val="en-US"/>
        </w:rPr>
        <w:t>[ToL18]</w:t>
      </w:r>
      <w:r>
        <w:rPr>
          <w:lang w:val="en-US"/>
        </w:rPr>
        <w:tab/>
        <w:t>Torkamani, S., Lohweg, V.: Evaluation of Similarity Measures for Shift-Invariant Image Motif Discovery. In International Journal On Advances in Intelligent Systems, 2018.</w:t>
      </w:r>
    </w:p>
    <w:p w14:paraId="2C8FC589" w14:textId="77777777" w:rsidR="002A045E" w:rsidRDefault="002A045E" w:rsidP="002A045E">
      <w:pPr>
        <w:pStyle w:val="CitaviBibliographyEntry"/>
        <w:rPr>
          <w:lang w:val="en-US"/>
        </w:rPr>
      </w:pPr>
      <w:bookmarkStart w:id="147" w:name="_CTVL00128865966c83341bf9ab29a77676ffa4e"/>
      <w:bookmarkEnd w:id="146"/>
      <w:r>
        <w:rPr>
          <w:lang w:val="en-US"/>
        </w:rPr>
        <w:t>[Wal08]</w:t>
      </w:r>
      <w:r>
        <w:rPr>
          <w:lang w:val="en-US"/>
        </w:rPr>
        <w:tab/>
        <w:t>Walker, J. S.: A Primer on Wavelets and Their Scientific Applications, Second Edition. Taylor and Francis, Hoboken, 2008.</w:t>
      </w:r>
    </w:p>
    <w:p w14:paraId="5D49F448" w14:textId="77777777" w:rsidR="002A045E" w:rsidRDefault="002A045E" w:rsidP="002A045E">
      <w:pPr>
        <w:pStyle w:val="CitaviBibliographyEntry"/>
        <w:rPr>
          <w:lang w:val="en-US"/>
        </w:rPr>
      </w:pPr>
      <w:bookmarkStart w:id="148" w:name="_CTVL0011cd1c5276b714a79a811b5ce19efbd31"/>
      <w:bookmarkEnd w:id="147"/>
      <w:r>
        <w:rPr>
          <w:lang w:val="en-US"/>
        </w:rPr>
        <w:t>[WTL14]</w:t>
      </w:r>
      <w:r>
        <w:rPr>
          <w:lang w:val="en-US"/>
        </w:rPr>
        <w:tab/>
        <w:t>Wang, L.; Teng, K.-n.; Lv, W.-m.: System level health condition assessment method of complex equipment under uncertainty based on D-S evidence theory: Management Science &amp; Engineering (ICMSE), 2014 International Conference on, 2014; pp. 435–441.</w:t>
      </w:r>
    </w:p>
    <w:p w14:paraId="4B518D2E" w14:textId="77777777" w:rsidR="002A045E" w:rsidRDefault="002A045E" w:rsidP="002A045E">
      <w:pPr>
        <w:pStyle w:val="CitaviBibliographyEntry"/>
        <w:rPr>
          <w:lang w:val="en-US"/>
        </w:rPr>
      </w:pPr>
      <w:bookmarkStart w:id="149" w:name="_CTVL001683cf6a39a4142dcb76bc39fe7bafc04"/>
      <w:bookmarkEnd w:id="148"/>
      <w:r>
        <w:rPr>
          <w:lang w:val="en-US"/>
        </w:rPr>
        <w:t>[Yag88]</w:t>
      </w:r>
      <w:r>
        <w:rPr>
          <w:lang w:val="en-US"/>
        </w:rPr>
        <w:tab/>
        <w:t>Yager, R. R.: On ordered weighted averaging aggregation operators in multicriteria decisionmaking. In IEEE Transactions on Systems, Man and Cybernetics, 1988, 18; pp. 183–190.</w:t>
      </w:r>
    </w:p>
    <w:p w14:paraId="6A174F31" w14:textId="77777777" w:rsidR="002A045E" w:rsidRDefault="002A045E" w:rsidP="002A045E">
      <w:pPr>
        <w:pStyle w:val="CitaviBibliographyEntry"/>
        <w:rPr>
          <w:lang w:val="en-US"/>
        </w:rPr>
      </w:pPr>
      <w:bookmarkStart w:id="150" w:name="_CTVL001dc3947efa2f14aa9a6b04ef6f18b472f"/>
      <w:bookmarkEnd w:id="149"/>
      <w:r>
        <w:rPr>
          <w:lang w:val="en-US"/>
        </w:rPr>
        <w:t>[Zad62]</w:t>
      </w:r>
      <w:r>
        <w:rPr>
          <w:lang w:val="en-US"/>
        </w:rPr>
        <w:tab/>
        <w:t>Zadeh, L. A.: From Circuit Theory to System Theory. In Proceedings of the IRE, 1962, 50; pp. 856–865.</w:t>
      </w:r>
    </w:p>
    <w:p w14:paraId="7BE282A6" w14:textId="77777777" w:rsidR="002A045E" w:rsidRDefault="002A045E" w:rsidP="002A045E">
      <w:pPr>
        <w:pStyle w:val="CitaviBibliographyEntry"/>
        <w:rPr>
          <w:lang w:val="en-US"/>
        </w:rPr>
      </w:pPr>
      <w:bookmarkStart w:id="151" w:name="_CTVL0019fd07984e9744a4485ea3b5ba209084c"/>
      <w:bookmarkEnd w:id="150"/>
      <w:r w:rsidRPr="001F021F">
        <w:t>[Zad65]</w:t>
      </w:r>
      <w:r w:rsidRPr="001F021F">
        <w:tab/>
        <w:t xml:space="preserve">Zadeh, L. A.: Fuzzy Sets. </w:t>
      </w:r>
      <w:r>
        <w:rPr>
          <w:lang w:val="en-US"/>
        </w:rPr>
        <w:t>In Information and Control, 1965, 8; pp. 338–353.</w:t>
      </w:r>
    </w:p>
    <w:p w14:paraId="7C44B2E4" w14:textId="77777777" w:rsidR="002A045E" w:rsidRDefault="002A045E" w:rsidP="002A045E">
      <w:pPr>
        <w:pStyle w:val="CitaviBibliographyEntry"/>
        <w:rPr>
          <w:lang w:val="en-US"/>
        </w:rPr>
      </w:pPr>
      <w:bookmarkStart w:id="152" w:name="_CTVL001695ad459a08a4ca9a30f9b049a58f470"/>
      <w:bookmarkEnd w:id="151"/>
      <w:r>
        <w:rPr>
          <w:lang w:val="en-US"/>
        </w:rPr>
        <w:t>[Zad84]</w:t>
      </w:r>
      <w:r>
        <w:rPr>
          <w:lang w:val="en-US"/>
        </w:rPr>
        <w:tab/>
        <w:t>Zadeh, L. A.: Review of A Mathematical Theory of Evidence. In AI Magazine, 1984, 5; pp. 81–83.</w:t>
      </w:r>
    </w:p>
    <w:p w14:paraId="5977CF14" w14:textId="728FCDAF" w:rsidR="00BB7411" w:rsidRDefault="002A045E" w:rsidP="002A045E">
      <w:pPr>
        <w:pStyle w:val="CitaviBibliographyEntry"/>
        <w:rPr>
          <w:lang w:val="en-US"/>
        </w:rPr>
      </w:pPr>
      <w:bookmarkStart w:id="153" w:name="_CTVL0013cefa7d54b4c432a9b06da530d5c5554"/>
      <w:bookmarkEnd w:id="152"/>
      <w:r>
        <w:rPr>
          <w:lang w:val="en-US"/>
        </w:rPr>
        <w:lastRenderedPageBreak/>
        <w:t>[ZHG+13]</w:t>
      </w:r>
      <w:r>
        <w:rPr>
          <w:lang w:val="en-US"/>
        </w:rPr>
        <w:tab/>
        <w:t>Zare, H. et al.: Scoring relevancy of features based on combinatorial analysis of Lasso with application to lymphoma diagnosis. In BMC genomics, 2013, 14 Suppl 1; S14.</w:t>
      </w:r>
      <w:bookmarkEnd w:id="153"/>
      <w:r w:rsidR="00BB7411" w:rsidRPr="00B73593">
        <w:rPr>
          <w:lang w:val="en-US"/>
        </w:rPr>
        <w:fldChar w:fldCharType="end"/>
      </w:r>
    </w:p>
    <w:p w14:paraId="64500FD9" w14:textId="77777777" w:rsidR="004E6C09" w:rsidRPr="00B73593" w:rsidRDefault="004E6C09" w:rsidP="00860DEA">
      <w:pPr>
        <w:pStyle w:val="CitaviBibliographyEntry"/>
        <w:spacing w:after="60"/>
        <w:rPr>
          <w:sz w:val="20"/>
          <w:lang w:val="en-US"/>
        </w:rPr>
      </w:pPr>
    </w:p>
    <w:p w14:paraId="6E7CF303" w14:textId="77777777" w:rsidR="00B16DC8" w:rsidRPr="00BB7411" w:rsidRDefault="00B16DC8" w:rsidP="00B16DC8">
      <w:pPr>
        <w:pStyle w:val="Heading1"/>
        <w:numPr>
          <w:ilvl w:val="0"/>
          <w:numId w:val="1"/>
        </w:numPr>
        <w:rPr>
          <w:lang w:val="en-US"/>
        </w:rPr>
      </w:pPr>
      <w:r w:rsidRPr="00BB7411">
        <w:rPr>
          <w:lang w:val="en-US"/>
        </w:rPr>
        <w:t>Requested modules/funds</w:t>
      </w:r>
    </w:p>
    <w:p w14:paraId="4A83AB9B" w14:textId="77777777" w:rsidR="00B16DC8" w:rsidRPr="00BB7411" w:rsidRDefault="00B16DC8" w:rsidP="00B16DC8">
      <w:pPr>
        <w:pStyle w:val="Heading2"/>
        <w:numPr>
          <w:ilvl w:val="1"/>
          <w:numId w:val="1"/>
        </w:numPr>
        <w:rPr>
          <w:lang w:val="en-US"/>
        </w:rPr>
      </w:pPr>
      <w:bookmarkStart w:id="154" w:name="_Toc283017188"/>
      <w:bookmarkStart w:id="155" w:name="_Toc283017254"/>
      <w:bookmarkStart w:id="156" w:name="_Toc283017380"/>
      <w:bookmarkStart w:id="157" w:name="_Toc283038963"/>
      <w:bookmarkStart w:id="158" w:name="_Toc283039055"/>
      <w:bookmarkStart w:id="159" w:name="_Toc294158002"/>
      <w:r w:rsidRPr="00BB7411">
        <w:rPr>
          <w:lang w:val="en-US"/>
        </w:rPr>
        <w:t>Basi</w:t>
      </w:r>
      <w:bookmarkEnd w:id="154"/>
      <w:bookmarkEnd w:id="155"/>
      <w:bookmarkEnd w:id="156"/>
      <w:bookmarkEnd w:id="157"/>
      <w:bookmarkEnd w:id="158"/>
      <w:bookmarkEnd w:id="159"/>
      <w:r w:rsidRPr="00BB7411">
        <w:rPr>
          <w:lang w:val="en-US"/>
        </w:rPr>
        <w:t>c Module</w:t>
      </w:r>
    </w:p>
    <w:p w14:paraId="385B3A57" w14:textId="77777777" w:rsidR="00B16DC8" w:rsidRPr="00BB7411" w:rsidRDefault="00B16DC8" w:rsidP="00B16DC8">
      <w:pPr>
        <w:pStyle w:val="Heading3"/>
        <w:tabs>
          <w:tab w:val="num" w:pos="720"/>
        </w:tabs>
        <w:ind w:left="720"/>
        <w:rPr>
          <w:lang w:val="en-US"/>
        </w:rPr>
      </w:pPr>
      <w:r w:rsidRPr="00BB7411">
        <w:rPr>
          <w:lang w:val="en-US"/>
        </w:rPr>
        <w:t>Funding for Staff</w:t>
      </w:r>
    </w:p>
    <w:p w14:paraId="1ED9FE10" w14:textId="77777777" w:rsidR="00BB7411" w:rsidRPr="00D33BD2" w:rsidRDefault="00BB7411" w:rsidP="00B16DC8">
      <w:r w:rsidRPr="00D33BD2">
        <w:t>Lehrstuhl für Eingebettete Systeme der Informationstechnik</w:t>
      </w:r>
      <w:r w:rsidR="003B6E4A" w:rsidRPr="00D33BD2">
        <w:t xml:space="preserve"> (ESIT)</w:t>
      </w:r>
      <w:r w:rsidRPr="00D33BD2">
        <w:t>:</w:t>
      </w:r>
    </w:p>
    <w:p w14:paraId="2BF47937" w14:textId="77777777" w:rsidR="00BB7411" w:rsidRPr="00BB7411" w:rsidRDefault="00BB7411" w:rsidP="00B16DC8">
      <w:pPr>
        <w:rPr>
          <w:lang w:val="en-US"/>
        </w:rPr>
      </w:pPr>
      <w:r w:rsidRPr="00BB7411">
        <w:rPr>
          <w:lang w:val="en-US"/>
        </w:rPr>
        <w:t>Request for funding:</w:t>
      </w:r>
    </w:p>
    <w:p w14:paraId="5CDAFECE" w14:textId="77777777" w:rsidR="00BB7411" w:rsidRPr="00BB7411" w:rsidRDefault="00BB7411" w:rsidP="00F76359">
      <w:pPr>
        <w:rPr>
          <w:lang w:val="en-US"/>
        </w:rPr>
      </w:pPr>
      <w:r w:rsidRPr="00BB7411">
        <w:rPr>
          <w:lang w:val="en-US"/>
        </w:rPr>
        <w:t>1 position as doctoral candidate, E13, for 3 years</w:t>
      </w:r>
      <w:r>
        <w:rPr>
          <w:lang w:val="en-US"/>
        </w:rPr>
        <w:t xml:space="preserve">: </w:t>
      </w:r>
      <w:r w:rsidR="00F76359">
        <w:rPr>
          <w:lang w:val="en-US"/>
        </w:rPr>
        <w:t xml:space="preserve">189.980 </w:t>
      </w:r>
      <w:r w:rsidR="00B22CB5">
        <w:rPr>
          <w:lang w:val="en-US"/>
        </w:rPr>
        <w:t>EUR</w:t>
      </w:r>
    </w:p>
    <w:p w14:paraId="586E1E25" w14:textId="77777777" w:rsidR="00BB7411" w:rsidRPr="00BB7411" w:rsidRDefault="00BB7411" w:rsidP="00B16DC8">
      <w:pPr>
        <w:rPr>
          <w:lang w:val="en-US"/>
        </w:rPr>
      </w:pPr>
      <w:r w:rsidRPr="00BB7411">
        <w:rPr>
          <w:lang w:val="en-US"/>
        </w:rPr>
        <w:t xml:space="preserve">2 positions as </w:t>
      </w:r>
      <w:r>
        <w:rPr>
          <w:lang w:val="en-US"/>
        </w:rPr>
        <w:t xml:space="preserve">student researcher, </w:t>
      </w:r>
      <w:r w:rsidR="003B6E4A">
        <w:rPr>
          <w:lang w:val="en-US"/>
        </w:rPr>
        <w:t>9</w:t>
      </w:r>
      <w:r>
        <w:rPr>
          <w:lang w:val="en-US"/>
        </w:rPr>
        <w:t>h per week, for 3 years</w:t>
      </w:r>
      <w:r w:rsidR="003B6E4A">
        <w:rPr>
          <w:lang w:val="en-US"/>
        </w:rPr>
        <w:t>: 18.9</w:t>
      </w:r>
      <w:r w:rsidR="00D17316">
        <w:rPr>
          <w:lang w:val="en-US"/>
        </w:rPr>
        <w:t>50</w:t>
      </w:r>
      <w:r w:rsidR="00B22CB5">
        <w:rPr>
          <w:lang w:val="en-US"/>
        </w:rPr>
        <w:t xml:space="preserve"> EUR</w:t>
      </w:r>
    </w:p>
    <w:p w14:paraId="13874E35" w14:textId="77777777" w:rsidR="00BB7411" w:rsidRPr="00860DEA" w:rsidRDefault="00BB7411" w:rsidP="00B16DC8">
      <w:pPr>
        <w:rPr>
          <w:sz w:val="10"/>
          <w:szCs w:val="10"/>
          <w:lang w:val="en-US"/>
        </w:rPr>
      </w:pPr>
    </w:p>
    <w:p w14:paraId="48CFF5C9" w14:textId="77777777" w:rsidR="00BB7411" w:rsidRPr="00D33BD2" w:rsidRDefault="003B6E4A" w:rsidP="00B16DC8">
      <w:r w:rsidRPr="00D33BD2">
        <w:t>Institut für industrielle Informationstechnik (inIT):</w:t>
      </w:r>
    </w:p>
    <w:p w14:paraId="6D14F223" w14:textId="77777777" w:rsidR="003B6E4A" w:rsidRPr="00BB7411" w:rsidRDefault="003B6E4A" w:rsidP="003B6E4A">
      <w:pPr>
        <w:rPr>
          <w:lang w:val="en-US"/>
        </w:rPr>
      </w:pPr>
      <w:r w:rsidRPr="00BB7411">
        <w:rPr>
          <w:lang w:val="en-US"/>
        </w:rPr>
        <w:t>Request for funding:</w:t>
      </w:r>
    </w:p>
    <w:p w14:paraId="579A2BEA" w14:textId="77777777" w:rsidR="003B6E4A" w:rsidRPr="00BB7411" w:rsidRDefault="003B6E4A" w:rsidP="00F76359">
      <w:pPr>
        <w:rPr>
          <w:lang w:val="en-US"/>
        </w:rPr>
      </w:pPr>
      <w:r w:rsidRPr="00BB7411">
        <w:rPr>
          <w:lang w:val="en-US"/>
        </w:rPr>
        <w:t>1 position as doctoral candidate, E13, for 3 years</w:t>
      </w:r>
      <w:r>
        <w:rPr>
          <w:lang w:val="en-US"/>
        </w:rPr>
        <w:t xml:space="preserve">: </w:t>
      </w:r>
      <w:r w:rsidR="00F76359">
        <w:rPr>
          <w:lang w:val="en-US"/>
        </w:rPr>
        <w:t>189.980</w:t>
      </w:r>
      <w:r w:rsidR="00D37321">
        <w:rPr>
          <w:lang w:val="en-US"/>
        </w:rPr>
        <w:t xml:space="preserve"> EUR</w:t>
      </w:r>
    </w:p>
    <w:p w14:paraId="50938BF2" w14:textId="77777777" w:rsidR="003B6E4A" w:rsidRDefault="003B6E4A" w:rsidP="003B6E4A">
      <w:pPr>
        <w:rPr>
          <w:lang w:val="en-US"/>
        </w:rPr>
      </w:pPr>
      <w:r w:rsidRPr="00BB7411">
        <w:rPr>
          <w:lang w:val="en-US"/>
        </w:rPr>
        <w:t xml:space="preserve">2 positions as </w:t>
      </w:r>
      <w:r>
        <w:rPr>
          <w:lang w:val="en-US"/>
        </w:rPr>
        <w:t>student researcher, 9h per week, for 3 years: 18.9</w:t>
      </w:r>
      <w:r w:rsidR="00D17316">
        <w:rPr>
          <w:lang w:val="en-US"/>
        </w:rPr>
        <w:t>50</w:t>
      </w:r>
      <w:r w:rsidR="00DD5247">
        <w:rPr>
          <w:lang w:val="en-US"/>
        </w:rPr>
        <w:t xml:space="preserve"> EUR</w:t>
      </w:r>
    </w:p>
    <w:p w14:paraId="476C97E2" w14:textId="77777777" w:rsidR="004E6C09" w:rsidRPr="00BB7411" w:rsidRDefault="004E6C09" w:rsidP="003B6E4A">
      <w:pPr>
        <w:rPr>
          <w:lang w:val="en-US"/>
        </w:rPr>
      </w:pPr>
    </w:p>
    <w:p w14:paraId="2C0B9231" w14:textId="77777777" w:rsidR="00B16DC8" w:rsidRPr="00BB7411" w:rsidRDefault="00B16DC8" w:rsidP="00B16DC8">
      <w:pPr>
        <w:pStyle w:val="Heading3"/>
        <w:tabs>
          <w:tab w:val="num" w:pos="720"/>
        </w:tabs>
        <w:ind w:left="720"/>
        <w:rPr>
          <w:lang w:val="en-US"/>
        </w:rPr>
      </w:pPr>
      <w:r w:rsidRPr="00BB7411">
        <w:rPr>
          <w:lang w:val="en-US"/>
        </w:rPr>
        <w:t>Direct Project Costs</w:t>
      </w:r>
    </w:p>
    <w:p w14:paraId="52F43A84" w14:textId="77777777" w:rsidR="00B16DC8" w:rsidRPr="00BB7411" w:rsidRDefault="00DD5247" w:rsidP="00B16DC8">
      <w:pPr>
        <w:pStyle w:val="Heading40"/>
        <w:rPr>
          <w:lang w:val="en-US"/>
        </w:rPr>
      </w:pPr>
      <w:r>
        <w:rPr>
          <w:lang w:val="en-US"/>
        </w:rPr>
        <w:t>Equipment up to 10</w:t>
      </w:r>
      <w:r w:rsidR="000146C2">
        <w:rPr>
          <w:lang w:val="en-US"/>
        </w:rPr>
        <w:t>.</w:t>
      </w:r>
      <w:r w:rsidR="00B16DC8" w:rsidRPr="00BB7411">
        <w:rPr>
          <w:lang w:val="en-US"/>
        </w:rPr>
        <w:t>000</w:t>
      </w:r>
      <w:r>
        <w:rPr>
          <w:lang w:val="en-US"/>
        </w:rPr>
        <w:t xml:space="preserve"> EUR</w:t>
      </w:r>
      <w:r w:rsidR="00B16DC8" w:rsidRPr="00BB7411">
        <w:rPr>
          <w:lang w:val="en-US"/>
        </w:rPr>
        <w:t>, Software and Consumables</w:t>
      </w:r>
    </w:p>
    <w:p w14:paraId="7E75B630" w14:textId="77777777" w:rsidR="00B16DC8" w:rsidRDefault="003B6E4A" w:rsidP="00B16DC8">
      <w:pPr>
        <w:rPr>
          <w:lang w:val="en-US"/>
        </w:rPr>
      </w:pPr>
      <w:r>
        <w:rPr>
          <w:lang w:val="en-US"/>
        </w:rPr>
        <w:t>ESIT:</w:t>
      </w:r>
      <w:r w:rsidR="00105F7F">
        <w:rPr>
          <w:lang w:val="en-US"/>
        </w:rPr>
        <w:t xml:space="preserve"> </w:t>
      </w:r>
      <w:r>
        <w:rPr>
          <w:lang w:val="en-US"/>
        </w:rPr>
        <w:t>Licenses for HDL simulators and virtual prototyping systems</w:t>
      </w:r>
      <w:r w:rsidR="00D37321">
        <w:rPr>
          <w:lang w:val="en-US"/>
        </w:rPr>
        <w:t>, and consumables</w:t>
      </w:r>
      <w:r>
        <w:rPr>
          <w:lang w:val="en-US"/>
        </w:rPr>
        <w:t>: 2</w:t>
      </w:r>
      <w:r w:rsidR="000146C2">
        <w:rPr>
          <w:lang w:val="en-US"/>
        </w:rPr>
        <w:t>.</w:t>
      </w:r>
      <w:r>
        <w:rPr>
          <w:lang w:val="en-US"/>
        </w:rPr>
        <w:t>000</w:t>
      </w:r>
      <w:r w:rsidR="00DD5247">
        <w:rPr>
          <w:lang w:val="en-US"/>
        </w:rPr>
        <w:t xml:space="preserve"> EUR</w:t>
      </w:r>
      <w:r>
        <w:rPr>
          <w:lang w:val="en-US"/>
        </w:rPr>
        <w:t xml:space="preserve"> per year: 6</w:t>
      </w:r>
      <w:r w:rsidR="000146C2">
        <w:rPr>
          <w:lang w:val="en-US"/>
        </w:rPr>
        <w:t>.</w:t>
      </w:r>
      <w:r>
        <w:rPr>
          <w:lang w:val="en-US"/>
        </w:rPr>
        <w:t>000</w:t>
      </w:r>
      <w:r w:rsidR="00DD5247">
        <w:rPr>
          <w:lang w:val="en-US"/>
        </w:rPr>
        <w:t xml:space="preserve"> EUR</w:t>
      </w:r>
    </w:p>
    <w:p w14:paraId="04DB4049" w14:textId="77777777" w:rsidR="003B6E4A" w:rsidRPr="00860DEA" w:rsidRDefault="003B6E4A" w:rsidP="00B16DC8">
      <w:pPr>
        <w:rPr>
          <w:sz w:val="10"/>
          <w:szCs w:val="10"/>
          <w:lang w:val="en-US"/>
        </w:rPr>
      </w:pPr>
    </w:p>
    <w:p w14:paraId="6A3DD2E9" w14:textId="77777777" w:rsidR="003B77FD" w:rsidRPr="0053262F" w:rsidRDefault="00105F7F" w:rsidP="00B16DC8">
      <w:pPr>
        <w:rPr>
          <w:lang w:val="en-US"/>
        </w:rPr>
      </w:pPr>
      <w:r>
        <w:rPr>
          <w:lang w:val="en-US"/>
        </w:rPr>
        <w:t xml:space="preserve">inIT: </w:t>
      </w:r>
      <w:r w:rsidR="00D37321" w:rsidRPr="0053262F">
        <w:rPr>
          <w:lang w:val="en-US"/>
        </w:rPr>
        <w:t xml:space="preserve">Consumables: </w:t>
      </w:r>
      <w:r w:rsidR="0030550F" w:rsidRPr="0053262F">
        <w:rPr>
          <w:lang w:val="en-US"/>
        </w:rPr>
        <w:t xml:space="preserve">600 EUR per year: </w:t>
      </w:r>
      <w:r w:rsidR="00D37321" w:rsidRPr="0053262F">
        <w:rPr>
          <w:lang w:val="en-US"/>
        </w:rPr>
        <w:t>1</w:t>
      </w:r>
      <w:r w:rsidR="000146C2">
        <w:rPr>
          <w:lang w:val="en-US"/>
        </w:rPr>
        <w:t>.</w:t>
      </w:r>
      <w:r w:rsidR="0030550F" w:rsidRPr="0053262F">
        <w:rPr>
          <w:lang w:val="en-US"/>
        </w:rPr>
        <w:t>8</w:t>
      </w:r>
      <w:r w:rsidR="00D37321" w:rsidRPr="0053262F">
        <w:rPr>
          <w:lang w:val="en-US"/>
        </w:rPr>
        <w:t>00 EUR</w:t>
      </w:r>
    </w:p>
    <w:p w14:paraId="60D11CCB" w14:textId="77777777" w:rsidR="00B16DC8" w:rsidRPr="00BB7411" w:rsidRDefault="00B16DC8" w:rsidP="00B16DC8">
      <w:pPr>
        <w:pStyle w:val="Heading40"/>
        <w:rPr>
          <w:lang w:val="en-US"/>
        </w:rPr>
      </w:pPr>
      <w:r w:rsidRPr="00BB7411">
        <w:rPr>
          <w:lang w:val="en-US"/>
        </w:rPr>
        <w:t>Travel Expenses</w:t>
      </w:r>
    </w:p>
    <w:p w14:paraId="514A8404" w14:textId="77777777" w:rsidR="00B16DC8" w:rsidRDefault="003B6E4A" w:rsidP="00B16DC8">
      <w:pPr>
        <w:rPr>
          <w:lang w:val="en-US"/>
        </w:rPr>
      </w:pPr>
      <w:r>
        <w:rPr>
          <w:lang w:val="en-US"/>
        </w:rPr>
        <w:t>Travel to international conferences:</w:t>
      </w:r>
    </w:p>
    <w:p w14:paraId="32B7795A" w14:textId="77777777" w:rsidR="003B6E4A" w:rsidRDefault="003B6E4A" w:rsidP="00B16DC8">
      <w:pPr>
        <w:rPr>
          <w:lang w:val="en-US"/>
        </w:rPr>
      </w:pPr>
      <w:r>
        <w:rPr>
          <w:lang w:val="en-US"/>
        </w:rPr>
        <w:t>2 travels per year per group. Travel costs per travel 2</w:t>
      </w:r>
      <w:r w:rsidR="000146C2">
        <w:rPr>
          <w:lang w:val="en-US"/>
        </w:rPr>
        <w:t>.</w:t>
      </w:r>
      <w:r>
        <w:rPr>
          <w:lang w:val="en-US"/>
        </w:rPr>
        <w:t>500</w:t>
      </w:r>
      <w:r w:rsidR="00DD5247">
        <w:rPr>
          <w:lang w:val="en-US"/>
        </w:rPr>
        <w:t xml:space="preserve"> EUR</w:t>
      </w:r>
      <w:r w:rsidR="00F76359">
        <w:rPr>
          <w:lang w:val="en-US"/>
        </w:rPr>
        <w:t>: 30.000€</w:t>
      </w:r>
    </w:p>
    <w:p w14:paraId="43B73AC0" w14:textId="77777777" w:rsidR="003B6E4A" w:rsidRPr="00860DEA" w:rsidRDefault="003B6E4A" w:rsidP="00B16DC8">
      <w:pPr>
        <w:rPr>
          <w:sz w:val="10"/>
          <w:szCs w:val="10"/>
          <w:lang w:val="en-US"/>
        </w:rPr>
      </w:pPr>
    </w:p>
    <w:p w14:paraId="6755B569" w14:textId="77777777" w:rsidR="0030550F" w:rsidRDefault="0030550F" w:rsidP="0030550F">
      <w:pPr>
        <w:rPr>
          <w:lang w:val="en-US"/>
        </w:rPr>
      </w:pPr>
      <w:r>
        <w:rPr>
          <w:lang w:val="en-US"/>
        </w:rPr>
        <w:t>Project meetings. 4 Meetings per year at ESIT or inIT. 2 day meetings. 150 EUR each meeting per involved person.</w:t>
      </w:r>
      <w:r w:rsidR="00F76359">
        <w:rPr>
          <w:lang w:val="en-US"/>
        </w:rPr>
        <w:t xml:space="preserve"> Complete 7.200€</w:t>
      </w:r>
    </w:p>
    <w:p w14:paraId="5E1D58EE" w14:textId="77777777" w:rsidR="0030550F" w:rsidRPr="00860DEA" w:rsidRDefault="0030550F" w:rsidP="00B16DC8">
      <w:pPr>
        <w:rPr>
          <w:sz w:val="10"/>
          <w:szCs w:val="10"/>
          <w:lang w:val="en-US"/>
        </w:rPr>
      </w:pPr>
    </w:p>
    <w:p w14:paraId="26E98FDC" w14:textId="77777777" w:rsidR="003B6E4A" w:rsidRDefault="00407D7B" w:rsidP="00F76359">
      <w:pPr>
        <w:rPr>
          <w:lang w:val="en-US"/>
        </w:rPr>
      </w:pPr>
      <w:r>
        <w:rPr>
          <w:lang w:val="en-US"/>
        </w:rPr>
        <w:t xml:space="preserve">ESIT travel costs: </w:t>
      </w:r>
      <w:r w:rsidR="00F76359">
        <w:rPr>
          <w:lang w:val="en-US"/>
        </w:rPr>
        <w:t xml:space="preserve">37.200 </w:t>
      </w:r>
      <w:r w:rsidR="00DD5247">
        <w:rPr>
          <w:lang w:val="en-US"/>
        </w:rPr>
        <w:t>EUR</w:t>
      </w:r>
    </w:p>
    <w:p w14:paraId="6940A5E3" w14:textId="77777777" w:rsidR="003B6E4A" w:rsidRDefault="00407D7B" w:rsidP="00F76359">
      <w:pPr>
        <w:rPr>
          <w:lang w:val="en-US"/>
        </w:rPr>
      </w:pPr>
      <w:r>
        <w:rPr>
          <w:lang w:val="en-US"/>
        </w:rPr>
        <w:t xml:space="preserve">inIT travel costs: </w:t>
      </w:r>
      <w:r w:rsidR="00F76359">
        <w:rPr>
          <w:lang w:val="en-US"/>
        </w:rPr>
        <w:t xml:space="preserve">37.200 </w:t>
      </w:r>
      <w:r w:rsidR="00DD5247">
        <w:rPr>
          <w:lang w:val="en-US"/>
        </w:rPr>
        <w:t>EUR</w:t>
      </w:r>
    </w:p>
    <w:p w14:paraId="7028F3CB" w14:textId="77777777" w:rsidR="003B6E4A" w:rsidRDefault="00407D7B" w:rsidP="00B16DC8">
      <w:pPr>
        <w:rPr>
          <w:lang w:val="en-US"/>
        </w:rPr>
      </w:pPr>
      <w:r>
        <w:rPr>
          <w:lang w:val="en-US"/>
        </w:rPr>
        <w:t xml:space="preserve">These costs include long-term exchange between </w:t>
      </w:r>
      <w:r w:rsidR="0030550F">
        <w:rPr>
          <w:lang w:val="en-US"/>
        </w:rPr>
        <w:t>ESIT and inIT (cf. Section 2.1)</w:t>
      </w:r>
    </w:p>
    <w:p w14:paraId="6E1D9606" w14:textId="77777777" w:rsidR="00B16DC8" w:rsidRPr="00BB7411" w:rsidRDefault="00B16DC8" w:rsidP="00B16DC8">
      <w:pPr>
        <w:pStyle w:val="Heading40"/>
        <w:rPr>
          <w:b w:val="0"/>
          <w:lang w:val="en-US"/>
        </w:rPr>
      </w:pPr>
      <w:r w:rsidRPr="00BB7411">
        <w:rPr>
          <w:lang w:val="en-US"/>
        </w:rPr>
        <w:t xml:space="preserve">Visiting Researchers </w:t>
      </w:r>
      <w:r w:rsidRPr="00BB7411">
        <w:rPr>
          <w:b w:val="0"/>
          <w:lang w:val="en-US"/>
        </w:rPr>
        <w:t>(excluding Mercator Fellows)</w:t>
      </w:r>
      <w:r w:rsidRPr="00BB7411">
        <w:rPr>
          <w:b w:val="0"/>
          <w:lang w:val="en-US"/>
        </w:rPr>
        <w:tab/>
      </w:r>
    </w:p>
    <w:p w14:paraId="001157F3" w14:textId="77777777" w:rsidR="00B16DC8" w:rsidRPr="00BB7411" w:rsidRDefault="00A71C26" w:rsidP="00B16DC8">
      <w:pPr>
        <w:rPr>
          <w:lang w:val="en-US"/>
        </w:rPr>
      </w:pPr>
      <w:r>
        <w:rPr>
          <w:lang w:val="en-US"/>
        </w:rPr>
        <w:t xml:space="preserve">Not applicable </w:t>
      </w:r>
    </w:p>
    <w:p w14:paraId="3467AAD1" w14:textId="77777777" w:rsidR="00B16DC8" w:rsidRPr="00BB7411" w:rsidRDefault="00B16DC8" w:rsidP="00B16DC8">
      <w:pPr>
        <w:pStyle w:val="Heading40"/>
        <w:rPr>
          <w:lang w:val="en-US"/>
        </w:rPr>
      </w:pPr>
      <w:r w:rsidRPr="00BB7411">
        <w:rPr>
          <w:lang w:val="en-US"/>
        </w:rPr>
        <w:t>Expenses for Laboratory Animals</w:t>
      </w:r>
    </w:p>
    <w:p w14:paraId="0810EDD8" w14:textId="77777777" w:rsidR="00B16DC8" w:rsidRPr="00BB7411" w:rsidRDefault="00A71C26" w:rsidP="00B16DC8">
      <w:pPr>
        <w:rPr>
          <w:lang w:val="en-US"/>
        </w:rPr>
      </w:pPr>
      <w:r>
        <w:rPr>
          <w:lang w:val="en-US"/>
        </w:rPr>
        <w:t xml:space="preserve">Not </w:t>
      </w:r>
      <w:r w:rsidR="006E4C3B">
        <w:rPr>
          <w:lang w:val="en-US"/>
        </w:rPr>
        <w:t>applicable</w:t>
      </w:r>
    </w:p>
    <w:p w14:paraId="0C813763" w14:textId="77777777" w:rsidR="00B16DC8" w:rsidRPr="00BB7411" w:rsidRDefault="00B16DC8" w:rsidP="00B16DC8">
      <w:pPr>
        <w:pStyle w:val="Heading40"/>
        <w:rPr>
          <w:lang w:val="en-US"/>
        </w:rPr>
      </w:pPr>
      <w:r w:rsidRPr="00BB7411">
        <w:rPr>
          <w:lang w:val="en-US"/>
        </w:rPr>
        <w:t>Other Costs</w:t>
      </w:r>
    </w:p>
    <w:p w14:paraId="5436821E" w14:textId="77777777" w:rsidR="00B16DC8" w:rsidRPr="00BB7411" w:rsidRDefault="006E4C3B" w:rsidP="00B16DC8">
      <w:pPr>
        <w:rPr>
          <w:lang w:val="en-US"/>
        </w:rPr>
      </w:pPr>
      <w:r>
        <w:rPr>
          <w:lang w:val="en-US"/>
        </w:rPr>
        <w:t>Not applicable</w:t>
      </w:r>
    </w:p>
    <w:p w14:paraId="4A2A98BB" w14:textId="77777777" w:rsidR="00B16DC8" w:rsidRPr="00BE1801" w:rsidRDefault="00B16DC8" w:rsidP="00BE1801">
      <w:pPr>
        <w:pStyle w:val="Heading40"/>
        <w:rPr>
          <w:lang w:val="en-US"/>
        </w:rPr>
      </w:pPr>
      <w:r w:rsidRPr="00BB7411">
        <w:rPr>
          <w:lang w:val="en-US"/>
        </w:rPr>
        <w:t xml:space="preserve">Project-related publication expenses </w:t>
      </w:r>
    </w:p>
    <w:p w14:paraId="5F3223FC" w14:textId="77777777" w:rsidR="00B16DC8" w:rsidRDefault="006E4C3B" w:rsidP="00BC593A">
      <w:pPr>
        <w:jc w:val="both"/>
        <w:rPr>
          <w:lang w:val="en-US"/>
        </w:rPr>
      </w:pPr>
      <w:r>
        <w:rPr>
          <w:lang w:val="en-US"/>
        </w:rPr>
        <w:t>The publication in international journals often requires a publication fee. Especially open source publication comes with not irrel</w:t>
      </w:r>
      <w:r w:rsidR="000146C2">
        <w:rPr>
          <w:lang w:val="en-US"/>
        </w:rPr>
        <w:t>evant costs. To compensate this,</w:t>
      </w:r>
      <w:r>
        <w:rPr>
          <w:lang w:val="en-US"/>
        </w:rPr>
        <w:t xml:space="preserve"> the groups request the following funding:</w:t>
      </w:r>
    </w:p>
    <w:p w14:paraId="219B6386" w14:textId="77777777" w:rsidR="006E4C3B" w:rsidRDefault="006E4C3B" w:rsidP="00B16DC8">
      <w:pPr>
        <w:rPr>
          <w:lang w:val="en-US"/>
        </w:rPr>
      </w:pPr>
      <w:r>
        <w:rPr>
          <w:lang w:val="en-US"/>
        </w:rPr>
        <w:t>ESIT: 3</w:t>
      </w:r>
      <w:r w:rsidR="000146C2">
        <w:rPr>
          <w:lang w:val="en-US"/>
        </w:rPr>
        <w:t>.</w:t>
      </w:r>
      <w:r>
        <w:rPr>
          <w:lang w:val="en-US"/>
        </w:rPr>
        <w:t>000</w:t>
      </w:r>
      <w:r w:rsidR="00407D7B">
        <w:rPr>
          <w:lang w:val="en-US"/>
        </w:rPr>
        <w:t xml:space="preserve"> EUR</w:t>
      </w:r>
    </w:p>
    <w:p w14:paraId="6145D183" w14:textId="77777777" w:rsidR="007415E1" w:rsidRDefault="006E4C3B">
      <w:pPr>
        <w:rPr>
          <w:lang w:val="en-US"/>
        </w:rPr>
      </w:pPr>
      <w:r>
        <w:rPr>
          <w:lang w:val="en-US"/>
        </w:rPr>
        <w:t>inIT: 3</w:t>
      </w:r>
      <w:r w:rsidR="000146C2">
        <w:rPr>
          <w:lang w:val="en-US"/>
        </w:rPr>
        <w:t>.</w:t>
      </w:r>
      <w:r>
        <w:rPr>
          <w:lang w:val="en-US"/>
        </w:rPr>
        <w:t>000</w:t>
      </w:r>
      <w:r w:rsidR="00407D7B">
        <w:rPr>
          <w:lang w:val="en-US"/>
        </w:rPr>
        <w:t xml:space="preserve"> EUR</w:t>
      </w:r>
    </w:p>
    <w:p w14:paraId="4E837385" w14:textId="77777777" w:rsidR="004E6C09" w:rsidRDefault="004E6C09">
      <w:pPr>
        <w:rPr>
          <w:lang w:val="en-US"/>
        </w:rPr>
      </w:pPr>
    </w:p>
    <w:p w14:paraId="23F3827F" w14:textId="77777777" w:rsidR="00B16DC8" w:rsidRPr="00860DEA" w:rsidRDefault="00B16DC8" w:rsidP="00B16DC8">
      <w:pPr>
        <w:rPr>
          <w:sz w:val="10"/>
          <w:szCs w:val="10"/>
          <w:lang w:val="en-US"/>
        </w:rPr>
      </w:pPr>
    </w:p>
    <w:p w14:paraId="4FE1F90F" w14:textId="77777777" w:rsidR="00B16DC8" w:rsidRPr="00BB7411" w:rsidRDefault="00B16DC8" w:rsidP="00B16DC8">
      <w:pPr>
        <w:pStyle w:val="Heading1"/>
        <w:numPr>
          <w:ilvl w:val="0"/>
          <w:numId w:val="1"/>
        </w:numPr>
        <w:rPr>
          <w:sz w:val="20"/>
          <w:lang w:val="en-US"/>
        </w:rPr>
      </w:pPr>
      <w:bookmarkStart w:id="160" w:name="_Toc283017204"/>
      <w:bookmarkStart w:id="161" w:name="_Toc283017270"/>
      <w:bookmarkStart w:id="162" w:name="_Toc283017396"/>
      <w:bookmarkStart w:id="163" w:name="_Toc283038979"/>
      <w:bookmarkStart w:id="164" w:name="_Toc283039065"/>
      <w:bookmarkStart w:id="165" w:name="_Toc294158009"/>
      <w:r w:rsidRPr="00BB7411">
        <w:rPr>
          <w:lang w:val="en-US"/>
        </w:rPr>
        <w:lastRenderedPageBreak/>
        <w:t>Project requirements</w:t>
      </w:r>
    </w:p>
    <w:bookmarkEnd w:id="160"/>
    <w:bookmarkEnd w:id="161"/>
    <w:bookmarkEnd w:id="162"/>
    <w:bookmarkEnd w:id="163"/>
    <w:bookmarkEnd w:id="164"/>
    <w:bookmarkEnd w:id="165"/>
    <w:p w14:paraId="2B1C93C2" w14:textId="77777777" w:rsidR="00B16DC8" w:rsidRPr="00BB7411" w:rsidRDefault="00B16DC8" w:rsidP="00B16DC8">
      <w:pPr>
        <w:pStyle w:val="Heading2"/>
        <w:numPr>
          <w:ilvl w:val="1"/>
          <w:numId w:val="1"/>
        </w:numPr>
        <w:rPr>
          <w:lang w:val="en-US"/>
        </w:rPr>
      </w:pPr>
      <w:r w:rsidRPr="00BB7411">
        <w:rPr>
          <w:lang w:val="en-US"/>
        </w:rPr>
        <w:t>Employment status information</w:t>
      </w:r>
    </w:p>
    <w:p w14:paraId="025D551E" w14:textId="77777777" w:rsidR="006E4C3B" w:rsidRDefault="006E4C3B" w:rsidP="006E4C3B">
      <w:pPr>
        <w:rPr>
          <w:lang w:val="en-US"/>
        </w:rPr>
      </w:pPr>
      <w:r>
        <w:rPr>
          <w:lang w:val="en-US"/>
        </w:rPr>
        <w:t>The following applicants jointly apply for funding with this project proposal:</w:t>
      </w:r>
    </w:p>
    <w:p w14:paraId="519718FE" w14:textId="77777777" w:rsidR="006E4C3B" w:rsidRPr="00860DEA" w:rsidRDefault="006E4C3B" w:rsidP="006E4C3B">
      <w:pPr>
        <w:rPr>
          <w:sz w:val="10"/>
          <w:szCs w:val="10"/>
          <w:lang w:val="en-US"/>
        </w:rPr>
      </w:pPr>
    </w:p>
    <w:p w14:paraId="2CA6B1DA" w14:textId="77777777" w:rsidR="006E4C3B" w:rsidRPr="006E4C3B" w:rsidRDefault="006E4C3B" w:rsidP="006E4C3B">
      <w:pPr>
        <w:rPr>
          <w:lang w:val="en-US"/>
        </w:rPr>
      </w:pPr>
      <w:r w:rsidRPr="00D33BD2">
        <w:t>Prof. Dr.-Ing. habil. Michael Hübner, Ruhr-Universität Bochum,</w:t>
      </w:r>
      <w:r w:rsidRPr="00D33BD2">
        <w:br/>
        <w:t xml:space="preserve">Universitätsstr. </w:t>
      </w:r>
      <w:r w:rsidRPr="006E4C3B">
        <w:rPr>
          <w:lang w:val="en-US"/>
        </w:rPr>
        <w:t>150, 44801 Bochum</w:t>
      </w:r>
    </w:p>
    <w:p w14:paraId="1201C00E" w14:textId="77777777" w:rsidR="006E4C3B" w:rsidRPr="006E4C3B" w:rsidRDefault="006E4C3B" w:rsidP="006E4C3B">
      <w:pPr>
        <w:rPr>
          <w:lang w:val="en-US"/>
        </w:rPr>
      </w:pPr>
      <w:r w:rsidRPr="006E4C3B">
        <w:rPr>
          <w:lang w:val="en-US"/>
        </w:rPr>
        <w:t>Professor (W3), Chairholder “Embedded Systems for Information Technology (ESIT)”</w:t>
      </w:r>
    </w:p>
    <w:p w14:paraId="683193FA" w14:textId="77777777" w:rsidR="006E4C3B" w:rsidRPr="006E4C3B" w:rsidRDefault="006E4C3B" w:rsidP="006E4C3B">
      <w:pPr>
        <w:rPr>
          <w:lang w:val="en-US"/>
        </w:rPr>
      </w:pPr>
      <w:r w:rsidRPr="006E4C3B">
        <w:rPr>
          <w:lang w:val="en-US"/>
        </w:rPr>
        <w:t>Permanent Contract</w:t>
      </w:r>
    </w:p>
    <w:p w14:paraId="5106D52E" w14:textId="77777777" w:rsidR="006E4C3B" w:rsidRPr="00860DEA" w:rsidRDefault="006E4C3B" w:rsidP="006E4C3B">
      <w:pPr>
        <w:rPr>
          <w:sz w:val="10"/>
          <w:szCs w:val="10"/>
          <w:lang w:val="en-US"/>
        </w:rPr>
      </w:pPr>
    </w:p>
    <w:p w14:paraId="0E2D2D1E" w14:textId="77777777" w:rsidR="006E4C3B" w:rsidRPr="006E4C3B" w:rsidRDefault="006E4C3B" w:rsidP="006E4C3B">
      <w:pPr>
        <w:rPr>
          <w:lang w:val="en-US"/>
        </w:rPr>
      </w:pPr>
      <w:r w:rsidRPr="006E4C3B">
        <w:rPr>
          <w:lang w:val="en-US"/>
        </w:rPr>
        <w:t>Prof. Dr.-Ing. Volker Lohweg, Ostwestfalen-Lippe University of Applied Sciences,</w:t>
      </w:r>
      <w:r w:rsidRPr="006E4C3B">
        <w:rPr>
          <w:lang w:val="en-US"/>
        </w:rPr>
        <w:br/>
        <w:t>Institute Industrial IT (inIT), Langenbruch 6, 32657 Lemgo</w:t>
      </w:r>
    </w:p>
    <w:p w14:paraId="76287E7C" w14:textId="77777777" w:rsidR="006E4C3B" w:rsidRPr="006E4C3B" w:rsidRDefault="00407D7B" w:rsidP="006E4C3B">
      <w:pPr>
        <w:rPr>
          <w:lang w:val="en-US"/>
        </w:rPr>
      </w:pPr>
      <w:r>
        <w:rPr>
          <w:lang w:val="en-US"/>
        </w:rPr>
        <w:t>Professor (C</w:t>
      </w:r>
      <w:r w:rsidR="006E4C3B" w:rsidRPr="006E4C3B">
        <w:rPr>
          <w:lang w:val="en-US"/>
        </w:rPr>
        <w:t>3), Chairholder “Discrete Systems”</w:t>
      </w:r>
    </w:p>
    <w:p w14:paraId="0A8949CB" w14:textId="77777777" w:rsidR="006E4C3B" w:rsidRPr="006E4C3B" w:rsidRDefault="006E4C3B" w:rsidP="006E4C3B">
      <w:pPr>
        <w:rPr>
          <w:lang w:val="en-US"/>
        </w:rPr>
      </w:pPr>
      <w:r w:rsidRPr="006E4C3B">
        <w:rPr>
          <w:lang w:val="en-US"/>
        </w:rPr>
        <w:t>Permanent Contract</w:t>
      </w:r>
    </w:p>
    <w:p w14:paraId="4FE0B634" w14:textId="77777777" w:rsidR="00B16DC8" w:rsidRPr="00BB7411" w:rsidRDefault="00B16DC8" w:rsidP="00B16DC8">
      <w:pPr>
        <w:pStyle w:val="Heading2"/>
        <w:numPr>
          <w:ilvl w:val="1"/>
          <w:numId w:val="1"/>
        </w:numPr>
        <w:rPr>
          <w:lang w:val="en-US"/>
        </w:rPr>
      </w:pPr>
      <w:bookmarkStart w:id="166" w:name="_Toc283017205"/>
      <w:bookmarkStart w:id="167" w:name="_Toc283017271"/>
      <w:bookmarkStart w:id="168" w:name="_Toc283017397"/>
      <w:bookmarkStart w:id="169" w:name="_Toc283038980"/>
      <w:bookmarkStart w:id="170" w:name="_Toc283039066"/>
      <w:bookmarkStart w:id="171" w:name="_Toc294158010"/>
      <w:r w:rsidRPr="00BB7411">
        <w:rPr>
          <w:lang w:val="en-US"/>
        </w:rPr>
        <w:t>First-time proposal data</w:t>
      </w:r>
      <w:bookmarkEnd w:id="166"/>
      <w:bookmarkEnd w:id="167"/>
      <w:bookmarkEnd w:id="168"/>
      <w:bookmarkEnd w:id="169"/>
      <w:bookmarkEnd w:id="170"/>
      <w:bookmarkEnd w:id="171"/>
    </w:p>
    <w:p w14:paraId="7ABAD156" w14:textId="77777777" w:rsidR="00B16DC8" w:rsidRPr="00BB7411" w:rsidRDefault="00B16DC8" w:rsidP="00B16DC8">
      <w:pPr>
        <w:rPr>
          <w:b/>
          <w:lang w:val="en-US"/>
        </w:rPr>
      </w:pPr>
      <w:r w:rsidRPr="00BB7411">
        <w:rPr>
          <w:lang w:val="en-US"/>
        </w:rPr>
        <w:t>Not applicable.</w:t>
      </w:r>
    </w:p>
    <w:p w14:paraId="6BFDD862" w14:textId="77777777" w:rsidR="00B16DC8" w:rsidRPr="00BB7411" w:rsidRDefault="00B16DC8" w:rsidP="00B16DC8">
      <w:pPr>
        <w:pStyle w:val="Heading2"/>
        <w:numPr>
          <w:ilvl w:val="1"/>
          <w:numId w:val="1"/>
        </w:numPr>
        <w:rPr>
          <w:lang w:val="en-US"/>
        </w:rPr>
      </w:pPr>
      <w:bookmarkStart w:id="172" w:name="_Toc283017206"/>
      <w:bookmarkStart w:id="173" w:name="_Toc283017272"/>
      <w:bookmarkStart w:id="174" w:name="_Toc283017398"/>
      <w:bookmarkStart w:id="175" w:name="_Toc283038981"/>
      <w:bookmarkStart w:id="176" w:name="_Toc283039067"/>
      <w:bookmarkStart w:id="177" w:name="_Toc294158011"/>
      <w:r w:rsidRPr="00BB7411">
        <w:rPr>
          <w:lang w:val="en-US"/>
        </w:rPr>
        <w:t>Composition of the project group</w:t>
      </w:r>
      <w:bookmarkEnd w:id="172"/>
      <w:bookmarkEnd w:id="173"/>
      <w:bookmarkEnd w:id="174"/>
      <w:bookmarkEnd w:id="175"/>
      <w:bookmarkEnd w:id="176"/>
      <w:bookmarkEnd w:id="177"/>
    </w:p>
    <w:p w14:paraId="04632975" w14:textId="77777777" w:rsidR="00B16DC8" w:rsidRDefault="006E4C3B" w:rsidP="00BC593A">
      <w:pPr>
        <w:jc w:val="both"/>
        <w:rPr>
          <w:lang w:val="en-US"/>
        </w:rPr>
      </w:pPr>
      <w:r w:rsidRPr="006E4C3B">
        <w:rPr>
          <w:lang w:val="en-US"/>
        </w:rPr>
        <w:t xml:space="preserve">On ESIT site, </w:t>
      </w:r>
      <w:r>
        <w:rPr>
          <w:lang w:val="en-US"/>
        </w:rPr>
        <w:t>the project is supported by the secretary Ms. M</w:t>
      </w:r>
      <w:r w:rsidR="00BC593A">
        <w:rPr>
          <w:lang w:val="en-US"/>
        </w:rPr>
        <w:t>aren Carevic, who will support P</w:t>
      </w:r>
      <w:r>
        <w:rPr>
          <w:lang w:val="en-US"/>
        </w:rPr>
        <w:t>rof</w:t>
      </w:r>
      <w:r w:rsidR="00BC593A">
        <w:rPr>
          <w:lang w:val="en-US"/>
        </w:rPr>
        <w:t>.</w:t>
      </w:r>
      <w:r>
        <w:rPr>
          <w:lang w:val="en-US"/>
        </w:rPr>
        <w:t xml:space="preserve"> Hübner with the administrative organization within the project. Mrs. Carevic has a permanent position at ESIT. Furthermore, the technician Mr. Horst Gass will support the IT administration for all required licensing and tool installation. Mr. Gass has a permanent position as well.</w:t>
      </w:r>
    </w:p>
    <w:p w14:paraId="6B3A18BC" w14:textId="77777777" w:rsidR="006E4C3B" w:rsidRPr="006E4C3B" w:rsidRDefault="00BE1801" w:rsidP="00BC593A">
      <w:pPr>
        <w:jc w:val="both"/>
        <w:rPr>
          <w:lang w:val="en-US"/>
        </w:rPr>
      </w:pPr>
      <w:r>
        <w:rPr>
          <w:lang w:val="en-US"/>
        </w:rPr>
        <w:t xml:space="preserve">On inIT site, </w:t>
      </w:r>
      <w:r w:rsidR="00BC593A">
        <w:rPr>
          <w:lang w:val="en-US"/>
        </w:rPr>
        <w:t xml:space="preserve">the project </w:t>
      </w:r>
      <w:r w:rsidR="0028156F">
        <w:rPr>
          <w:lang w:val="en-US"/>
        </w:rPr>
        <w:t>is supported by the secretary M</w:t>
      </w:r>
      <w:r w:rsidR="00BC593A">
        <w:rPr>
          <w:lang w:val="en-US"/>
        </w:rPr>
        <w:t xml:space="preserve">s. Elke Jaschinski, who will support Prof. Lohweg with the administrative organization within the project. Mrs. Jaschinski has a </w:t>
      </w:r>
      <w:r w:rsidR="00407D7B">
        <w:rPr>
          <w:lang w:val="en-US"/>
        </w:rPr>
        <w:t>non-</w:t>
      </w:r>
      <w:r w:rsidR="00BC593A">
        <w:rPr>
          <w:lang w:val="en-US"/>
        </w:rPr>
        <w:t>permanent position at inIT. Furthermore, the laboratory engineer Mr. Roland Hildebrand will support the technical administration for all required licensing and tool installation. Mr. Hildebrand has a permanent position</w:t>
      </w:r>
      <w:r w:rsidR="00407D7B">
        <w:rPr>
          <w:lang w:val="en-US"/>
        </w:rPr>
        <w:t>.</w:t>
      </w:r>
    </w:p>
    <w:p w14:paraId="2ED3DD15" w14:textId="77777777" w:rsidR="00B16DC8" w:rsidRPr="00BB7411" w:rsidRDefault="00B16DC8" w:rsidP="00B16DC8">
      <w:pPr>
        <w:pStyle w:val="Heading2"/>
        <w:numPr>
          <w:ilvl w:val="1"/>
          <w:numId w:val="1"/>
        </w:numPr>
        <w:rPr>
          <w:lang w:val="en-US"/>
        </w:rPr>
      </w:pPr>
      <w:bookmarkStart w:id="178" w:name="_Toc284887889"/>
      <w:bookmarkStart w:id="179" w:name="_Toc283017207"/>
      <w:bookmarkStart w:id="180" w:name="_Toc283017273"/>
      <w:bookmarkStart w:id="181" w:name="_Toc283017399"/>
      <w:bookmarkStart w:id="182" w:name="_Toc283038982"/>
      <w:bookmarkStart w:id="183" w:name="_Toc283039068"/>
      <w:bookmarkStart w:id="184" w:name="_Toc294158012"/>
      <w:r w:rsidRPr="00BB7411">
        <w:rPr>
          <w:lang w:val="en-US"/>
        </w:rPr>
        <w:t>Cooperation with other researchers</w:t>
      </w:r>
      <w:bookmarkEnd w:id="178"/>
      <w:bookmarkEnd w:id="179"/>
      <w:bookmarkEnd w:id="180"/>
      <w:bookmarkEnd w:id="181"/>
      <w:bookmarkEnd w:id="182"/>
      <w:bookmarkEnd w:id="183"/>
      <w:bookmarkEnd w:id="184"/>
    </w:p>
    <w:p w14:paraId="10D540FA" w14:textId="77777777" w:rsidR="00B16DC8" w:rsidRPr="00BB7411" w:rsidRDefault="00B16DC8" w:rsidP="00B16DC8">
      <w:pPr>
        <w:pStyle w:val="Heading3"/>
        <w:tabs>
          <w:tab w:val="num" w:pos="720"/>
        </w:tabs>
        <w:ind w:left="720"/>
        <w:rPr>
          <w:lang w:val="en-US"/>
        </w:rPr>
      </w:pPr>
      <w:bookmarkStart w:id="185" w:name="_Toc283017208"/>
      <w:bookmarkStart w:id="186" w:name="_Toc283017274"/>
      <w:bookmarkStart w:id="187" w:name="_Toc283017400"/>
      <w:bookmarkStart w:id="188" w:name="_Toc283038983"/>
      <w:bookmarkStart w:id="189" w:name="_Toc283039069"/>
      <w:r w:rsidRPr="00BB7411">
        <w:rPr>
          <w:lang w:val="en-US"/>
        </w:rPr>
        <w:t>Researchers with whom you have agreed to cooperate on this project</w:t>
      </w:r>
      <w:bookmarkEnd w:id="185"/>
      <w:bookmarkEnd w:id="186"/>
      <w:bookmarkEnd w:id="187"/>
      <w:bookmarkEnd w:id="188"/>
      <w:bookmarkEnd w:id="189"/>
    </w:p>
    <w:p w14:paraId="602A8232" w14:textId="77777777" w:rsidR="00B16DC8" w:rsidRPr="004E6C09" w:rsidRDefault="00B71363" w:rsidP="00B16DC8">
      <w:pPr>
        <w:rPr>
          <w:szCs w:val="22"/>
          <w:lang w:val="en-US"/>
        </w:rPr>
      </w:pPr>
      <w:r w:rsidRPr="004E6C09">
        <w:rPr>
          <w:szCs w:val="22"/>
          <w:lang w:val="en-US"/>
        </w:rPr>
        <w:t>ESIT:</w:t>
      </w:r>
    </w:p>
    <w:p w14:paraId="59D1AE06" w14:textId="77777777" w:rsidR="00B71363" w:rsidRPr="004E6C09" w:rsidRDefault="00B71363" w:rsidP="00B16DC8">
      <w:pPr>
        <w:rPr>
          <w:szCs w:val="22"/>
          <w:lang w:val="en-US"/>
        </w:rPr>
      </w:pPr>
      <w:r w:rsidRPr="004E6C09">
        <w:rPr>
          <w:szCs w:val="22"/>
          <w:lang w:val="en-US"/>
        </w:rPr>
        <w:t>Prof. Dr.-Ing. Rainer Leupers, RWTH Aachen, Germany</w:t>
      </w:r>
    </w:p>
    <w:p w14:paraId="5C0E11AA" w14:textId="77777777" w:rsidR="00B71363" w:rsidRPr="00823531" w:rsidRDefault="00B71363" w:rsidP="0070230A">
      <w:pPr>
        <w:rPr>
          <w:szCs w:val="22"/>
        </w:rPr>
      </w:pPr>
      <w:r w:rsidRPr="00823531">
        <w:rPr>
          <w:szCs w:val="22"/>
        </w:rPr>
        <w:t xml:space="preserve">Prof. Dr. </w:t>
      </w:r>
      <w:r w:rsidR="0070230A" w:rsidRPr="00823531">
        <w:rPr>
          <w:szCs w:val="22"/>
        </w:rPr>
        <w:t>Luca Benini, ETH Zürich, Switzerland</w:t>
      </w:r>
    </w:p>
    <w:p w14:paraId="22C89FC5" w14:textId="77777777" w:rsidR="00860DEA" w:rsidRPr="00823531" w:rsidRDefault="00860DEA" w:rsidP="00B16DC8">
      <w:pPr>
        <w:rPr>
          <w:szCs w:val="22"/>
        </w:rPr>
      </w:pPr>
    </w:p>
    <w:p w14:paraId="05A60975" w14:textId="77777777" w:rsidR="00B16DC8" w:rsidRPr="004E6C09" w:rsidRDefault="00B16DC8" w:rsidP="00B16DC8">
      <w:pPr>
        <w:rPr>
          <w:szCs w:val="22"/>
          <w:lang w:val="en-US"/>
        </w:rPr>
      </w:pPr>
      <w:r w:rsidRPr="004E6C09">
        <w:rPr>
          <w:szCs w:val="22"/>
          <w:lang w:val="en-US"/>
        </w:rPr>
        <w:t>inIT</w:t>
      </w:r>
      <w:r w:rsidR="00B71363" w:rsidRPr="004E6C09">
        <w:rPr>
          <w:szCs w:val="22"/>
          <w:lang w:val="en-US"/>
        </w:rPr>
        <w:t>:</w:t>
      </w:r>
    </w:p>
    <w:p w14:paraId="4DC58C85" w14:textId="77777777" w:rsidR="00407D7B" w:rsidRDefault="00407D7B" w:rsidP="00B16DC8">
      <w:pPr>
        <w:rPr>
          <w:szCs w:val="22"/>
          <w:lang w:val="en-US"/>
        </w:rPr>
      </w:pPr>
      <w:r w:rsidRPr="004E6C09">
        <w:rPr>
          <w:szCs w:val="22"/>
          <w:lang w:val="en-US"/>
        </w:rPr>
        <w:t>Prof. Dr. Ralf Salomon, University of Rostock, Germany</w:t>
      </w:r>
    </w:p>
    <w:p w14:paraId="2EAC9AF1" w14:textId="77777777" w:rsidR="0028156F" w:rsidRPr="004E6C09" w:rsidRDefault="0028156F" w:rsidP="00B16DC8">
      <w:pPr>
        <w:rPr>
          <w:szCs w:val="22"/>
          <w:lang w:val="en-US"/>
        </w:rPr>
      </w:pPr>
      <w:r>
        <w:rPr>
          <w:szCs w:val="22"/>
          <w:lang w:val="en-US"/>
        </w:rPr>
        <w:t>Prof. Dr. Oliver Niggemann, Fraunhofer IOSB-INA, Germany</w:t>
      </w:r>
    </w:p>
    <w:p w14:paraId="2EC0D41D" w14:textId="77777777" w:rsidR="00407D7B" w:rsidRPr="004E6C09" w:rsidRDefault="00407D7B" w:rsidP="00B16DC8">
      <w:pPr>
        <w:rPr>
          <w:szCs w:val="22"/>
          <w:lang w:val="en-US"/>
        </w:rPr>
      </w:pPr>
    </w:p>
    <w:p w14:paraId="369617BB" w14:textId="77777777" w:rsidR="00B16DC8" w:rsidRPr="004E6C09" w:rsidRDefault="00B16DC8" w:rsidP="00BC593A">
      <w:pPr>
        <w:pStyle w:val="Heading3"/>
        <w:tabs>
          <w:tab w:val="num" w:pos="720"/>
        </w:tabs>
        <w:ind w:left="720"/>
        <w:rPr>
          <w:szCs w:val="22"/>
          <w:lang w:val="en-US"/>
        </w:rPr>
      </w:pPr>
      <w:bookmarkStart w:id="190" w:name="_Toc283017209"/>
      <w:bookmarkStart w:id="191" w:name="_Toc283017275"/>
      <w:bookmarkStart w:id="192" w:name="_Toc283017401"/>
      <w:bookmarkStart w:id="193" w:name="_Toc283038984"/>
      <w:bookmarkStart w:id="194" w:name="_Toc283039070"/>
      <w:r w:rsidRPr="004E6C09">
        <w:rPr>
          <w:szCs w:val="22"/>
          <w:lang w:val="en-US"/>
        </w:rPr>
        <w:t>Researchers with whom you have collaborated scientifically within the past three years</w:t>
      </w:r>
      <w:bookmarkEnd w:id="190"/>
      <w:bookmarkEnd w:id="191"/>
      <w:bookmarkEnd w:id="192"/>
      <w:bookmarkEnd w:id="193"/>
      <w:bookmarkEnd w:id="194"/>
    </w:p>
    <w:p w14:paraId="37192771" w14:textId="77777777" w:rsidR="00B16DC8" w:rsidRPr="004E6C09" w:rsidRDefault="00B71363" w:rsidP="00B16DC8">
      <w:pPr>
        <w:rPr>
          <w:szCs w:val="22"/>
          <w:lang w:val="en-US"/>
        </w:rPr>
      </w:pPr>
      <w:r w:rsidRPr="004E6C09">
        <w:rPr>
          <w:szCs w:val="22"/>
          <w:lang w:val="en-US"/>
        </w:rPr>
        <w:t>ESIT:</w:t>
      </w:r>
    </w:p>
    <w:p w14:paraId="5B0AF0F7" w14:textId="77777777" w:rsidR="00B71363" w:rsidRPr="004E6C09" w:rsidRDefault="00B71363" w:rsidP="00B16DC8">
      <w:pPr>
        <w:rPr>
          <w:szCs w:val="22"/>
          <w:lang w:val="en-US"/>
        </w:rPr>
      </w:pPr>
      <w:r w:rsidRPr="004E6C09">
        <w:rPr>
          <w:szCs w:val="22"/>
          <w:lang w:val="en-US"/>
        </w:rPr>
        <w:t>Prof. Dr.-Ing. Jürgen Becker, Karlsruhe Institute of Technology (KIT), Germany</w:t>
      </w:r>
    </w:p>
    <w:p w14:paraId="4DCB288B" w14:textId="77777777" w:rsidR="00B71363" w:rsidRPr="004E6C09" w:rsidRDefault="00B71363" w:rsidP="00B16DC8">
      <w:pPr>
        <w:rPr>
          <w:szCs w:val="22"/>
          <w:lang w:val="en-US"/>
        </w:rPr>
      </w:pPr>
      <w:r w:rsidRPr="004E6C09">
        <w:rPr>
          <w:szCs w:val="22"/>
          <w:lang w:val="en-US"/>
        </w:rPr>
        <w:t>Prof. Dr.-Ing. Andreas Herkersdorf, Technical University Munich (TUM), Germany</w:t>
      </w:r>
    </w:p>
    <w:p w14:paraId="05DF3D28" w14:textId="77777777" w:rsidR="00860DEA" w:rsidRPr="004E6C09" w:rsidRDefault="00860DEA" w:rsidP="00B16DC8">
      <w:pPr>
        <w:rPr>
          <w:szCs w:val="22"/>
          <w:lang w:val="en-US"/>
        </w:rPr>
      </w:pPr>
    </w:p>
    <w:p w14:paraId="6039E725" w14:textId="77777777" w:rsidR="00BC593A" w:rsidRPr="004E6C09" w:rsidRDefault="00BC593A" w:rsidP="00BC593A">
      <w:pPr>
        <w:rPr>
          <w:szCs w:val="22"/>
          <w:lang w:val="en-US"/>
        </w:rPr>
      </w:pPr>
      <w:r w:rsidRPr="004E6C09">
        <w:rPr>
          <w:szCs w:val="22"/>
          <w:lang w:val="en-US"/>
        </w:rPr>
        <w:t>inIT:</w:t>
      </w:r>
    </w:p>
    <w:p w14:paraId="28655873" w14:textId="77777777" w:rsidR="0030550F" w:rsidRPr="004E6C09" w:rsidRDefault="0030550F" w:rsidP="00BC593A">
      <w:pPr>
        <w:rPr>
          <w:szCs w:val="22"/>
          <w:lang w:val="en-US"/>
        </w:rPr>
      </w:pPr>
      <w:r w:rsidRPr="004E6C09">
        <w:rPr>
          <w:szCs w:val="22"/>
          <w:lang w:val="en-US"/>
        </w:rPr>
        <w:t>Prof. Dr. Jürgen Beyerer, Karlsruhe Institute of Technology (KIT), Germany</w:t>
      </w:r>
    </w:p>
    <w:p w14:paraId="52FEFDBB" w14:textId="77777777" w:rsidR="00885A8E" w:rsidRPr="004E6C09" w:rsidRDefault="00885A8E" w:rsidP="00885A8E">
      <w:pPr>
        <w:rPr>
          <w:szCs w:val="22"/>
          <w:lang w:val="en-US"/>
        </w:rPr>
      </w:pPr>
      <w:r w:rsidRPr="004E6C09">
        <w:rPr>
          <w:szCs w:val="22"/>
          <w:lang w:val="en-US"/>
        </w:rPr>
        <w:t>Prof. Dr. Ralf Salomon, University of Rostock, Germany</w:t>
      </w:r>
    </w:p>
    <w:p w14:paraId="1B58D37D" w14:textId="77777777" w:rsidR="00BC593A" w:rsidRPr="004E6C09" w:rsidRDefault="00885A8E" w:rsidP="00885A8E">
      <w:pPr>
        <w:rPr>
          <w:szCs w:val="22"/>
        </w:rPr>
      </w:pPr>
      <w:r w:rsidRPr="004E6C09">
        <w:rPr>
          <w:szCs w:val="22"/>
        </w:rPr>
        <w:t xml:space="preserve">Dr. Olaf Enge-Rosenblatt, Fraunhofer IIS, Institutsteil Entwurfsautomatisierung EAS, </w:t>
      </w:r>
      <w:r w:rsidR="00BC593A" w:rsidRPr="004E6C09">
        <w:rPr>
          <w:szCs w:val="22"/>
        </w:rPr>
        <w:t>Germany</w:t>
      </w:r>
    </w:p>
    <w:p w14:paraId="39B6331C" w14:textId="77777777" w:rsidR="00B16DC8" w:rsidRPr="00BB7411" w:rsidRDefault="00B16DC8" w:rsidP="00B16DC8">
      <w:pPr>
        <w:pStyle w:val="Heading2"/>
        <w:numPr>
          <w:ilvl w:val="1"/>
          <w:numId w:val="1"/>
        </w:numPr>
        <w:rPr>
          <w:lang w:val="en-US"/>
        </w:rPr>
      </w:pPr>
      <w:bookmarkStart w:id="195" w:name="_Toc283017210"/>
      <w:bookmarkStart w:id="196" w:name="_Toc283017276"/>
      <w:bookmarkStart w:id="197" w:name="_Toc283017402"/>
      <w:bookmarkStart w:id="198" w:name="_Toc283038985"/>
      <w:bookmarkStart w:id="199" w:name="_Toc283039071"/>
      <w:bookmarkStart w:id="200" w:name="_Toc294158013"/>
      <w:r w:rsidRPr="00BB7411">
        <w:rPr>
          <w:lang w:val="en-US"/>
        </w:rPr>
        <w:lastRenderedPageBreak/>
        <w:t>Scientific equipment</w:t>
      </w:r>
      <w:bookmarkEnd w:id="195"/>
      <w:bookmarkEnd w:id="196"/>
      <w:bookmarkEnd w:id="197"/>
      <w:bookmarkEnd w:id="198"/>
      <w:bookmarkEnd w:id="199"/>
      <w:bookmarkEnd w:id="200"/>
    </w:p>
    <w:p w14:paraId="1DD384B4" w14:textId="77777777" w:rsidR="00B16DC8" w:rsidRDefault="00B71363" w:rsidP="00B71363">
      <w:pPr>
        <w:jc w:val="both"/>
        <w:rPr>
          <w:lang w:val="en-US"/>
        </w:rPr>
      </w:pPr>
      <w:r>
        <w:rPr>
          <w:lang w:val="en-US"/>
        </w:rPr>
        <w:t>ESIT owns a large number of FPGA</w:t>
      </w:r>
      <w:r w:rsidR="00BC593A">
        <w:rPr>
          <w:lang w:val="en-US"/>
        </w:rPr>
        <w:t>-</w:t>
      </w:r>
      <w:r>
        <w:rPr>
          <w:lang w:val="en-US"/>
        </w:rPr>
        <w:t>based evaluation boards for experiments. The boards are from the main vendors like Altera and Xilinx. A ASIC prototyping system “ChipIT” is available for large scale experiments</w:t>
      </w:r>
      <w:r w:rsidR="00BC593A">
        <w:rPr>
          <w:lang w:val="en-US"/>
        </w:rPr>
        <w:t>,</w:t>
      </w:r>
      <w:r>
        <w:rPr>
          <w:lang w:val="en-US"/>
        </w:rPr>
        <w:t xml:space="preserve"> e.</w:t>
      </w:r>
      <w:r w:rsidR="00BC593A" w:rsidRPr="00BC593A">
        <w:rPr>
          <w:w w:val="50"/>
          <w:lang w:val="en-US"/>
        </w:rPr>
        <w:t> </w:t>
      </w:r>
      <w:r>
        <w:rPr>
          <w:lang w:val="en-US"/>
        </w:rPr>
        <w:t>g.</w:t>
      </w:r>
      <w:r w:rsidR="00BC593A">
        <w:rPr>
          <w:lang w:val="en-US"/>
        </w:rPr>
        <w:t>,</w:t>
      </w:r>
      <w:r>
        <w:rPr>
          <w:lang w:val="en-US"/>
        </w:rPr>
        <w:t xml:space="preserve"> with multicore architectures. ESIT has access to the Tensilica development tools and IP since the chair is certified for Tensilica IP since 201</w:t>
      </w:r>
      <w:r w:rsidR="000957AE">
        <w:rPr>
          <w:lang w:val="en-US"/>
        </w:rPr>
        <w:t>4</w:t>
      </w:r>
      <w:r>
        <w:rPr>
          <w:lang w:val="en-US"/>
        </w:rPr>
        <w:t>. Certainly the chair has the standard equipment of PC, servers</w:t>
      </w:r>
      <w:r w:rsidR="00B22CB5">
        <w:rPr>
          <w:lang w:val="en-US"/>
        </w:rPr>
        <w:t>,</w:t>
      </w:r>
      <w:r>
        <w:rPr>
          <w:lang w:val="en-US"/>
        </w:rPr>
        <w:t xml:space="preserve"> and other IT infrastructure.</w:t>
      </w:r>
    </w:p>
    <w:p w14:paraId="5696A476" w14:textId="77777777" w:rsidR="00B71363" w:rsidRPr="00860DEA" w:rsidRDefault="00B71363" w:rsidP="00B71363">
      <w:pPr>
        <w:jc w:val="both"/>
        <w:rPr>
          <w:sz w:val="10"/>
          <w:szCs w:val="10"/>
          <w:lang w:val="en-US"/>
        </w:rPr>
      </w:pPr>
    </w:p>
    <w:p w14:paraId="6C30301C" w14:textId="77777777" w:rsidR="00B71363" w:rsidRPr="00BB7411" w:rsidRDefault="00B71363" w:rsidP="00B71363">
      <w:pPr>
        <w:jc w:val="both"/>
        <w:rPr>
          <w:lang w:val="en-US"/>
        </w:rPr>
      </w:pPr>
      <w:r>
        <w:rPr>
          <w:lang w:val="en-US"/>
        </w:rPr>
        <w:t>inIT</w:t>
      </w:r>
      <w:r w:rsidR="00885A8E">
        <w:rPr>
          <w:lang w:val="en-US"/>
        </w:rPr>
        <w:t xml:space="preserve"> is equipped with </w:t>
      </w:r>
      <w:r w:rsidR="00B22CB5">
        <w:rPr>
          <w:lang w:val="en-US"/>
        </w:rPr>
        <w:t>full-</w:t>
      </w:r>
      <w:r w:rsidR="00885A8E">
        <w:rPr>
          <w:lang w:val="en-US"/>
        </w:rPr>
        <w:t>range Matlab/Simulink environment. Fu</w:t>
      </w:r>
      <w:r w:rsidR="003B77FD">
        <w:rPr>
          <w:lang w:val="en-US"/>
        </w:rPr>
        <w:t>r</w:t>
      </w:r>
      <w:r w:rsidR="00885A8E">
        <w:rPr>
          <w:lang w:val="en-US"/>
        </w:rPr>
        <w:t>thermore, the professorship has a large scale sensor and information fusion system, including necessary sensors and actuators</w:t>
      </w:r>
      <w:r w:rsidR="00B22CB5">
        <w:rPr>
          <w:lang w:val="en-US"/>
        </w:rPr>
        <w:t>,</w:t>
      </w:r>
      <w:r w:rsidR="00885A8E">
        <w:rPr>
          <w:lang w:val="en-US"/>
        </w:rPr>
        <w:t xml:space="preserve"> and </w:t>
      </w:r>
      <w:r w:rsidR="003B77FD">
        <w:rPr>
          <w:lang w:val="en-US"/>
        </w:rPr>
        <w:t xml:space="preserve">signal processing measurement systems from Agilent and other suppliers. </w:t>
      </w:r>
      <w:r w:rsidR="006B1B1A">
        <w:rPr>
          <w:lang w:val="en-US"/>
        </w:rPr>
        <w:t>L</w:t>
      </w:r>
      <w:r w:rsidR="003B77FD">
        <w:rPr>
          <w:lang w:val="en-US"/>
        </w:rPr>
        <w:t>arge scale equipment for fusion is available in the SmartFactoryOWL. The research grou</w:t>
      </w:r>
      <w:r w:rsidR="00B22CB5">
        <w:rPr>
          <w:lang w:val="en-US"/>
        </w:rPr>
        <w:t xml:space="preserve">p is equipped with PCs, servers, </w:t>
      </w:r>
      <w:r w:rsidR="003B77FD">
        <w:rPr>
          <w:lang w:val="en-US"/>
        </w:rPr>
        <w:t xml:space="preserve">and IT infrastructure and secure data storage systems. </w:t>
      </w:r>
    </w:p>
    <w:p w14:paraId="0FB29BEF" w14:textId="77777777" w:rsidR="00B16DC8" w:rsidRPr="00BB7411" w:rsidRDefault="00B16DC8" w:rsidP="00B16DC8">
      <w:pPr>
        <w:pStyle w:val="Heading2"/>
        <w:numPr>
          <w:ilvl w:val="1"/>
          <w:numId w:val="1"/>
        </w:numPr>
        <w:rPr>
          <w:lang w:val="en-US"/>
        </w:rPr>
      </w:pPr>
      <w:bookmarkStart w:id="201" w:name="_Toc283017211"/>
      <w:bookmarkStart w:id="202" w:name="_Toc283017277"/>
      <w:bookmarkStart w:id="203" w:name="_Toc283017403"/>
      <w:bookmarkStart w:id="204" w:name="_Toc283038986"/>
      <w:bookmarkStart w:id="205" w:name="_Toc283039072"/>
      <w:bookmarkStart w:id="206" w:name="_Toc294158014"/>
      <w:r w:rsidRPr="00BB7411">
        <w:rPr>
          <w:lang w:val="en-US"/>
        </w:rPr>
        <w:t>Project-relevant cooperation with commercial enterprises</w:t>
      </w:r>
    </w:p>
    <w:p w14:paraId="5214D9BE" w14:textId="77777777" w:rsidR="00B16DC8" w:rsidRPr="00BB7411" w:rsidRDefault="00B16DC8" w:rsidP="00B16DC8">
      <w:pPr>
        <w:rPr>
          <w:i/>
          <w:sz w:val="18"/>
          <w:lang w:val="en-US"/>
        </w:rPr>
      </w:pPr>
      <w:r w:rsidRPr="00BB7411">
        <w:rPr>
          <w:i/>
          <w:sz w:val="18"/>
          <w:lang w:val="en-US"/>
        </w:rPr>
        <w:t>If applicable, please note the guidelines contained in the EU’s Community Framework for State Aid for Research and Development and Innovation (2006/C 323/01) or contact your research institution in this regard.</w:t>
      </w:r>
    </w:p>
    <w:p w14:paraId="04F23787" w14:textId="77777777" w:rsidR="00B16DC8" w:rsidRPr="00860DEA" w:rsidRDefault="00B16DC8" w:rsidP="00B16DC8">
      <w:pPr>
        <w:rPr>
          <w:sz w:val="10"/>
          <w:szCs w:val="10"/>
          <w:lang w:val="en-US"/>
        </w:rPr>
      </w:pPr>
    </w:p>
    <w:p w14:paraId="5B48DFED" w14:textId="77777777" w:rsidR="00B16DC8" w:rsidRPr="00BB7411" w:rsidRDefault="00B16DC8" w:rsidP="00B16DC8">
      <w:pPr>
        <w:rPr>
          <w:lang w:val="en-US"/>
        </w:rPr>
      </w:pPr>
      <w:r w:rsidRPr="00BB7411">
        <w:rPr>
          <w:lang w:val="en-US"/>
        </w:rPr>
        <w:t>Not applicable in the context of this project proposal.</w:t>
      </w:r>
    </w:p>
    <w:p w14:paraId="15C3758B" w14:textId="77777777" w:rsidR="00B16DC8" w:rsidRPr="00BB7411" w:rsidRDefault="00B16DC8" w:rsidP="00B16DC8">
      <w:pPr>
        <w:pStyle w:val="Heading2"/>
        <w:numPr>
          <w:ilvl w:val="1"/>
          <w:numId w:val="1"/>
        </w:numPr>
        <w:rPr>
          <w:lang w:val="en-US"/>
        </w:rPr>
      </w:pPr>
      <w:r w:rsidRPr="00BB7411">
        <w:rPr>
          <w:lang w:val="en-US"/>
        </w:rPr>
        <w:t>Project-relevant participation in commercial enterprises</w:t>
      </w:r>
      <w:bookmarkEnd w:id="201"/>
      <w:bookmarkEnd w:id="202"/>
      <w:bookmarkEnd w:id="203"/>
      <w:bookmarkEnd w:id="204"/>
      <w:bookmarkEnd w:id="205"/>
      <w:bookmarkEnd w:id="206"/>
    </w:p>
    <w:p w14:paraId="0681254C" w14:textId="77777777" w:rsidR="00B16DC8" w:rsidRPr="00BB7411" w:rsidRDefault="00B16DC8" w:rsidP="00B16DC8">
      <w:pPr>
        <w:rPr>
          <w:i/>
          <w:sz w:val="18"/>
          <w:lang w:val="en-US"/>
        </w:rPr>
      </w:pPr>
      <w:r w:rsidRPr="00BB7411">
        <w:rPr>
          <w:i/>
          <w:sz w:val="18"/>
          <w:lang w:val="en-US"/>
        </w:rPr>
        <w:t>Information on connections between the project and the production branch of the enterprise</w:t>
      </w:r>
    </w:p>
    <w:p w14:paraId="2380993F" w14:textId="77777777" w:rsidR="00B16DC8" w:rsidRPr="00860DEA" w:rsidRDefault="00B16DC8" w:rsidP="00B16DC8">
      <w:pPr>
        <w:rPr>
          <w:i/>
          <w:sz w:val="10"/>
          <w:szCs w:val="10"/>
          <w:lang w:val="en-US"/>
        </w:rPr>
      </w:pPr>
    </w:p>
    <w:p w14:paraId="1783C80D" w14:textId="77777777" w:rsidR="00B16DC8" w:rsidRPr="00BB7411" w:rsidRDefault="00B16DC8" w:rsidP="00B16DC8">
      <w:pPr>
        <w:rPr>
          <w:lang w:val="en-US"/>
        </w:rPr>
      </w:pPr>
      <w:r w:rsidRPr="00BB7411">
        <w:rPr>
          <w:lang w:val="en-US"/>
        </w:rPr>
        <w:t>Not applicable in the context of this project proposal.</w:t>
      </w:r>
    </w:p>
    <w:p w14:paraId="359E5D1C" w14:textId="77777777" w:rsidR="00B16DC8" w:rsidRPr="00860DEA" w:rsidRDefault="00B16DC8" w:rsidP="00B16DC8">
      <w:pPr>
        <w:rPr>
          <w:sz w:val="10"/>
          <w:szCs w:val="10"/>
          <w:lang w:val="en-US"/>
        </w:rPr>
      </w:pPr>
    </w:p>
    <w:p w14:paraId="1766D277" w14:textId="77777777" w:rsidR="00B16DC8" w:rsidRPr="00BB7411" w:rsidRDefault="00B16DC8" w:rsidP="00B16DC8">
      <w:pPr>
        <w:pStyle w:val="Heading1"/>
        <w:numPr>
          <w:ilvl w:val="0"/>
          <w:numId w:val="1"/>
        </w:numPr>
        <w:rPr>
          <w:lang w:val="en-US"/>
        </w:rPr>
      </w:pPr>
      <w:r w:rsidRPr="00BB7411">
        <w:rPr>
          <w:lang w:val="en-US"/>
        </w:rPr>
        <w:t>Additional information</w:t>
      </w:r>
    </w:p>
    <w:p w14:paraId="5EA4EA28" w14:textId="77777777" w:rsidR="00B16DC8" w:rsidRPr="00BB7411" w:rsidRDefault="00B16DC8" w:rsidP="00B16DC8">
      <w:pPr>
        <w:spacing w:before="120"/>
        <w:rPr>
          <w:b/>
          <w:lang w:val="en-US"/>
        </w:rPr>
      </w:pPr>
      <w:r w:rsidRPr="00BB7411">
        <w:rPr>
          <w:i/>
          <w:sz w:val="18"/>
          <w:lang w:val="en-US"/>
        </w:rPr>
        <w:t>If applicable, please list proposals requesting major instrumentation and/or those previously submitted to a third party here.</w:t>
      </w:r>
    </w:p>
    <w:p w14:paraId="77B7F2F2" w14:textId="77777777" w:rsidR="00B16DC8" w:rsidRPr="00860DEA" w:rsidRDefault="00B16DC8" w:rsidP="00B16DC8">
      <w:pPr>
        <w:rPr>
          <w:b/>
          <w:sz w:val="10"/>
          <w:szCs w:val="10"/>
          <w:lang w:val="en-US"/>
        </w:rPr>
      </w:pPr>
    </w:p>
    <w:p w14:paraId="66F015C3" w14:textId="77777777" w:rsidR="00B16DC8" w:rsidRPr="00BB7411" w:rsidRDefault="00B16DC8" w:rsidP="00B16DC8">
      <w:pPr>
        <w:rPr>
          <w:lang w:val="en-US"/>
        </w:rPr>
      </w:pPr>
      <w:r w:rsidRPr="00BB7411">
        <w:rPr>
          <w:lang w:val="en-US"/>
        </w:rPr>
        <w:t>Not applicable.</w:t>
      </w:r>
    </w:p>
    <w:sectPr w:rsidR="00B16DC8" w:rsidRPr="00BB7411" w:rsidSect="007151F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1134"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360A92" w14:textId="77777777" w:rsidR="00956EAD" w:rsidRDefault="00956EAD" w:rsidP="001A78E5">
      <w:r>
        <w:separator/>
      </w:r>
    </w:p>
  </w:endnote>
  <w:endnote w:type="continuationSeparator" w:id="0">
    <w:p w14:paraId="7465455F" w14:textId="77777777" w:rsidR="00956EAD" w:rsidRDefault="00956EAD" w:rsidP="001A78E5">
      <w:r>
        <w:continuationSeparator/>
      </w:r>
    </w:p>
  </w:endnote>
  <w:endnote w:type="continuationNotice" w:id="1">
    <w:p w14:paraId="229FA943" w14:textId="77777777" w:rsidR="00956EAD" w:rsidRDefault="00956E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B17EAB" w14:textId="77777777" w:rsidR="00CE6B4C" w:rsidRDefault="00CE6B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A69304" w14:textId="77777777" w:rsidR="00CE6B4C" w:rsidRDefault="00CE6B4C">
    <w:pPr>
      <w:rPr>
        <w:sz w:val="16"/>
        <w:szCs w:val="16"/>
      </w:rPr>
    </w:pPr>
  </w:p>
  <w:p w14:paraId="5B62E8E7" w14:textId="77777777" w:rsidR="00CE6B4C" w:rsidRDefault="00CE6B4C" w:rsidP="002D5839">
    <w:pPr>
      <w:pBdr>
        <w:top w:val="single" w:sz="4" w:space="1" w:color="auto"/>
      </w:pBdr>
      <w:rPr>
        <w:sz w:val="16"/>
        <w:szCs w:val="16"/>
      </w:rPr>
    </w:pPr>
  </w:p>
  <w:p w14:paraId="7C8DC7B2" w14:textId="137079BB" w:rsidR="00CE6B4C" w:rsidRPr="00EA113B" w:rsidRDefault="00CE6B4C" w:rsidP="0016035D">
    <w:pPr>
      <w:pStyle w:val="Footer"/>
      <w:rPr>
        <w:sz w:val="16"/>
        <w:szCs w:val="16"/>
        <w:lang w:val="en-US"/>
      </w:rPr>
    </w:pPr>
    <w:r w:rsidRPr="00EA113B">
      <w:rPr>
        <w:sz w:val="16"/>
        <w:szCs w:val="16"/>
        <w:lang w:val="en-US"/>
      </w:rPr>
      <w:t>Project description – Project Proposals</w:t>
    </w:r>
    <w:r w:rsidRPr="00EA113B">
      <w:rPr>
        <w:sz w:val="16"/>
        <w:szCs w:val="16"/>
        <w:lang w:val="en-US"/>
      </w:rPr>
      <w:tab/>
    </w:r>
    <w:r w:rsidRPr="00EA113B">
      <w:rPr>
        <w:sz w:val="16"/>
        <w:szCs w:val="16"/>
        <w:lang w:val="en-US"/>
      </w:rPr>
      <w:tab/>
      <w:t xml:space="preserve">   Page </w:t>
    </w:r>
    <w:r w:rsidRPr="00EA113B">
      <w:rPr>
        <w:sz w:val="16"/>
        <w:szCs w:val="16"/>
        <w:lang w:val="en-US"/>
      </w:rPr>
      <w:fldChar w:fldCharType="begin"/>
    </w:r>
    <w:r w:rsidRPr="00EA113B">
      <w:rPr>
        <w:sz w:val="16"/>
        <w:szCs w:val="16"/>
        <w:lang w:val="en-US"/>
      </w:rPr>
      <w:instrText xml:space="preserve"> PAGE </w:instrText>
    </w:r>
    <w:r w:rsidRPr="00EA113B">
      <w:rPr>
        <w:sz w:val="16"/>
        <w:szCs w:val="16"/>
        <w:lang w:val="en-US"/>
      </w:rPr>
      <w:fldChar w:fldCharType="separate"/>
    </w:r>
    <w:r w:rsidR="008E4D80">
      <w:rPr>
        <w:noProof/>
        <w:sz w:val="16"/>
        <w:szCs w:val="16"/>
        <w:lang w:val="en-US"/>
      </w:rPr>
      <w:t>2</w:t>
    </w:r>
    <w:r w:rsidRPr="00EA113B">
      <w:rPr>
        <w:sz w:val="16"/>
        <w:szCs w:val="16"/>
        <w:lang w:val="en-US"/>
      </w:rPr>
      <w:fldChar w:fldCharType="end"/>
    </w:r>
    <w:r w:rsidRPr="00EA113B">
      <w:rPr>
        <w:sz w:val="16"/>
        <w:szCs w:val="16"/>
        <w:lang w:val="en-US"/>
      </w:rPr>
      <w:t xml:space="preserve"> of  </w:t>
    </w:r>
    <w:r w:rsidRPr="00EA113B">
      <w:rPr>
        <w:sz w:val="16"/>
        <w:szCs w:val="16"/>
        <w:lang w:val="en-US"/>
      </w:rPr>
      <w:fldChar w:fldCharType="begin"/>
    </w:r>
    <w:r w:rsidRPr="00EA113B">
      <w:rPr>
        <w:sz w:val="16"/>
        <w:szCs w:val="16"/>
        <w:lang w:val="en-US"/>
      </w:rPr>
      <w:instrText xml:space="preserve"> NUMPAGES  </w:instrText>
    </w:r>
    <w:r w:rsidRPr="00EA113B">
      <w:rPr>
        <w:sz w:val="16"/>
        <w:szCs w:val="16"/>
        <w:lang w:val="en-US"/>
      </w:rPr>
      <w:fldChar w:fldCharType="separate"/>
    </w:r>
    <w:r w:rsidR="008E4D80">
      <w:rPr>
        <w:noProof/>
        <w:sz w:val="16"/>
        <w:szCs w:val="16"/>
        <w:lang w:val="en-US"/>
      </w:rPr>
      <w:t>25</w:t>
    </w:r>
    <w:r w:rsidRPr="00EA113B">
      <w:rPr>
        <w:sz w:val="16"/>
        <w:szCs w:val="16"/>
        <w:lang w:val="en-US"/>
      </w:rPr>
      <w:fldChar w:fldCharType="end"/>
    </w:r>
  </w:p>
  <w:p w14:paraId="6632F970" w14:textId="77777777" w:rsidR="00CE6B4C" w:rsidRPr="00EA113B" w:rsidRDefault="00CE6B4C">
    <w:pPr>
      <w:pStyle w:val="Foo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9CA7B0" w14:textId="77777777" w:rsidR="00CE6B4C" w:rsidRDefault="00CE6B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908E01" w14:textId="77777777" w:rsidR="00956EAD" w:rsidRDefault="00956EAD" w:rsidP="001A78E5">
      <w:r>
        <w:separator/>
      </w:r>
    </w:p>
  </w:footnote>
  <w:footnote w:type="continuationSeparator" w:id="0">
    <w:p w14:paraId="387C6210" w14:textId="77777777" w:rsidR="00956EAD" w:rsidRDefault="00956EAD" w:rsidP="001A78E5">
      <w:r>
        <w:continuationSeparator/>
      </w:r>
    </w:p>
  </w:footnote>
  <w:footnote w:type="continuationNotice" w:id="1">
    <w:p w14:paraId="004E9EDC" w14:textId="77777777" w:rsidR="00956EAD" w:rsidRDefault="00956EAD"/>
  </w:footnote>
  <w:footnote w:id="2">
    <w:p w14:paraId="1BE53401" w14:textId="77777777" w:rsidR="00CE6B4C" w:rsidRPr="0054294F" w:rsidRDefault="00CE6B4C" w:rsidP="00B64CAF">
      <w:pPr>
        <w:pStyle w:val="FootnoteText"/>
        <w:rPr>
          <w:lang w:val="en-US"/>
        </w:rPr>
      </w:pPr>
      <w:r>
        <w:rPr>
          <w:rStyle w:val="FootnoteReference"/>
        </w:rPr>
        <w:footnoteRef/>
      </w:r>
      <w:r w:rsidRPr="0054294F">
        <w:rPr>
          <w:lang w:val="en-US"/>
        </w:rPr>
        <w:t xml:space="preserve"> </w:t>
      </w:r>
      <w:r w:rsidRPr="006C4CC4">
        <w:rPr>
          <w:lang w:val="en-US"/>
        </w:rPr>
        <w:t>https://cordis.europa.eu/project/rcn/99931_en.html</w:t>
      </w:r>
      <w:r w:rsidRPr="0054294F">
        <w:rPr>
          <w:lang w:val="en-US"/>
        </w:rPr>
        <w:t xml:space="preserve">, last visit </w:t>
      </w:r>
      <w:r>
        <w:rPr>
          <w:lang w:val="en-US"/>
        </w:rPr>
        <w:t>14.02.2018</w:t>
      </w:r>
    </w:p>
  </w:footnote>
  <w:footnote w:id="3">
    <w:p w14:paraId="4308D0CC" w14:textId="77777777" w:rsidR="00CE6B4C" w:rsidRPr="0054294F" w:rsidRDefault="00CE6B4C" w:rsidP="00B64CAF">
      <w:pPr>
        <w:pStyle w:val="FootnoteText"/>
        <w:rPr>
          <w:lang w:val="en-US"/>
        </w:rPr>
      </w:pPr>
      <w:r w:rsidRPr="00602797">
        <w:rPr>
          <w:rStyle w:val="FootnoteReference"/>
          <w:i/>
          <w:iCs/>
        </w:rPr>
        <w:footnoteRef/>
      </w:r>
      <w:r w:rsidRPr="0054294F">
        <w:rPr>
          <w:i/>
          <w:iCs/>
          <w:lang w:val="en-US"/>
        </w:rPr>
        <w:t xml:space="preserve"> </w:t>
      </w:r>
      <w:hyperlink r:id="rId1" w:history="1">
        <w:r w:rsidRPr="0054294F">
          <w:rPr>
            <w:rStyle w:val="Hyperlink"/>
            <w:lang w:val="en-US"/>
          </w:rPr>
          <w:t>http://www.euretile.eu</w:t>
        </w:r>
      </w:hyperlink>
      <w:r w:rsidRPr="0054294F">
        <w:rPr>
          <w:rStyle w:val="HTMLCite"/>
          <w:i w:val="0"/>
          <w:iCs w:val="0"/>
          <w:lang w:val="en-US"/>
        </w:rPr>
        <w:t>, last visit 16.06.2017</w:t>
      </w:r>
    </w:p>
  </w:footnote>
  <w:footnote w:id="4">
    <w:p w14:paraId="443EF20F" w14:textId="77777777" w:rsidR="00CE6B4C" w:rsidRPr="00E36C84" w:rsidRDefault="00CE6B4C" w:rsidP="00D037AC">
      <w:pPr>
        <w:pStyle w:val="FootnoteText"/>
        <w:rPr>
          <w:lang w:val="en-US"/>
        </w:rPr>
      </w:pPr>
      <w:r>
        <w:rPr>
          <w:rStyle w:val="FootnoteReference"/>
        </w:rPr>
        <w:footnoteRef/>
      </w:r>
      <w:r w:rsidRPr="00433B6E">
        <w:rPr>
          <w:lang w:val="en-US"/>
        </w:rPr>
        <w:t xml:space="preserve"> </w:t>
      </w:r>
      <w:r>
        <w:rPr>
          <w:lang w:val="en-US"/>
        </w:rPr>
        <w:t>“</w:t>
      </w:r>
      <w:r w:rsidRPr="00433B6E">
        <w:rPr>
          <w:lang w:val="en-US"/>
        </w:rPr>
        <w:t>RISC-V: The Free and Open RISC Instruction Set Architecture</w:t>
      </w:r>
      <w:r>
        <w:rPr>
          <w:lang w:val="en-US"/>
        </w:rPr>
        <w:t xml:space="preserve">,” </w:t>
      </w:r>
      <w:r w:rsidRPr="00433B6E">
        <w:rPr>
          <w:lang w:val="en-US"/>
        </w:rPr>
        <w:t>RISC-V Foundation</w:t>
      </w:r>
      <w:r>
        <w:rPr>
          <w:lang w:val="en-US"/>
        </w:rPr>
        <w:t xml:space="preserve">, </w:t>
      </w:r>
      <w:r w:rsidRPr="00433B6E">
        <w:rPr>
          <w:lang w:val="en-US"/>
        </w:rPr>
        <w:t>https://riscv</w:t>
      </w:r>
      <w:r>
        <w:rPr>
          <w:lang w:val="en-US"/>
        </w:rPr>
        <w:t>.org (April 27, 2017)</w:t>
      </w:r>
    </w:p>
  </w:footnote>
  <w:footnote w:id="5">
    <w:p w14:paraId="3DD8FC05" w14:textId="77777777" w:rsidR="00CE6B4C" w:rsidRPr="00B24EF8" w:rsidRDefault="00CE6B4C">
      <w:pPr>
        <w:pStyle w:val="FootnoteText"/>
        <w:rPr>
          <w:lang w:val="en-US"/>
        </w:rPr>
      </w:pPr>
      <w:r>
        <w:rPr>
          <w:rStyle w:val="FootnoteReference"/>
        </w:rPr>
        <w:footnoteRef/>
      </w:r>
      <w:r w:rsidRPr="00B24EF8">
        <w:rPr>
          <w:lang w:val="en-US"/>
        </w:rPr>
        <w:t xml:space="preserve"> „Yocto Project“, Linux Foundation, </w:t>
      </w:r>
      <w:hyperlink r:id="rId2" w:history="1">
        <w:r w:rsidRPr="00D31F0A">
          <w:rPr>
            <w:rStyle w:val="Hyperlink"/>
            <w:lang w:val="en-US"/>
          </w:rPr>
          <w:t>https://www.yoctoproject.org/</w:t>
        </w:r>
      </w:hyperlink>
      <w:r>
        <w:rPr>
          <w:lang w:val="en-US"/>
        </w:rPr>
        <w:t xml:space="preserve"> last visit 16.06.2017</w:t>
      </w:r>
    </w:p>
  </w:footnote>
  <w:footnote w:id="6">
    <w:p w14:paraId="48492C19" w14:textId="77777777" w:rsidR="00CE6B4C" w:rsidRPr="00B11754" w:rsidRDefault="00CE6B4C">
      <w:pPr>
        <w:pStyle w:val="FootnoteText"/>
        <w:rPr>
          <w:lang w:val="en-US"/>
        </w:rPr>
      </w:pPr>
      <w:r>
        <w:rPr>
          <w:rStyle w:val="FootnoteReference"/>
        </w:rPr>
        <w:footnoteRef/>
      </w:r>
      <w:r w:rsidRPr="00B11754">
        <w:rPr>
          <w:lang w:val="en-US"/>
        </w:rPr>
        <w:t xml:space="preserve"> „FreeRTOS“, Real Time Engineers Ltd, </w:t>
      </w:r>
      <w:hyperlink r:id="rId3" w:history="1">
        <w:r w:rsidRPr="00D31F0A">
          <w:rPr>
            <w:rStyle w:val="Hyperlink"/>
            <w:lang w:val="en-US"/>
          </w:rPr>
          <w:t>http://www.freertos.org/</w:t>
        </w:r>
      </w:hyperlink>
      <w:r>
        <w:rPr>
          <w:lang w:val="en-US"/>
        </w:rPr>
        <w:t xml:space="preserve">  last visit 16.06.2017</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E455F" w14:textId="77777777" w:rsidR="00CE6B4C" w:rsidRDefault="00CE6B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11D5C" w14:textId="645E827A" w:rsidR="00CE6B4C" w:rsidRPr="003E1DD7" w:rsidRDefault="00CE6B4C" w:rsidP="00B67BA1">
    <w:pPr>
      <w:pStyle w:val="Header"/>
      <w:rPr>
        <w:rFonts w:cs="Arial"/>
        <w:sz w:val="17"/>
        <w:szCs w:val="17"/>
        <w:lang w:val="en-GB"/>
      </w:rPr>
    </w:pPr>
    <w:r w:rsidRPr="003E1DD7">
      <w:rPr>
        <w:rFonts w:cs="Arial"/>
        <w:sz w:val="17"/>
        <w:szCs w:val="17"/>
        <w:lang w:val="en-GB"/>
      </w:rPr>
      <w:t xml:space="preserve">DFG form – Rev. </w:t>
    </w:r>
    <w:r>
      <w:rPr>
        <w:rFonts w:cs="Arial"/>
        <w:sz w:val="17"/>
        <w:szCs w:val="17"/>
        <w:lang w:val="en-GB"/>
      </w:rPr>
      <w:t>04/15</w:t>
    </w:r>
    <w:r w:rsidRPr="003E1DD7">
      <w:rPr>
        <w:rFonts w:cs="Arial"/>
        <w:sz w:val="17"/>
        <w:szCs w:val="17"/>
        <w:lang w:val="en-GB"/>
      </w:rPr>
      <w:tab/>
    </w:r>
    <w:r w:rsidRPr="003E1DD7">
      <w:rPr>
        <w:rFonts w:cs="Arial"/>
        <w:sz w:val="17"/>
        <w:szCs w:val="17"/>
        <w:lang w:val="en-GB"/>
      </w:rPr>
      <w:tab/>
      <w:t xml:space="preserve">page </w:t>
    </w:r>
    <w:r w:rsidRPr="003E1DD7">
      <w:rPr>
        <w:rFonts w:cs="Arial"/>
        <w:sz w:val="17"/>
        <w:szCs w:val="17"/>
        <w:lang w:val="en-GB"/>
      </w:rPr>
      <w:fldChar w:fldCharType="begin"/>
    </w:r>
    <w:r w:rsidRPr="003E1DD7">
      <w:rPr>
        <w:rFonts w:cs="Arial"/>
        <w:sz w:val="17"/>
        <w:szCs w:val="17"/>
        <w:lang w:val="en-GB"/>
      </w:rPr>
      <w:instrText xml:space="preserve"> PAGE   \* MERGEFORMAT </w:instrText>
    </w:r>
    <w:r w:rsidRPr="003E1DD7">
      <w:rPr>
        <w:rFonts w:cs="Arial"/>
        <w:sz w:val="17"/>
        <w:szCs w:val="17"/>
        <w:lang w:val="en-GB"/>
      </w:rPr>
      <w:fldChar w:fldCharType="separate"/>
    </w:r>
    <w:r w:rsidR="008E4D80">
      <w:rPr>
        <w:rFonts w:cs="Arial"/>
        <w:noProof/>
        <w:sz w:val="17"/>
        <w:szCs w:val="17"/>
        <w:lang w:val="en-GB"/>
      </w:rPr>
      <w:t>2</w:t>
    </w:r>
    <w:r w:rsidRPr="003E1DD7">
      <w:rPr>
        <w:rFonts w:cs="Arial"/>
        <w:sz w:val="17"/>
        <w:szCs w:val="17"/>
        <w:lang w:val="en-GB"/>
      </w:rPr>
      <w:fldChar w:fldCharType="end"/>
    </w:r>
    <w:r>
      <w:rPr>
        <w:rFonts w:cs="Arial"/>
        <w:sz w:val="17"/>
        <w:szCs w:val="17"/>
        <w:lang w:val="en-GB"/>
      </w:rPr>
      <w:t xml:space="preserve"> </w:t>
    </w:r>
    <w:r w:rsidRPr="003E1DD7">
      <w:rPr>
        <w:rFonts w:cs="Arial"/>
        <w:sz w:val="17"/>
        <w:szCs w:val="17"/>
        <w:lang w:val="en-GB"/>
      </w:rPr>
      <w:t xml:space="preserve">of </w:t>
    </w:r>
    <w:r w:rsidRPr="003E1DD7">
      <w:rPr>
        <w:lang w:val="en-GB"/>
      </w:rPr>
      <w:fldChar w:fldCharType="begin"/>
    </w:r>
    <w:r w:rsidRPr="003E1DD7">
      <w:rPr>
        <w:lang w:val="en-GB"/>
      </w:rPr>
      <w:instrText xml:space="preserve"> NUMPAGES   \* MERGEFORMAT </w:instrText>
    </w:r>
    <w:r w:rsidRPr="003E1DD7">
      <w:rPr>
        <w:lang w:val="en-GB"/>
      </w:rPr>
      <w:fldChar w:fldCharType="separate"/>
    </w:r>
    <w:r w:rsidR="008E4D80" w:rsidRPr="008E4D80">
      <w:rPr>
        <w:rFonts w:cs="Arial"/>
        <w:noProof/>
        <w:sz w:val="17"/>
        <w:szCs w:val="17"/>
        <w:lang w:val="en-GB"/>
      </w:rPr>
      <w:t>25</w:t>
    </w:r>
    <w:r w:rsidRPr="003E1DD7">
      <w:rPr>
        <w:lang w:val="en-GB"/>
      </w:rPr>
      <w:fldChar w:fldCharType="end"/>
    </w:r>
  </w:p>
  <w:p w14:paraId="56102AC3" w14:textId="77777777" w:rsidR="00CE6B4C" w:rsidRPr="003E1DD7" w:rsidRDefault="00CE6B4C">
    <w:pPr>
      <w:pStyle w:val="Heade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40BFE3" w14:textId="77777777" w:rsidR="00CE6B4C" w:rsidRDefault="00CE6B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BFE18F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07EC99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FC6A5B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2A2BC5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506BC0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374212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E7253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0D28DE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2E910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424A4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9182643"/>
    <w:multiLevelType w:val="hybridMultilevel"/>
    <w:tmpl w:val="1C703A7E"/>
    <w:lvl w:ilvl="0" w:tplc="F192310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E5F33D0"/>
    <w:multiLevelType w:val="multilevel"/>
    <w:tmpl w:val="420876E0"/>
    <w:styleLink w:val="Formatvorlage1"/>
    <w:lvl w:ilvl="0">
      <w:start w:val="1"/>
      <w:numFmt w:val="decimal"/>
      <w:lvlText w:val="%1"/>
      <w:lvlJc w:val="left"/>
      <w:pPr>
        <w:tabs>
          <w:tab w:val="num" w:pos="432"/>
        </w:tabs>
        <w:ind w:left="432" w:hanging="432"/>
      </w:pPr>
      <w:rPr>
        <w:rFonts w:cs="Times New Roman" w:hint="default"/>
        <w:b/>
        <w:i w:val="0"/>
        <w:sz w:val="20"/>
      </w:rPr>
    </w:lvl>
    <w:lvl w:ilvl="1">
      <w:start w:val="1"/>
      <w:numFmt w:val="lowerLetter"/>
      <w:lvlText w:val="%1.%2"/>
      <w:lvlJc w:val="left"/>
      <w:pPr>
        <w:tabs>
          <w:tab w:val="num" w:pos="576"/>
        </w:tabs>
        <w:ind w:left="576" w:hanging="576"/>
      </w:pPr>
      <w:rPr>
        <w:rFonts w:ascii="Arial" w:hAnsi="Arial" w:cs="Times New Roman" w:hint="default"/>
        <w:b/>
        <w:i w:val="0"/>
        <w:sz w:val="20"/>
      </w:rPr>
    </w:lvl>
    <w:lvl w:ilvl="2">
      <w:start w:val="1"/>
      <w:numFmt w:val="lowerLetter"/>
      <w:lvlText w:val="%1.%2.%3"/>
      <w:lvlJc w:val="left"/>
      <w:pPr>
        <w:tabs>
          <w:tab w:val="num" w:pos="2280"/>
        </w:tabs>
        <w:ind w:left="2280" w:hanging="720"/>
      </w:pPr>
      <w:rPr>
        <w:rFonts w:cs="Times New Roman" w:hint="default"/>
        <w:b/>
        <w:i w:val="0"/>
        <w:sz w:val="20"/>
      </w:rPr>
    </w:lvl>
    <w:lvl w:ilvl="3">
      <w:start w:val="1"/>
      <w:numFmt w:val="lowerLetter"/>
      <w:lvlText w:val="%1.%2.%3.%4"/>
      <w:lvlJc w:val="left"/>
      <w:pPr>
        <w:tabs>
          <w:tab w:val="num" w:pos="864"/>
        </w:tabs>
        <w:ind w:left="864" w:hanging="864"/>
      </w:pPr>
      <w:rPr>
        <w:rFonts w:ascii="Arial" w:hAnsi="Arial" w:cs="Times New Roman" w:hint="default"/>
        <w:b/>
        <w:i w:val="0"/>
        <w:sz w:val="20"/>
      </w:rPr>
    </w:lvl>
    <w:lvl w:ilvl="4">
      <w:start w:val="1"/>
      <w:numFmt w:val="decimal"/>
      <w:lvlText w:val="%1.%2.%3.%4.%5"/>
      <w:lvlJc w:val="left"/>
      <w:pPr>
        <w:tabs>
          <w:tab w:val="num" w:pos="1008"/>
        </w:tabs>
        <w:ind w:left="1008" w:hanging="1008"/>
      </w:pPr>
      <w:rPr>
        <w:rFonts w:ascii="Arial" w:hAnsi="Arial" w:cs="Times New Roman" w:hint="default"/>
        <w:b/>
        <w:i w:val="0"/>
        <w:sz w:val="20"/>
      </w:rPr>
    </w:lvl>
    <w:lvl w:ilvl="5">
      <w:start w:val="1"/>
      <w:numFmt w:val="decimal"/>
      <w:lvlText w:val="%1.%2.%3.%4.%5.%6"/>
      <w:lvlJc w:val="left"/>
      <w:pPr>
        <w:tabs>
          <w:tab w:val="num" w:pos="1152"/>
        </w:tabs>
        <w:ind w:left="1152" w:hanging="1152"/>
      </w:pPr>
      <w:rPr>
        <w:rFonts w:ascii="Arial" w:hAnsi="Arial" w:cs="Times New Roman" w:hint="default"/>
        <w:b/>
        <w:i w:val="0"/>
        <w:sz w:val="20"/>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2" w15:restartNumberingAfterBreak="0">
    <w:nsid w:val="2E856334"/>
    <w:multiLevelType w:val="multilevel"/>
    <w:tmpl w:val="420876E0"/>
    <w:lvl w:ilvl="0">
      <w:start w:val="1"/>
      <w:numFmt w:val="decimal"/>
      <w:pStyle w:val="Heading1"/>
      <w:lvlText w:val="%1"/>
      <w:lvlJc w:val="left"/>
      <w:pPr>
        <w:tabs>
          <w:tab w:val="num" w:pos="432"/>
        </w:tabs>
        <w:ind w:left="432" w:hanging="432"/>
      </w:pPr>
      <w:rPr>
        <w:rFonts w:cs="Times New Roman" w:hint="default"/>
        <w:b/>
        <w:i w:val="0"/>
        <w:sz w:val="20"/>
      </w:rPr>
    </w:lvl>
    <w:lvl w:ilvl="1">
      <w:start w:val="1"/>
      <w:numFmt w:val="decimal"/>
      <w:pStyle w:val="Heading2"/>
      <w:lvlText w:val="%1.%2"/>
      <w:lvlJc w:val="left"/>
      <w:pPr>
        <w:tabs>
          <w:tab w:val="num" w:pos="576"/>
        </w:tabs>
        <w:ind w:left="576" w:hanging="576"/>
      </w:pPr>
      <w:rPr>
        <w:rFonts w:ascii="Arial" w:hAnsi="Arial" w:cs="Times New Roman" w:hint="default"/>
        <w:b/>
        <w:i w:val="0"/>
        <w:sz w:val="20"/>
      </w:rPr>
    </w:lvl>
    <w:lvl w:ilvl="2">
      <w:start w:val="1"/>
      <w:numFmt w:val="decimal"/>
      <w:pStyle w:val="Heading3"/>
      <w:lvlText w:val="%1.%2.%3"/>
      <w:lvlJc w:val="left"/>
      <w:pPr>
        <w:tabs>
          <w:tab w:val="num" w:pos="2280"/>
        </w:tabs>
        <w:ind w:left="2280" w:hanging="720"/>
      </w:pPr>
      <w:rPr>
        <w:rFonts w:cs="Times New Roman" w:hint="default"/>
        <w:b/>
        <w:i w:val="0"/>
        <w:sz w:val="20"/>
      </w:rPr>
    </w:lvl>
    <w:lvl w:ilvl="3">
      <w:start w:val="1"/>
      <w:numFmt w:val="decimal"/>
      <w:pStyle w:val="Heading4"/>
      <w:lvlText w:val="%1.%2.%3.%4"/>
      <w:lvlJc w:val="left"/>
      <w:pPr>
        <w:tabs>
          <w:tab w:val="num" w:pos="864"/>
        </w:tabs>
        <w:ind w:left="864" w:hanging="864"/>
      </w:pPr>
      <w:rPr>
        <w:rFonts w:ascii="Arial" w:hAnsi="Arial" w:cs="Times New Roman" w:hint="default"/>
        <w:b/>
        <w:i w:val="0"/>
        <w:sz w:val="20"/>
      </w:rPr>
    </w:lvl>
    <w:lvl w:ilvl="4">
      <w:start w:val="1"/>
      <w:numFmt w:val="decimal"/>
      <w:pStyle w:val="Heading5"/>
      <w:lvlText w:val="%1.%2.%3.%4.%5"/>
      <w:lvlJc w:val="left"/>
      <w:pPr>
        <w:tabs>
          <w:tab w:val="num" w:pos="1008"/>
        </w:tabs>
        <w:ind w:left="1008" w:hanging="1008"/>
      </w:pPr>
      <w:rPr>
        <w:rFonts w:ascii="Arial" w:hAnsi="Arial" w:cs="Times New Roman" w:hint="default"/>
        <w:b/>
        <w:i w:val="0"/>
        <w:sz w:val="20"/>
      </w:rPr>
    </w:lvl>
    <w:lvl w:ilvl="5">
      <w:start w:val="1"/>
      <w:numFmt w:val="decimal"/>
      <w:pStyle w:val="Heading6"/>
      <w:lvlText w:val="%1.%2.%3.%4.%5.%6"/>
      <w:lvlJc w:val="left"/>
      <w:pPr>
        <w:tabs>
          <w:tab w:val="num" w:pos="1152"/>
        </w:tabs>
        <w:ind w:left="1152" w:hanging="1152"/>
      </w:pPr>
      <w:rPr>
        <w:rFonts w:ascii="Arial" w:hAnsi="Arial" w:cs="Times New Roman" w:hint="default"/>
        <w:b/>
        <w:i w:val="0"/>
        <w:sz w:val="20"/>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3" w15:restartNumberingAfterBreak="0">
    <w:nsid w:val="4560423D"/>
    <w:multiLevelType w:val="multilevel"/>
    <w:tmpl w:val="DB40D592"/>
    <w:lvl w:ilvl="0">
      <w:start w:val="1"/>
      <w:numFmt w:val="decimal"/>
      <w:pStyle w:val="EmdeskHeadline1"/>
      <w:lvlText w:val="%1."/>
      <w:lvlJc w:val="left"/>
      <w:pPr>
        <w:tabs>
          <w:tab w:val="num" w:pos="360"/>
        </w:tabs>
        <w:ind w:left="360" w:hanging="360"/>
      </w:pPr>
      <w:rPr>
        <w:rFonts w:cs="Times New Roman" w:hint="default"/>
      </w:rPr>
    </w:lvl>
    <w:lvl w:ilvl="1">
      <w:start w:val="1"/>
      <w:numFmt w:val="decimal"/>
      <w:pStyle w:val="EmdeskHeadline2"/>
      <w:lvlText w:val="%1.%2."/>
      <w:lvlJc w:val="left"/>
      <w:pPr>
        <w:tabs>
          <w:tab w:val="num" w:pos="360"/>
        </w:tabs>
        <w:ind w:left="360" w:hanging="360"/>
      </w:pPr>
      <w:rPr>
        <w:rFonts w:cs="Times New Roman" w:hint="default"/>
      </w:rPr>
    </w:lvl>
    <w:lvl w:ilvl="2">
      <w:start w:val="1"/>
      <w:numFmt w:val="decimal"/>
      <w:pStyle w:val="EmdeskHeadline3"/>
      <w:lvlText w:val="%1.%2.%3."/>
      <w:lvlJc w:val="left"/>
      <w:pPr>
        <w:tabs>
          <w:tab w:val="num" w:pos="360"/>
        </w:tabs>
        <w:ind w:left="360" w:hanging="360"/>
      </w:pPr>
      <w:rPr>
        <w:rFonts w:cs="Times New Roman" w:hint="default"/>
      </w:rPr>
    </w:lvl>
    <w:lvl w:ilvl="3">
      <w:start w:val="1"/>
      <w:numFmt w:val="decimal"/>
      <w:lvlText w:val="%1.%2.%3.%4."/>
      <w:lvlJc w:val="left"/>
      <w:pPr>
        <w:tabs>
          <w:tab w:val="num" w:pos="360"/>
        </w:tabs>
        <w:ind w:left="360" w:hanging="360"/>
      </w:pPr>
      <w:rPr>
        <w:rFonts w:cs="Times New Roman" w:hint="default"/>
      </w:rPr>
    </w:lvl>
    <w:lvl w:ilvl="4">
      <w:start w:val="1"/>
      <w:numFmt w:val="decimal"/>
      <w:lvlText w:val="%1.%2.%3.%4.%5."/>
      <w:lvlJc w:val="left"/>
      <w:pPr>
        <w:tabs>
          <w:tab w:val="num" w:pos="360"/>
        </w:tabs>
        <w:ind w:left="360" w:hanging="360"/>
      </w:pPr>
      <w:rPr>
        <w:rFonts w:cs="Times New Roman" w:hint="default"/>
      </w:rPr>
    </w:lvl>
    <w:lvl w:ilvl="5">
      <w:start w:val="1"/>
      <w:numFmt w:val="decimal"/>
      <w:lvlText w:val="%1.%2.%3.%4.%5.%6."/>
      <w:lvlJc w:val="left"/>
      <w:pPr>
        <w:tabs>
          <w:tab w:val="num" w:pos="360"/>
        </w:tabs>
        <w:ind w:left="360" w:hanging="360"/>
      </w:pPr>
      <w:rPr>
        <w:rFonts w:cs="Times New Roman" w:hint="default"/>
      </w:rPr>
    </w:lvl>
    <w:lvl w:ilvl="6">
      <w:start w:val="1"/>
      <w:numFmt w:val="decimal"/>
      <w:lvlText w:val="%1.%2.%3.%4.%5.%6.%7."/>
      <w:lvlJc w:val="left"/>
      <w:pPr>
        <w:tabs>
          <w:tab w:val="num" w:pos="360"/>
        </w:tabs>
        <w:ind w:left="360" w:hanging="360"/>
      </w:pPr>
      <w:rPr>
        <w:rFonts w:cs="Times New Roman" w:hint="default"/>
      </w:rPr>
    </w:lvl>
    <w:lvl w:ilvl="7">
      <w:start w:val="1"/>
      <w:numFmt w:val="decimal"/>
      <w:lvlText w:val="%1.%2.%3.%4.%5.%6.%7.%8."/>
      <w:lvlJc w:val="left"/>
      <w:pPr>
        <w:tabs>
          <w:tab w:val="num" w:pos="360"/>
        </w:tabs>
        <w:ind w:left="360" w:hanging="360"/>
      </w:pPr>
      <w:rPr>
        <w:rFonts w:cs="Times New Roman" w:hint="default"/>
      </w:rPr>
    </w:lvl>
    <w:lvl w:ilvl="8">
      <w:start w:val="1"/>
      <w:numFmt w:val="decimal"/>
      <w:lvlText w:val="%1.%2.%3.%4.%5.%6.%7.%8.%9."/>
      <w:lvlJc w:val="left"/>
      <w:pPr>
        <w:tabs>
          <w:tab w:val="num" w:pos="360"/>
        </w:tabs>
        <w:ind w:left="360" w:hanging="360"/>
      </w:pPr>
      <w:rPr>
        <w:rFonts w:cs="Times New Roman" w:hint="default"/>
      </w:rPr>
    </w:lvl>
  </w:abstractNum>
  <w:abstractNum w:abstractNumId="14" w15:restartNumberingAfterBreak="0">
    <w:nsid w:val="674813AA"/>
    <w:multiLevelType w:val="hybridMultilevel"/>
    <w:tmpl w:val="4CE8EB3A"/>
    <w:lvl w:ilvl="0" w:tplc="0407000F">
      <w:start w:val="1"/>
      <w:numFmt w:val="decimal"/>
      <w:lvlText w:val="%1."/>
      <w:lvlJc w:val="left"/>
      <w:pPr>
        <w:ind w:left="644"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D323E68"/>
    <w:multiLevelType w:val="multilevel"/>
    <w:tmpl w:val="C9344C9A"/>
    <w:lvl w:ilvl="0">
      <w:start w:val="1"/>
      <w:numFmt w:val="decimal"/>
      <w:lvlText w:val="%1"/>
      <w:lvlJc w:val="left"/>
      <w:pPr>
        <w:tabs>
          <w:tab w:val="num" w:pos="432"/>
        </w:tabs>
        <w:ind w:left="431" w:hanging="431"/>
      </w:pPr>
      <w:rPr>
        <w:rFonts w:cs="Times New Roman" w:hint="default"/>
        <w:b/>
        <w:i w:val="0"/>
        <w:sz w:val="20"/>
      </w:rPr>
    </w:lvl>
    <w:lvl w:ilvl="1">
      <w:start w:val="1"/>
      <w:numFmt w:val="lowerLetter"/>
      <w:lvlText w:val="%1.%2"/>
      <w:lvlJc w:val="left"/>
      <w:pPr>
        <w:tabs>
          <w:tab w:val="num" w:pos="432"/>
        </w:tabs>
        <w:ind w:left="431" w:hanging="431"/>
      </w:pPr>
      <w:rPr>
        <w:rFonts w:ascii="Arial" w:hAnsi="Arial" w:cs="Times New Roman" w:hint="default"/>
        <w:b/>
        <w:i w:val="0"/>
        <w:sz w:val="20"/>
      </w:rPr>
    </w:lvl>
    <w:lvl w:ilvl="2">
      <w:start w:val="1"/>
      <w:numFmt w:val="lowerLetter"/>
      <w:lvlText w:val="%1.%2.%3"/>
      <w:lvlJc w:val="left"/>
      <w:pPr>
        <w:tabs>
          <w:tab w:val="num" w:pos="432"/>
        </w:tabs>
        <w:ind w:left="431" w:hanging="431"/>
      </w:pPr>
      <w:rPr>
        <w:rFonts w:cs="Times New Roman" w:hint="default"/>
        <w:b/>
        <w:i w:val="0"/>
        <w:sz w:val="20"/>
      </w:rPr>
    </w:lvl>
    <w:lvl w:ilvl="3">
      <w:start w:val="1"/>
      <w:numFmt w:val="lowerLetter"/>
      <w:lvlText w:val="%1.%2.%3.%4"/>
      <w:lvlJc w:val="left"/>
      <w:pPr>
        <w:tabs>
          <w:tab w:val="num" w:pos="432"/>
        </w:tabs>
        <w:ind w:left="431" w:hanging="431"/>
      </w:pPr>
      <w:rPr>
        <w:rFonts w:ascii="Arial" w:hAnsi="Arial" w:cs="Times New Roman" w:hint="default"/>
        <w:b/>
        <w:i w:val="0"/>
        <w:sz w:val="20"/>
      </w:rPr>
    </w:lvl>
    <w:lvl w:ilvl="4">
      <w:start w:val="1"/>
      <w:numFmt w:val="decimal"/>
      <w:lvlText w:val="%1.%2.%3.%4.%5"/>
      <w:lvlJc w:val="left"/>
      <w:pPr>
        <w:tabs>
          <w:tab w:val="num" w:pos="432"/>
        </w:tabs>
        <w:ind w:left="431" w:hanging="431"/>
      </w:pPr>
      <w:rPr>
        <w:rFonts w:ascii="Arial" w:hAnsi="Arial" w:cs="Times New Roman" w:hint="default"/>
        <w:b/>
        <w:i w:val="0"/>
        <w:sz w:val="20"/>
      </w:rPr>
    </w:lvl>
    <w:lvl w:ilvl="5">
      <w:start w:val="1"/>
      <w:numFmt w:val="decimal"/>
      <w:lvlText w:val="%1.%2.%3.%4.%5.%6"/>
      <w:lvlJc w:val="left"/>
      <w:pPr>
        <w:tabs>
          <w:tab w:val="num" w:pos="432"/>
        </w:tabs>
        <w:ind w:left="431" w:hanging="431"/>
      </w:pPr>
      <w:rPr>
        <w:rFonts w:ascii="Arial" w:hAnsi="Arial" w:cs="Times New Roman" w:hint="default"/>
        <w:b/>
        <w:i w:val="0"/>
        <w:sz w:val="20"/>
      </w:rPr>
    </w:lvl>
    <w:lvl w:ilvl="6">
      <w:start w:val="1"/>
      <w:numFmt w:val="decimal"/>
      <w:lvlText w:val="%1.%2.%3.%4.%5.%6.%7"/>
      <w:lvlJc w:val="left"/>
      <w:pPr>
        <w:tabs>
          <w:tab w:val="num" w:pos="432"/>
        </w:tabs>
        <w:ind w:left="431" w:hanging="431"/>
      </w:pPr>
      <w:rPr>
        <w:rFonts w:cs="Times New Roman" w:hint="default"/>
      </w:rPr>
    </w:lvl>
    <w:lvl w:ilvl="7">
      <w:start w:val="1"/>
      <w:numFmt w:val="decimal"/>
      <w:lvlText w:val="%1.%2.%3.%4.%5.%6.%7.%8"/>
      <w:lvlJc w:val="left"/>
      <w:pPr>
        <w:tabs>
          <w:tab w:val="num" w:pos="432"/>
        </w:tabs>
        <w:ind w:left="431" w:hanging="431"/>
      </w:pPr>
      <w:rPr>
        <w:rFonts w:cs="Times New Roman" w:hint="default"/>
      </w:rPr>
    </w:lvl>
    <w:lvl w:ilvl="8">
      <w:start w:val="1"/>
      <w:numFmt w:val="decimal"/>
      <w:lvlText w:val="%1.%2.%3.%4.%5.%6.%7.%8.%9"/>
      <w:lvlJc w:val="left"/>
      <w:pPr>
        <w:tabs>
          <w:tab w:val="num" w:pos="432"/>
        </w:tabs>
        <w:ind w:left="431" w:hanging="431"/>
      </w:pPr>
      <w:rPr>
        <w:rFonts w:cs="Times New Roman" w:hint="default"/>
      </w:rPr>
    </w:lvl>
  </w:abstractNum>
  <w:num w:numId="1">
    <w:abstractNumId w:val="12"/>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4"/>
  </w:num>
  <w:num w:numId="15">
    <w:abstractNumId w:val="10"/>
  </w:num>
  <w:num w:numId="16">
    <w:abstractNumId w:val="11"/>
  </w:num>
  <w:num w:numId="17">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708"/>
  <w:hyphenationZone w:val="425"/>
  <w:drawingGridHorizontalSpacing w:val="110"/>
  <w:displayHorizont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2431"/>
    <w:rsid w:val="00000961"/>
    <w:rsid w:val="0000117D"/>
    <w:rsid w:val="00001638"/>
    <w:rsid w:val="00001DC5"/>
    <w:rsid w:val="00002A2F"/>
    <w:rsid w:val="00002AF4"/>
    <w:rsid w:val="00003464"/>
    <w:rsid w:val="0000592F"/>
    <w:rsid w:val="00005F58"/>
    <w:rsid w:val="00007680"/>
    <w:rsid w:val="00007ECF"/>
    <w:rsid w:val="00010C9C"/>
    <w:rsid w:val="00010D98"/>
    <w:rsid w:val="00011747"/>
    <w:rsid w:val="00011B4B"/>
    <w:rsid w:val="00013163"/>
    <w:rsid w:val="000146C2"/>
    <w:rsid w:val="00015C47"/>
    <w:rsid w:val="0001774C"/>
    <w:rsid w:val="000211E2"/>
    <w:rsid w:val="0002349E"/>
    <w:rsid w:val="000249BB"/>
    <w:rsid w:val="000262AC"/>
    <w:rsid w:val="0002762E"/>
    <w:rsid w:val="0002773B"/>
    <w:rsid w:val="000320B5"/>
    <w:rsid w:val="000324C0"/>
    <w:rsid w:val="00032F36"/>
    <w:rsid w:val="00033F0E"/>
    <w:rsid w:val="00034FA9"/>
    <w:rsid w:val="00036177"/>
    <w:rsid w:val="00036610"/>
    <w:rsid w:val="0003768B"/>
    <w:rsid w:val="00040856"/>
    <w:rsid w:val="000417A9"/>
    <w:rsid w:val="00042DEF"/>
    <w:rsid w:val="00043083"/>
    <w:rsid w:val="00044EFE"/>
    <w:rsid w:val="00044F05"/>
    <w:rsid w:val="00045839"/>
    <w:rsid w:val="00045C0A"/>
    <w:rsid w:val="00046483"/>
    <w:rsid w:val="0004690B"/>
    <w:rsid w:val="00050727"/>
    <w:rsid w:val="00050B47"/>
    <w:rsid w:val="00050C56"/>
    <w:rsid w:val="00052877"/>
    <w:rsid w:val="00052BA5"/>
    <w:rsid w:val="00052D8A"/>
    <w:rsid w:val="000536BD"/>
    <w:rsid w:val="00053CCD"/>
    <w:rsid w:val="00054501"/>
    <w:rsid w:val="00054660"/>
    <w:rsid w:val="00054F43"/>
    <w:rsid w:val="00055709"/>
    <w:rsid w:val="00056929"/>
    <w:rsid w:val="00056E24"/>
    <w:rsid w:val="0005748B"/>
    <w:rsid w:val="0006003F"/>
    <w:rsid w:val="00060FCB"/>
    <w:rsid w:val="000652DF"/>
    <w:rsid w:val="00067243"/>
    <w:rsid w:val="00071AB5"/>
    <w:rsid w:val="00073429"/>
    <w:rsid w:val="00075FE3"/>
    <w:rsid w:val="00076A32"/>
    <w:rsid w:val="00076B4E"/>
    <w:rsid w:val="000778DC"/>
    <w:rsid w:val="00077926"/>
    <w:rsid w:val="00081438"/>
    <w:rsid w:val="00081459"/>
    <w:rsid w:val="000832C0"/>
    <w:rsid w:val="0008443E"/>
    <w:rsid w:val="00084C72"/>
    <w:rsid w:val="000856E5"/>
    <w:rsid w:val="00085A59"/>
    <w:rsid w:val="00086026"/>
    <w:rsid w:val="000863FF"/>
    <w:rsid w:val="00086AB5"/>
    <w:rsid w:val="00086EEB"/>
    <w:rsid w:val="000909BB"/>
    <w:rsid w:val="00091F18"/>
    <w:rsid w:val="000934D2"/>
    <w:rsid w:val="000957AE"/>
    <w:rsid w:val="00095BB6"/>
    <w:rsid w:val="0009635D"/>
    <w:rsid w:val="000963A3"/>
    <w:rsid w:val="000970B8"/>
    <w:rsid w:val="000A0C94"/>
    <w:rsid w:val="000A1704"/>
    <w:rsid w:val="000A3A83"/>
    <w:rsid w:val="000A4BE6"/>
    <w:rsid w:val="000A6E09"/>
    <w:rsid w:val="000A6EBC"/>
    <w:rsid w:val="000A6F9C"/>
    <w:rsid w:val="000A76E4"/>
    <w:rsid w:val="000A7CEE"/>
    <w:rsid w:val="000B14A1"/>
    <w:rsid w:val="000B1585"/>
    <w:rsid w:val="000B31B0"/>
    <w:rsid w:val="000B4A2D"/>
    <w:rsid w:val="000B4E2C"/>
    <w:rsid w:val="000B5DE1"/>
    <w:rsid w:val="000B66CB"/>
    <w:rsid w:val="000C14B6"/>
    <w:rsid w:val="000C1D7C"/>
    <w:rsid w:val="000C2002"/>
    <w:rsid w:val="000C2767"/>
    <w:rsid w:val="000C2F0E"/>
    <w:rsid w:val="000C6383"/>
    <w:rsid w:val="000C6B81"/>
    <w:rsid w:val="000D1662"/>
    <w:rsid w:val="000D22AD"/>
    <w:rsid w:val="000D3AD6"/>
    <w:rsid w:val="000D3F23"/>
    <w:rsid w:val="000D3FFB"/>
    <w:rsid w:val="000D47EA"/>
    <w:rsid w:val="000D628E"/>
    <w:rsid w:val="000D7CF4"/>
    <w:rsid w:val="000E014B"/>
    <w:rsid w:val="000E03E9"/>
    <w:rsid w:val="000E3304"/>
    <w:rsid w:val="000E3B1A"/>
    <w:rsid w:val="000E3BE1"/>
    <w:rsid w:val="000E607C"/>
    <w:rsid w:val="000E674E"/>
    <w:rsid w:val="000F1A94"/>
    <w:rsid w:val="000F22AB"/>
    <w:rsid w:val="000F2FEF"/>
    <w:rsid w:val="000F5D21"/>
    <w:rsid w:val="000F5F5C"/>
    <w:rsid w:val="000F7C54"/>
    <w:rsid w:val="000F7E12"/>
    <w:rsid w:val="001036D4"/>
    <w:rsid w:val="00104FCB"/>
    <w:rsid w:val="00105E3C"/>
    <w:rsid w:val="00105F7F"/>
    <w:rsid w:val="0010632F"/>
    <w:rsid w:val="00107453"/>
    <w:rsid w:val="00107A58"/>
    <w:rsid w:val="00110E20"/>
    <w:rsid w:val="00112330"/>
    <w:rsid w:val="00112EDE"/>
    <w:rsid w:val="00112FA2"/>
    <w:rsid w:val="00114BF3"/>
    <w:rsid w:val="00114D71"/>
    <w:rsid w:val="00116226"/>
    <w:rsid w:val="001200E6"/>
    <w:rsid w:val="001205C5"/>
    <w:rsid w:val="00121E71"/>
    <w:rsid w:val="0012335F"/>
    <w:rsid w:val="00123792"/>
    <w:rsid w:val="0012532B"/>
    <w:rsid w:val="001271C1"/>
    <w:rsid w:val="00130248"/>
    <w:rsid w:val="00130937"/>
    <w:rsid w:val="001313BE"/>
    <w:rsid w:val="00132606"/>
    <w:rsid w:val="0013330D"/>
    <w:rsid w:val="001334DD"/>
    <w:rsid w:val="001342B1"/>
    <w:rsid w:val="00134B35"/>
    <w:rsid w:val="00134C8F"/>
    <w:rsid w:val="00136417"/>
    <w:rsid w:val="00136F0B"/>
    <w:rsid w:val="001372E3"/>
    <w:rsid w:val="001404D5"/>
    <w:rsid w:val="0014061F"/>
    <w:rsid w:val="001411BE"/>
    <w:rsid w:val="001413EA"/>
    <w:rsid w:val="00143ACF"/>
    <w:rsid w:val="00146A8A"/>
    <w:rsid w:val="001479A5"/>
    <w:rsid w:val="00150CEA"/>
    <w:rsid w:val="001527DB"/>
    <w:rsid w:val="00152BF9"/>
    <w:rsid w:val="001548BD"/>
    <w:rsid w:val="00157577"/>
    <w:rsid w:val="00157C31"/>
    <w:rsid w:val="0016035D"/>
    <w:rsid w:val="00160959"/>
    <w:rsid w:val="001613DE"/>
    <w:rsid w:val="00161DDE"/>
    <w:rsid w:val="001622AF"/>
    <w:rsid w:val="00162CBB"/>
    <w:rsid w:val="00162EA6"/>
    <w:rsid w:val="00163742"/>
    <w:rsid w:val="00164503"/>
    <w:rsid w:val="00165F41"/>
    <w:rsid w:val="00166570"/>
    <w:rsid w:val="00166760"/>
    <w:rsid w:val="00167144"/>
    <w:rsid w:val="00167329"/>
    <w:rsid w:val="00170CB8"/>
    <w:rsid w:val="00171CC3"/>
    <w:rsid w:val="001726B1"/>
    <w:rsid w:val="001733DB"/>
    <w:rsid w:val="001748DE"/>
    <w:rsid w:val="0017524A"/>
    <w:rsid w:val="001757A2"/>
    <w:rsid w:val="00175D0A"/>
    <w:rsid w:val="00175F5E"/>
    <w:rsid w:val="00176997"/>
    <w:rsid w:val="00176EB1"/>
    <w:rsid w:val="00177568"/>
    <w:rsid w:val="001825A6"/>
    <w:rsid w:val="00182F8D"/>
    <w:rsid w:val="0018359B"/>
    <w:rsid w:val="00183B9C"/>
    <w:rsid w:val="0018467C"/>
    <w:rsid w:val="00187453"/>
    <w:rsid w:val="00191697"/>
    <w:rsid w:val="001917D5"/>
    <w:rsid w:val="00191A96"/>
    <w:rsid w:val="0019253F"/>
    <w:rsid w:val="00194F8D"/>
    <w:rsid w:val="0019615C"/>
    <w:rsid w:val="001966E5"/>
    <w:rsid w:val="00196AB0"/>
    <w:rsid w:val="001970BA"/>
    <w:rsid w:val="001A161C"/>
    <w:rsid w:val="001A1FA5"/>
    <w:rsid w:val="001A241F"/>
    <w:rsid w:val="001A2537"/>
    <w:rsid w:val="001A3013"/>
    <w:rsid w:val="001A3346"/>
    <w:rsid w:val="001A3691"/>
    <w:rsid w:val="001A3E10"/>
    <w:rsid w:val="001A5C14"/>
    <w:rsid w:val="001A6BE8"/>
    <w:rsid w:val="001A78E5"/>
    <w:rsid w:val="001B05B6"/>
    <w:rsid w:val="001B30D7"/>
    <w:rsid w:val="001B4314"/>
    <w:rsid w:val="001B69D1"/>
    <w:rsid w:val="001B6BC0"/>
    <w:rsid w:val="001C0117"/>
    <w:rsid w:val="001C039F"/>
    <w:rsid w:val="001C10BB"/>
    <w:rsid w:val="001C1BEC"/>
    <w:rsid w:val="001C1C47"/>
    <w:rsid w:val="001C1D90"/>
    <w:rsid w:val="001C21CE"/>
    <w:rsid w:val="001C2852"/>
    <w:rsid w:val="001C2CBA"/>
    <w:rsid w:val="001C2E58"/>
    <w:rsid w:val="001C3051"/>
    <w:rsid w:val="001C4901"/>
    <w:rsid w:val="001C5AD3"/>
    <w:rsid w:val="001C6832"/>
    <w:rsid w:val="001C793F"/>
    <w:rsid w:val="001D1E0F"/>
    <w:rsid w:val="001D277C"/>
    <w:rsid w:val="001D4216"/>
    <w:rsid w:val="001D43E9"/>
    <w:rsid w:val="001D5361"/>
    <w:rsid w:val="001D5D99"/>
    <w:rsid w:val="001D60E4"/>
    <w:rsid w:val="001E0DFF"/>
    <w:rsid w:val="001E15F9"/>
    <w:rsid w:val="001E1B41"/>
    <w:rsid w:val="001E4D98"/>
    <w:rsid w:val="001E4EFA"/>
    <w:rsid w:val="001E51B2"/>
    <w:rsid w:val="001E6536"/>
    <w:rsid w:val="001E7048"/>
    <w:rsid w:val="001E75F3"/>
    <w:rsid w:val="001F021F"/>
    <w:rsid w:val="001F08C2"/>
    <w:rsid w:val="001F16B8"/>
    <w:rsid w:val="001F2251"/>
    <w:rsid w:val="001F3B14"/>
    <w:rsid w:val="001F4BAA"/>
    <w:rsid w:val="001F5951"/>
    <w:rsid w:val="001F5995"/>
    <w:rsid w:val="001F6B78"/>
    <w:rsid w:val="00200991"/>
    <w:rsid w:val="0020163A"/>
    <w:rsid w:val="002019BB"/>
    <w:rsid w:val="00202241"/>
    <w:rsid w:val="00202471"/>
    <w:rsid w:val="00205584"/>
    <w:rsid w:val="002057A0"/>
    <w:rsid w:val="002069B7"/>
    <w:rsid w:val="00207193"/>
    <w:rsid w:val="002107F5"/>
    <w:rsid w:val="00213346"/>
    <w:rsid w:val="00213723"/>
    <w:rsid w:val="00213DB1"/>
    <w:rsid w:val="002151DB"/>
    <w:rsid w:val="00215640"/>
    <w:rsid w:val="00216153"/>
    <w:rsid w:val="00216AC2"/>
    <w:rsid w:val="00216DD8"/>
    <w:rsid w:val="0021737C"/>
    <w:rsid w:val="00217C4D"/>
    <w:rsid w:val="00220296"/>
    <w:rsid w:val="002208A0"/>
    <w:rsid w:val="00224144"/>
    <w:rsid w:val="0022442F"/>
    <w:rsid w:val="00224E0E"/>
    <w:rsid w:val="002254F5"/>
    <w:rsid w:val="00230057"/>
    <w:rsid w:val="002300BA"/>
    <w:rsid w:val="00232E3F"/>
    <w:rsid w:val="0023328F"/>
    <w:rsid w:val="002334B3"/>
    <w:rsid w:val="00234DFD"/>
    <w:rsid w:val="00235D7A"/>
    <w:rsid w:val="00236E28"/>
    <w:rsid w:val="002401AD"/>
    <w:rsid w:val="00240532"/>
    <w:rsid w:val="0024460E"/>
    <w:rsid w:val="00246E7D"/>
    <w:rsid w:val="0024721D"/>
    <w:rsid w:val="00247476"/>
    <w:rsid w:val="00247924"/>
    <w:rsid w:val="002513CF"/>
    <w:rsid w:val="00251825"/>
    <w:rsid w:val="0025421B"/>
    <w:rsid w:val="00254760"/>
    <w:rsid w:val="00255290"/>
    <w:rsid w:val="00256794"/>
    <w:rsid w:val="0026135C"/>
    <w:rsid w:val="002649B0"/>
    <w:rsid w:val="00265528"/>
    <w:rsid w:val="0026580A"/>
    <w:rsid w:val="00266194"/>
    <w:rsid w:val="00266242"/>
    <w:rsid w:val="00267846"/>
    <w:rsid w:val="00271275"/>
    <w:rsid w:val="002713C7"/>
    <w:rsid w:val="00271C3D"/>
    <w:rsid w:val="002724A9"/>
    <w:rsid w:val="00274F8A"/>
    <w:rsid w:val="00275D0C"/>
    <w:rsid w:val="00276F02"/>
    <w:rsid w:val="0027715F"/>
    <w:rsid w:val="0028156F"/>
    <w:rsid w:val="00281B5F"/>
    <w:rsid w:val="002824D4"/>
    <w:rsid w:val="002838F4"/>
    <w:rsid w:val="002866DE"/>
    <w:rsid w:val="002868E8"/>
    <w:rsid w:val="00287A82"/>
    <w:rsid w:val="0029075E"/>
    <w:rsid w:val="002922EE"/>
    <w:rsid w:val="00292431"/>
    <w:rsid w:val="002924D9"/>
    <w:rsid w:val="002934C5"/>
    <w:rsid w:val="00294858"/>
    <w:rsid w:val="002959CF"/>
    <w:rsid w:val="00295C6D"/>
    <w:rsid w:val="00296AB3"/>
    <w:rsid w:val="00296BC3"/>
    <w:rsid w:val="002A00B2"/>
    <w:rsid w:val="002A045E"/>
    <w:rsid w:val="002A1E1C"/>
    <w:rsid w:val="002A5B20"/>
    <w:rsid w:val="002A68DA"/>
    <w:rsid w:val="002A7D9C"/>
    <w:rsid w:val="002B0619"/>
    <w:rsid w:val="002B136B"/>
    <w:rsid w:val="002B16BF"/>
    <w:rsid w:val="002B18A8"/>
    <w:rsid w:val="002B2365"/>
    <w:rsid w:val="002B36DE"/>
    <w:rsid w:val="002B370E"/>
    <w:rsid w:val="002B37F6"/>
    <w:rsid w:val="002B423B"/>
    <w:rsid w:val="002B4241"/>
    <w:rsid w:val="002B65BE"/>
    <w:rsid w:val="002B7489"/>
    <w:rsid w:val="002B778D"/>
    <w:rsid w:val="002B7AA2"/>
    <w:rsid w:val="002C0406"/>
    <w:rsid w:val="002C17E6"/>
    <w:rsid w:val="002C1BE2"/>
    <w:rsid w:val="002C1D91"/>
    <w:rsid w:val="002C3E53"/>
    <w:rsid w:val="002C412D"/>
    <w:rsid w:val="002C435A"/>
    <w:rsid w:val="002C5614"/>
    <w:rsid w:val="002C6876"/>
    <w:rsid w:val="002C6F6F"/>
    <w:rsid w:val="002C73C6"/>
    <w:rsid w:val="002D0BE2"/>
    <w:rsid w:val="002D126C"/>
    <w:rsid w:val="002D2644"/>
    <w:rsid w:val="002D47C5"/>
    <w:rsid w:val="002D4A8C"/>
    <w:rsid w:val="002D511B"/>
    <w:rsid w:val="002D5839"/>
    <w:rsid w:val="002D66ED"/>
    <w:rsid w:val="002D6ACA"/>
    <w:rsid w:val="002D6FAD"/>
    <w:rsid w:val="002D7605"/>
    <w:rsid w:val="002E04F9"/>
    <w:rsid w:val="002E17A9"/>
    <w:rsid w:val="002E1C61"/>
    <w:rsid w:val="002E2ADF"/>
    <w:rsid w:val="002E3532"/>
    <w:rsid w:val="002E3E67"/>
    <w:rsid w:val="002E4116"/>
    <w:rsid w:val="002E4758"/>
    <w:rsid w:val="002E56F6"/>
    <w:rsid w:val="002E7AD2"/>
    <w:rsid w:val="002E7D05"/>
    <w:rsid w:val="002F1B82"/>
    <w:rsid w:val="002F424B"/>
    <w:rsid w:val="002F46BE"/>
    <w:rsid w:val="002F5F47"/>
    <w:rsid w:val="002F7C5A"/>
    <w:rsid w:val="003009AC"/>
    <w:rsid w:val="00300CBF"/>
    <w:rsid w:val="0030308D"/>
    <w:rsid w:val="00303DFD"/>
    <w:rsid w:val="00305464"/>
    <w:rsid w:val="0030550F"/>
    <w:rsid w:val="003064AA"/>
    <w:rsid w:val="003070E6"/>
    <w:rsid w:val="0030711A"/>
    <w:rsid w:val="00310117"/>
    <w:rsid w:val="003105C1"/>
    <w:rsid w:val="00310A4A"/>
    <w:rsid w:val="00311B49"/>
    <w:rsid w:val="00311E22"/>
    <w:rsid w:val="00316020"/>
    <w:rsid w:val="0031649A"/>
    <w:rsid w:val="00316D17"/>
    <w:rsid w:val="00316E3E"/>
    <w:rsid w:val="00317B3E"/>
    <w:rsid w:val="00317FBA"/>
    <w:rsid w:val="0032059F"/>
    <w:rsid w:val="00322E81"/>
    <w:rsid w:val="00323019"/>
    <w:rsid w:val="00323E1B"/>
    <w:rsid w:val="00323EB7"/>
    <w:rsid w:val="003244E9"/>
    <w:rsid w:val="00324962"/>
    <w:rsid w:val="00325704"/>
    <w:rsid w:val="00325931"/>
    <w:rsid w:val="00326B4E"/>
    <w:rsid w:val="00330C85"/>
    <w:rsid w:val="0033102D"/>
    <w:rsid w:val="0033116A"/>
    <w:rsid w:val="00331245"/>
    <w:rsid w:val="0033160D"/>
    <w:rsid w:val="003333B7"/>
    <w:rsid w:val="003340D3"/>
    <w:rsid w:val="003349D5"/>
    <w:rsid w:val="00334B44"/>
    <w:rsid w:val="00336F71"/>
    <w:rsid w:val="00337480"/>
    <w:rsid w:val="0034394C"/>
    <w:rsid w:val="00343B5E"/>
    <w:rsid w:val="00343E8A"/>
    <w:rsid w:val="0034617E"/>
    <w:rsid w:val="00347E7E"/>
    <w:rsid w:val="003503F1"/>
    <w:rsid w:val="00350596"/>
    <w:rsid w:val="003508F1"/>
    <w:rsid w:val="003521B0"/>
    <w:rsid w:val="0035306C"/>
    <w:rsid w:val="0035614B"/>
    <w:rsid w:val="003575CD"/>
    <w:rsid w:val="00360112"/>
    <w:rsid w:val="00360EA3"/>
    <w:rsid w:val="00361B28"/>
    <w:rsid w:val="00362F80"/>
    <w:rsid w:val="00362FF8"/>
    <w:rsid w:val="00366C68"/>
    <w:rsid w:val="00366DB9"/>
    <w:rsid w:val="00372CB2"/>
    <w:rsid w:val="003744B7"/>
    <w:rsid w:val="00374FBD"/>
    <w:rsid w:val="00376366"/>
    <w:rsid w:val="0037686D"/>
    <w:rsid w:val="003774A6"/>
    <w:rsid w:val="00383B12"/>
    <w:rsid w:val="00383CC9"/>
    <w:rsid w:val="00384311"/>
    <w:rsid w:val="00384493"/>
    <w:rsid w:val="003865BF"/>
    <w:rsid w:val="003951CF"/>
    <w:rsid w:val="00395D20"/>
    <w:rsid w:val="00396093"/>
    <w:rsid w:val="003971CA"/>
    <w:rsid w:val="003A0EDA"/>
    <w:rsid w:val="003A2DC7"/>
    <w:rsid w:val="003A3629"/>
    <w:rsid w:val="003A7563"/>
    <w:rsid w:val="003B1CF1"/>
    <w:rsid w:val="003B212E"/>
    <w:rsid w:val="003B2514"/>
    <w:rsid w:val="003B2588"/>
    <w:rsid w:val="003B2A65"/>
    <w:rsid w:val="003B2B04"/>
    <w:rsid w:val="003B6E4A"/>
    <w:rsid w:val="003B6E7F"/>
    <w:rsid w:val="003B77FD"/>
    <w:rsid w:val="003B7EED"/>
    <w:rsid w:val="003C01BF"/>
    <w:rsid w:val="003C0356"/>
    <w:rsid w:val="003C06F9"/>
    <w:rsid w:val="003C1035"/>
    <w:rsid w:val="003C2D84"/>
    <w:rsid w:val="003C4544"/>
    <w:rsid w:val="003C5A28"/>
    <w:rsid w:val="003C6908"/>
    <w:rsid w:val="003C7025"/>
    <w:rsid w:val="003C75A4"/>
    <w:rsid w:val="003D08B3"/>
    <w:rsid w:val="003D2F22"/>
    <w:rsid w:val="003D60E6"/>
    <w:rsid w:val="003D63DA"/>
    <w:rsid w:val="003D736E"/>
    <w:rsid w:val="003D7508"/>
    <w:rsid w:val="003E18AE"/>
    <w:rsid w:val="003E1DD7"/>
    <w:rsid w:val="003E1F48"/>
    <w:rsid w:val="003E641C"/>
    <w:rsid w:val="003F0084"/>
    <w:rsid w:val="003F0300"/>
    <w:rsid w:val="003F0ABA"/>
    <w:rsid w:val="003F0E51"/>
    <w:rsid w:val="003F0FE5"/>
    <w:rsid w:val="003F2396"/>
    <w:rsid w:val="003F3B65"/>
    <w:rsid w:val="003F4E26"/>
    <w:rsid w:val="003F5341"/>
    <w:rsid w:val="003F677A"/>
    <w:rsid w:val="003F74F0"/>
    <w:rsid w:val="003F7C8E"/>
    <w:rsid w:val="0040118E"/>
    <w:rsid w:val="00401D71"/>
    <w:rsid w:val="0040264A"/>
    <w:rsid w:val="0040265F"/>
    <w:rsid w:val="004032EB"/>
    <w:rsid w:val="00406FBA"/>
    <w:rsid w:val="004073AC"/>
    <w:rsid w:val="00407D7B"/>
    <w:rsid w:val="00410E16"/>
    <w:rsid w:val="00412725"/>
    <w:rsid w:val="004143B1"/>
    <w:rsid w:val="004146B8"/>
    <w:rsid w:val="00414A7F"/>
    <w:rsid w:val="00415497"/>
    <w:rsid w:val="0041705F"/>
    <w:rsid w:val="004213DE"/>
    <w:rsid w:val="00424185"/>
    <w:rsid w:val="00424C24"/>
    <w:rsid w:val="00424CB3"/>
    <w:rsid w:val="00426650"/>
    <w:rsid w:val="0042684D"/>
    <w:rsid w:val="00427718"/>
    <w:rsid w:val="0042786B"/>
    <w:rsid w:val="00430DF6"/>
    <w:rsid w:val="00431226"/>
    <w:rsid w:val="00431495"/>
    <w:rsid w:val="00432080"/>
    <w:rsid w:val="00432EEC"/>
    <w:rsid w:val="00432EFB"/>
    <w:rsid w:val="00433B6E"/>
    <w:rsid w:val="00436DEB"/>
    <w:rsid w:val="004370BE"/>
    <w:rsid w:val="004373A0"/>
    <w:rsid w:val="004407DE"/>
    <w:rsid w:val="004412F9"/>
    <w:rsid w:val="004415D6"/>
    <w:rsid w:val="0044254D"/>
    <w:rsid w:val="00442D93"/>
    <w:rsid w:val="00443118"/>
    <w:rsid w:val="004435D8"/>
    <w:rsid w:val="00444FCE"/>
    <w:rsid w:val="0044554D"/>
    <w:rsid w:val="004468DA"/>
    <w:rsid w:val="00447CA9"/>
    <w:rsid w:val="004507EA"/>
    <w:rsid w:val="00451BD3"/>
    <w:rsid w:val="004520FB"/>
    <w:rsid w:val="00453C0C"/>
    <w:rsid w:val="0045445E"/>
    <w:rsid w:val="00456961"/>
    <w:rsid w:val="00456DA9"/>
    <w:rsid w:val="004622F5"/>
    <w:rsid w:val="004632D8"/>
    <w:rsid w:val="00467B17"/>
    <w:rsid w:val="00471BFE"/>
    <w:rsid w:val="00472518"/>
    <w:rsid w:val="0047329C"/>
    <w:rsid w:val="0047437B"/>
    <w:rsid w:val="00474715"/>
    <w:rsid w:val="004748E2"/>
    <w:rsid w:val="004753BC"/>
    <w:rsid w:val="00476CAE"/>
    <w:rsid w:val="004778A5"/>
    <w:rsid w:val="0048053D"/>
    <w:rsid w:val="004808F1"/>
    <w:rsid w:val="004815F0"/>
    <w:rsid w:val="00482213"/>
    <w:rsid w:val="00485EEA"/>
    <w:rsid w:val="004901F6"/>
    <w:rsid w:val="004905BA"/>
    <w:rsid w:val="00492395"/>
    <w:rsid w:val="004926E5"/>
    <w:rsid w:val="004927B9"/>
    <w:rsid w:val="00492DBB"/>
    <w:rsid w:val="004951E4"/>
    <w:rsid w:val="00496CDB"/>
    <w:rsid w:val="00497462"/>
    <w:rsid w:val="004A003D"/>
    <w:rsid w:val="004A3C12"/>
    <w:rsid w:val="004A3EF3"/>
    <w:rsid w:val="004A5175"/>
    <w:rsid w:val="004A6228"/>
    <w:rsid w:val="004A6899"/>
    <w:rsid w:val="004A76E3"/>
    <w:rsid w:val="004B0741"/>
    <w:rsid w:val="004B0EE0"/>
    <w:rsid w:val="004B0F36"/>
    <w:rsid w:val="004B15BD"/>
    <w:rsid w:val="004B2C41"/>
    <w:rsid w:val="004B4FE6"/>
    <w:rsid w:val="004B62CE"/>
    <w:rsid w:val="004B672D"/>
    <w:rsid w:val="004C005D"/>
    <w:rsid w:val="004C30FC"/>
    <w:rsid w:val="004C5BA6"/>
    <w:rsid w:val="004C5F46"/>
    <w:rsid w:val="004C621B"/>
    <w:rsid w:val="004C661C"/>
    <w:rsid w:val="004C77B7"/>
    <w:rsid w:val="004D0592"/>
    <w:rsid w:val="004D20AC"/>
    <w:rsid w:val="004D3687"/>
    <w:rsid w:val="004D3AFE"/>
    <w:rsid w:val="004D3C4B"/>
    <w:rsid w:val="004D4190"/>
    <w:rsid w:val="004D4CDB"/>
    <w:rsid w:val="004D55BC"/>
    <w:rsid w:val="004D5D74"/>
    <w:rsid w:val="004D7394"/>
    <w:rsid w:val="004D7BD7"/>
    <w:rsid w:val="004E0677"/>
    <w:rsid w:val="004E269E"/>
    <w:rsid w:val="004E31A8"/>
    <w:rsid w:val="004E331D"/>
    <w:rsid w:val="004E378D"/>
    <w:rsid w:val="004E496D"/>
    <w:rsid w:val="004E4984"/>
    <w:rsid w:val="004E4B74"/>
    <w:rsid w:val="004E57AC"/>
    <w:rsid w:val="004E5BC8"/>
    <w:rsid w:val="004E5D2A"/>
    <w:rsid w:val="004E6C09"/>
    <w:rsid w:val="004E6C0A"/>
    <w:rsid w:val="004E6F11"/>
    <w:rsid w:val="004E7E2B"/>
    <w:rsid w:val="004F002C"/>
    <w:rsid w:val="004F061D"/>
    <w:rsid w:val="004F1034"/>
    <w:rsid w:val="004F1AA8"/>
    <w:rsid w:val="004F20FE"/>
    <w:rsid w:val="004F7F0F"/>
    <w:rsid w:val="004F7F2B"/>
    <w:rsid w:val="0050027D"/>
    <w:rsid w:val="00500AA0"/>
    <w:rsid w:val="00501107"/>
    <w:rsid w:val="00501BFC"/>
    <w:rsid w:val="00502F97"/>
    <w:rsid w:val="0050377E"/>
    <w:rsid w:val="00505289"/>
    <w:rsid w:val="005060B8"/>
    <w:rsid w:val="00506A60"/>
    <w:rsid w:val="00506F39"/>
    <w:rsid w:val="00507120"/>
    <w:rsid w:val="005076D2"/>
    <w:rsid w:val="00507E93"/>
    <w:rsid w:val="00510C0B"/>
    <w:rsid w:val="0051136E"/>
    <w:rsid w:val="005113A8"/>
    <w:rsid w:val="00513475"/>
    <w:rsid w:val="00513776"/>
    <w:rsid w:val="00514056"/>
    <w:rsid w:val="0051416B"/>
    <w:rsid w:val="005143B8"/>
    <w:rsid w:val="00514615"/>
    <w:rsid w:val="005158BA"/>
    <w:rsid w:val="00516EB2"/>
    <w:rsid w:val="00520636"/>
    <w:rsid w:val="005237B9"/>
    <w:rsid w:val="00523C85"/>
    <w:rsid w:val="0052430D"/>
    <w:rsid w:val="00524E6C"/>
    <w:rsid w:val="00524F19"/>
    <w:rsid w:val="0053036D"/>
    <w:rsid w:val="005308ED"/>
    <w:rsid w:val="0053262F"/>
    <w:rsid w:val="00533EA2"/>
    <w:rsid w:val="00535F0D"/>
    <w:rsid w:val="00537AAE"/>
    <w:rsid w:val="00540CCD"/>
    <w:rsid w:val="0054294F"/>
    <w:rsid w:val="005434A5"/>
    <w:rsid w:val="00543DFA"/>
    <w:rsid w:val="00545496"/>
    <w:rsid w:val="0055079A"/>
    <w:rsid w:val="00551785"/>
    <w:rsid w:val="00554709"/>
    <w:rsid w:val="00554DD8"/>
    <w:rsid w:val="00555E45"/>
    <w:rsid w:val="005572EA"/>
    <w:rsid w:val="0055743D"/>
    <w:rsid w:val="005619CE"/>
    <w:rsid w:val="00561CA9"/>
    <w:rsid w:val="005672D5"/>
    <w:rsid w:val="0057044B"/>
    <w:rsid w:val="005704E8"/>
    <w:rsid w:val="00570CB9"/>
    <w:rsid w:val="0057142C"/>
    <w:rsid w:val="005715EF"/>
    <w:rsid w:val="0057268B"/>
    <w:rsid w:val="00572E9A"/>
    <w:rsid w:val="00574684"/>
    <w:rsid w:val="005774B7"/>
    <w:rsid w:val="0057759A"/>
    <w:rsid w:val="00577963"/>
    <w:rsid w:val="005804CE"/>
    <w:rsid w:val="00580CF6"/>
    <w:rsid w:val="0058197A"/>
    <w:rsid w:val="0058271D"/>
    <w:rsid w:val="005833D3"/>
    <w:rsid w:val="00583D2F"/>
    <w:rsid w:val="00584008"/>
    <w:rsid w:val="0058543E"/>
    <w:rsid w:val="00587FA4"/>
    <w:rsid w:val="00590D1B"/>
    <w:rsid w:val="00593794"/>
    <w:rsid w:val="005937F7"/>
    <w:rsid w:val="00593A48"/>
    <w:rsid w:val="0059426D"/>
    <w:rsid w:val="005955C9"/>
    <w:rsid w:val="005A0ED9"/>
    <w:rsid w:val="005A2B84"/>
    <w:rsid w:val="005A5C6E"/>
    <w:rsid w:val="005A609E"/>
    <w:rsid w:val="005A6DA6"/>
    <w:rsid w:val="005B0CBD"/>
    <w:rsid w:val="005B417E"/>
    <w:rsid w:val="005B4BF6"/>
    <w:rsid w:val="005B50B0"/>
    <w:rsid w:val="005B6F8C"/>
    <w:rsid w:val="005B7399"/>
    <w:rsid w:val="005B77E1"/>
    <w:rsid w:val="005C28A3"/>
    <w:rsid w:val="005C3906"/>
    <w:rsid w:val="005C4AB0"/>
    <w:rsid w:val="005C4C70"/>
    <w:rsid w:val="005C548F"/>
    <w:rsid w:val="005C6BA6"/>
    <w:rsid w:val="005C6BCB"/>
    <w:rsid w:val="005C7DE1"/>
    <w:rsid w:val="005D0689"/>
    <w:rsid w:val="005D0CF0"/>
    <w:rsid w:val="005D551A"/>
    <w:rsid w:val="005D58A7"/>
    <w:rsid w:val="005D77EC"/>
    <w:rsid w:val="005E022B"/>
    <w:rsid w:val="005E05C6"/>
    <w:rsid w:val="005E0D15"/>
    <w:rsid w:val="005E3D2B"/>
    <w:rsid w:val="005E53ED"/>
    <w:rsid w:val="005E5F57"/>
    <w:rsid w:val="005E680D"/>
    <w:rsid w:val="005F072B"/>
    <w:rsid w:val="005F40AB"/>
    <w:rsid w:val="005F47B6"/>
    <w:rsid w:val="005F5385"/>
    <w:rsid w:val="005F554E"/>
    <w:rsid w:val="005F58E1"/>
    <w:rsid w:val="005F5960"/>
    <w:rsid w:val="005F7320"/>
    <w:rsid w:val="005F7ED6"/>
    <w:rsid w:val="00600C48"/>
    <w:rsid w:val="00602797"/>
    <w:rsid w:val="00602E43"/>
    <w:rsid w:val="00603067"/>
    <w:rsid w:val="00603BB8"/>
    <w:rsid w:val="00605986"/>
    <w:rsid w:val="00607435"/>
    <w:rsid w:val="006076B5"/>
    <w:rsid w:val="00607A1B"/>
    <w:rsid w:val="00607C9D"/>
    <w:rsid w:val="00610670"/>
    <w:rsid w:val="00611F9C"/>
    <w:rsid w:val="006148A6"/>
    <w:rsid w:val="00616107"/>
    <w:rsid w:val="0061656E"/>
    <w:rsid w:val="006174CD"/>
    <w:rsid w:val="00622885"/>
    <w:rsid w:val="00622D49"/>
    <w:rsid w:val="006238E4"/>
    <w:rsid w:val="0062580B"/>
    <w:rsid w:val="00625941"/>
    <w:rsid w:val="006266D5"/>
    <w:rsid w:val="00630ED4"/>
    <w:rsid w:val="0063194D"/>
    <w:rsid w:val="006336AA"/>
    <w:rsid w:val="00634FB4"/>
    <w:rsid w:val="0063552E"/>
    <w:rsid w:val="00635D55"/>
    <w:rsid w:val="00635ED8"/>
    <w:rsid w:val="00635F6F"/>
    <w:rsid w:val="0064074E"/>
    <w:rsid w:val="0064147E"/>
    <w:rsid w:val="0064253C"/>
    <w:rsid w:val="00643D83"/>
    <w:rsid w:val="0064475A"/>
    <w:rsid w:val="00645551"/>
    <w:rsid w:val="00645562"/>
    <w:rsid w:val="00647A03"/>
    <w:rsid w:val="00651031"/>
    <w:rsid w:val="00651D96"/>
    <w:rsid w:val="006527A2"/>
    <w:rsid w:val="00652FD3"/>
    <w:rsid w:val="0065356F"/>
    <w:rsid w:val="006543D3"/>
    <w:rsid w:val="006549B1"/>
    <w:rsid w:val="00656A8D"/>
    <w:rsid w:val="00656C3E"/>
    <w:rsid w:val="00656E53"/>
    <w:rsid w:val="00657D94"/>
    <w:rsid w:val="006600A3"/>
    <w:rsid w:val="00660C0B"/>
    <w:rsid w:val="00661104"/>
    <w:rsid w:val="006613AB"/>
    <w:rsid w:val="006657DF"/>
    <w:rsid w:val="00671765"/>
    <w:rsid w:val="006717DF"/>
    <w:rsid w:val="00674415"/>
    <w:rsid w:val="00674957"/>
    <w:rsid w:val="00676808"/>
    <w:rsid w:val="00677E0B"/>
    <w:rsid w:val="00680EE5"/>
    <w:rsid w:val="00681124"/>
    <w:rsid w:val="00681B93"/>
    <w:rsid w:val="0068245C"/>
    <w:rsid w:val="00682F65"/>
    <w:rsid w:val="00685997"/>
    <w:rsid w:val="006922C9"/>
    <w:rsid w:val="006979DD"/>
    <w:rsid w:val="006A09E6"/>
    <w:rsid w:val="006A0AC9"/>
    <w:rsid w:val="006A0C59"/>
    <w:rsid w:val="006A3586"/>
    <w:rsid w:val="006A3D46"/>
    <w:rsid w:val="006A430E"/>
    <w:rsid w:val="006A55C5"/>
    <w:rsid w:val="006A562F"/>
    <w:rsid w:val="006A6AC9"/>
    <w:rsid w:val="006A6B63"/>
    <w:rsid w:val="006A7102"/>
    <w:rsid w:val="006A722C"/>
    <w:rsid w:val="006A7EEF"/>
    <w:rsid w:val="006B1A73"/>
    <w:rsid w:val="006B1B1A"/>
    <w:rsid w:val="006B1B47"/>
    <w:rsid w:val="006B346F"/>
    <w:rsid w:val="006B3BEB"/>
    <w:rsid w:val="006B3E03"/>
    <w:rsid w:val="006B5995"/>
    <w:rsid w:val="006B60CF"/>
    <w:rsid w:val="006C05A9"/>
    <w:rsid w:val="006C10D5"/>
    <w:rsid w:val="006C1320"/>
    <w:rsid w:val="006C19EB"/>
    <w:rsid w:val="006C2859"/>
    <w:rsid w:val="006C4CC4"/>
    <w:rsid w:val="006C5338"/>
    <w:rsid w:val="006C54D1"/>
    <w:rsid w:val="006C5AA1"/>
    <w:rsid w:val="006C668A"/>
    <w:rsid w:val="006D1105"/>
    <w:rsid w:val="006D16DC"/>
    <w:rsid w:val="006D29BA"/>
    <w:rsid w:val="006D2B7E"/>
    <w:rsid w:val="006D487C"/>
    <w:rsid w:val="006D6BF3"/>
    <w:rsid w:val="006D740B"/>
    <w:rsid w:val="006E181C"/>
    <w:rsid w:val="006E376D"/>
    <w:rsid w:val="006E4C3B"/>
    <w:rsid w:val="006E58E9"/>
    <w:rsid w:val="006E5983"/>
    <w:rsid w:val="006E666D"/>
    <w:rsid w:val="006F1E01"/>
    <w:rsid w:val="006F3693"/>
    <w:rsid w:val="006F39DA"/>
    <w:rsid w:val="006F71C4"/>
    <w:rsid w:val="00700755"/>
    <w:rsid w:val="00701221"/>
    <w:rsid w:val="00701B20"/>
    <w:rsid w:val="00701E23"/>
    <w:rsid w:val="00701FA6"/>
    <w:rsid w:val="0070230A"/>
    <w:rsid w:val="00703872"/>
    <w:rsid w:val="0070484D"/>
    <w:rsid w:val="007052C4"/>
    <w:rsid w:val="00705971"/>
    <w:rsid w:val="0070645B"/>
    <w:rsid w:val="00711883"/>
    <w:rsid w:val="007118DC"/>
    <w:rsid w:val="0071349E"/>
    <w:rsid w:val="00713D27"/>
    <w:rsid w:val="00714C84"/>
    <w:rsid w:val="007151FB"/>
    <w:rsid w:val="00715AFA"/>
    <w:rsid w:val="007168CA"/>
    <w:rsid w:val="00716AB6"/>
    <w:rsid w:val="00716E54"/>
    <w:rsid w:val="00717982"/>
    <w:rsid w:val="00720D77"/>
    <w:rsid w:val="007212C4"/>
    <w:rsid w:val="007220F6"/>
    <w:rsid w:val="00722BF6"/>
    <w:rsid w:val="00722BFD"/>
    <w:rsid w:val="00723697"/>
    <w:rsid w:val="00723E80"/>
    <w:rsid w:val="00724190"/>
    <w:rsid w:val="00724AB5"/>
    <w:rsid w:val="007251B0"/>
    <w:rsid w:val="007263D4"/>
    <w:rsid w:val="00726F34"/>
    <w:rsid w:val="00733967"/>
    <w:rsid w:val="007351AA"/>
    <w:rsid w:val="00736213"/>
    <w:rsid w:val="00737A8C"/>
    <w:rsid w:val="00740B4F"/>
    <w:rsid w:val="00740FA8"/>
    <w:rsid w:val="00741102"/>
    <w:rsid w:val="007415E1"/>
    <w:rsid w:val="00743F18"/>
    <w:rsid w:val="0074461C"/>
    <w:rsid w:val="00744CB3"/>
    <w:rsid w:val="0074611F"/>
    <w:rsid w:val="007463DC"/>
    <w:rsid w:val="0075129C"/>
    <w:rsid w:val="00751790"/>
    <w:rsid w:val="007520C5"/>
    <w:rsid w:val="00753C8C"/>
    <w:rsid w:val="007567EC"/>
    <w:rsid w:val="007603F8"/>
    <w:rsid w:val="00760728"/>
    <w:rsid w:val="0076072A"/>
    <w:rsid w:val="007623F4"/>
    <w:rsid w:val="00762958"/>
    <w:rsid w:val="00762F62"/>
    <w:rsid w:val="007635BC"/>
    <w:rsid w:val="00763803"/>
    <w:rsid w:val="00765786"/>
    <w:rsid w:val="00766038"/>
    <w:rsid w:val="007660D0"/>
    <w:rsid w:val="00766217"/>
    <w:rsid w:val="007678D0"/>
    <w:rsid w:val="007702DA"/>
    <w:rsid w:val="00770476"/>
    <w:rsid w:val="007712C4"/>
    <w:rsid w:val="0077372A"/>
    <w:rsid w:val="00774330"/>
    <w:rsid w:val="00775555"/>
    <w:rsid w:val="007760B9"/>
    <w:rsid w:val="007768CD"/>
    <w:rsid w:val="00776AB7"/>
    <w:rsid w:val="007772D6"/>
    <w:rsid w:val="00777A59"/>
    <w:rsid w:val="007800B7"/>
    <w:rsid w:val="0078090C"/>
    <w:rsid w:val="0078172E"/>
    <w:rsid w:val="0078343C"/>
    <w:rsid w:val="00787624"/>
    <w:rsid w:val="00787F4A"/>
    <w:rsid w:val="007906E0"/>
    <w:rsid w:val="007910E9"/>
    <w:rsid w:val="0079118F"/>
    <w:rsid w:val="00794196"/>
    <w:rsid w:val="0079591A"/>
    <w:rsid w:val="00795E28"/>
    <w:rsid w:val="00795F0E"/>
    <w:rsid w:val="007A0104"/>
    <w:rsid w:val="007A1AE8"/>
    <w:rsid w:val="007A2C4B"/>
    <w:rsid w:val="007A37C0"/>
    <w:rsid w:val="007A3E49"/>
    <w:rsid w:val="007B0466"/>
    <w:rsid w:val="007B0C45"/>
    <w:rsid w:val="007B1C9B"/>
    <w:rsid w:val="007B3C47"/>
    <w:rsid w:val="007B48BA"/>
    <w:rsid w:val="007B5C27"/>
    <w:rsid w:val="007B6044"/>
    <w:rsid w:val="007B6ADE"/>
    <w:rsid w:val="007B6AFB"/>
    <w:rsid w:val="007B7187"/>
    <w:rsid w:val="007B7332"/>
    <w:rsid w:val="007C2D58"/>
    <w:rsid w:val="007C3EF7"/>
    <w:rsid w:val="007C417D"/>
    <w:rsid w:val="007C5663"/>
    <w:rsid w:val="007C6309"/>
    <w:rsid w:val="007C6B0D"/>
    <w:rsid w:val="007C7F94"/>
    <w:rsid w:val="007D3E32"/>
    <w:rsid w:val="007D46E0"/>
    <w:rsid w:val="007D4B1E"/>
    <w:rsid w:val="007D597E"/>
    <w:rsid w:val="007D5C12"/>
    <w:rsid w:val="007D5D77"/>
    <w:rsid w:val="007D6375"/>
    <w:rsid w:val="007D6F7E"/>
    <w:rsid w:val="007D78E9"/>
    <w:rsid w:val="007D7BDC"/>
    <w:rsid w:val="007E0E4F"/>
    <w:rsid w:val="007E1541"/>
    <w:rsid w:val="007E18AC"/>
    <w:rsid w:val="007E2D0E"/>
    <w:rsid w:val="007E4910"/>
    <w:rsid w:val="007E501A"/>
    <w:rsid w:val="007E611F"/>
    <w:rsid w:val="007E6EEE"/>
    <w:rsid w:val="007F0928"/>
    <w:rsid w:val="007F0E10"/>
    <w:rsid w:val="007F121F"/>
    <w:rsid w:val="007F1520"/>
    <w:rsid w:val="007F2574"/>
    <w:rsid w:val="007F2D11"/>
    <w:rsid w:val="007F3750"/>
    <w:rsid w:val="007F3B9E"/>
    <w:rsid w:val="007F4A5A"/>
    <w:rsid w:val="007F588B"/>
    <w:rsid w:val="007F5D41"/>
    <w:rsid w:val="007F6DD8"/>
    <w:rsid w:val="007F7579"/>
    <w:rsid w:val="00801314"/>
    <w:rsid w:val="0080184F"/>
    <w:rsid w:val="00805043"/>
    <w:rsid w:val="00805934"/>
    <w:rsid w:val="00805A11"/>
    <w:rsid w:val="00806A41"/>
    <w:rsid w:val="0080728F"/>
    <w:rsid w:val="00810C42"/>
    <w:rsid w:val="00810EE6"/>
    <w:rsid w:val="008126B9"/>
    <w:rsid w:val="00813BF7"/>
    <w:rsid w:val="00813D76"/>
    <w:rsid w:val="00814A23"/>
    <w:rsid w:val="00814E88"/>
    <w:rsid w:val="00815AB4"/>
    <w:rsid w:val="00816221"/>
    <w:rsid w:val="008164EA"/>
    <w:rsid w:val="008177F1"/>
    <w:rsid w:val="00821912"/>
    <w:rsid w:val="008223CE"/>
    <w:rsid w:val="008232A7"/>
    <w:rsid w:val="00823531"/>
    <w:rsid w:val="008260A5"/>
    <w:rsid w:val="008276A0"/>
    <w:rsid w:val="0083011E"/>
    <w:rsid w:val="008318C5"/>
    <w:rsid w:val="00832A88"/>
    <w:rsid w:val="0083308A"/>
    <w:rsid w:val="008330FA"/>
    <w:rsid w:val="00833BD8"/>
    <w:rsid w:val="00835706"/>
    <w:rsid w:val="0083664A"/>
    <w:rsid w:val="00837038"/>
    <w:rsid w:val="00837138"/>
    <w:rsid w:val="00837F3F"/>
    <w:rsid w:val="008402F9"/>
    <w:rsid w:val="00840776"/>
    <w:rsid w:val="00840864"/>
    <w:rsid w:val="00841D0B"/>
    <w:rsid w:val="008423B9"/>
    <w:rsid w:val="00842E96"/>
    <w:rsid w:val="008439D5"/>
    <w:rsid w:val="00843E65"/>
    <w:rsid w:val="008453C5"/>
    <w:rsid w:val="00845BBF"/>
    <w:rsid w:val="00846AC5"/>
    <w:rsid w:val="00850F48"/>
    <w:rsid w:val="0085223C"/>
    <w:rsid w:val="00852538"/>
    <w:rsid w:val="008572E1"/>
    <w:rsid w:val="00857388"/>
    <w:rsid w:val="00860DEA"/>
    <w:rsid w:val="00862183"/>
    <w:rsid w:val="00863D9A"/>
    <w:rsid w:val="00865235"/>
    <w:rsid w:val="008664D3"/>
    <w:rsid w:val="00867032"/>
    <w:rsid w:val="00870EDF"/>
    <w:rsid w:val="00871EB6"/>
    <w:rsid w:val="00872A0E"/>
    <w:rsid w:val="00873885"/>
    <w:rsid w:val="008746EC"/>
    <w:rsid w:val="00874D11"/>
    <w:rsid w:val="008753F4"/>
    <w:rsid w:val="00881BC1"/>
    <w:rsid w:val="0088370C"/>
    <w:rsid w:val="00884744"/>
    <w:rsid w:val="00884952"/>
    <w:rsid w:val="008859DA"/>
    <w:rsid w:val="00885A8E"/>
    <w:rsid w:val="008871E1"/>
    <w:rsid w:val="008904CD"/>
    <w:rsid w:val="00890586"/>
    <w:rsid w:val="00890770"/>
    <w:rsid w:val="0089177F"/>
    <w:rsid w:val="00892D81"/>
    <w:rsid w:val="00893A30"/>
    <w:rsid w:val="0089473B"/>
    <w:rsid w:val="008951F8"/>
    <w:rsid w:val="00895916"/>
    <w:rsid w:val="008A0D6B"/>
    <w:rsid w:val="008A0F6E"/>
    <w:rsid w:val="008A11E3"/>
    <w:rsid w:val="008A1905"/>
    <w:rsid w:val="008A3397"/>
    <w:rsid w:val="008A402C"/>
    <w:rsid w:val="008A4843"/>
    <w:rsid w:val="008A5273"/>
    <w:rsid w:val="008A6282"/>
    <w:rsid w:val="008A7B0C"/>
    <w:rsid w:val="008A7C46"/>
    <w:rsid w:val="008B093E"/>
    <w:rsid w:val="008B0F3B"/>
    <w:rsid w:val="008B2479"/>
    <w:rsid w:val="008B2C4B"/>
    <w:rsid w:val="008B3063"/>
    <w:rsid w:val="008B3A42"/>
    <w:rsid w:val="008B506F"/>
    <w:rsid w:val="008B54FD"/>
    <w:rsid w:val="008B6659"/>
    <w:rsid w:val="008B6C53"/>
    <w:rsid w:val="008B7657"/>
    <w:rsid w:val="008B7E93"/>
    <w:rsid w:val="008C0250"/>
    <w:rsid w:val="008C10A6"/>
    <w:rsid w:val="008C2203"/>
    <w:rsid w:val="008C2315"/>
    <w:rsid w:val="008C2F94"/>
    <w:rsid w:val="008C510D"/>
    <w:rsid w:val="008C568F"/>
    <w:rsid w:val="008C5866"/>
    <w:rsid w:val="008C58F2"/>
    <w:rsid w:val="008D05BB"/>
    <w:rsid w:val="008D0B06"/>
    <w:rsid w:val="008D129F"/>
    <w:rsid w:val="008D1AF8"/>
    <w:rsid w:val="008D1C5E"/>
    <w:rsid w:val="008D5A23"/>
    <w:rsid w:val="008D63A0"/>
    <w:rsid w:val="008D75B8"/>
    <w:rsid w:val="008D7A6F"/>
    <w:rsid w:val="008E08D0"/>
    <w:rsid w:val="008E346E"/>
    <w:rsid w:val="008E3927"/>
    <w:rsid w:val="008E3AB8"/>
    <w:rsid w:val="008E4D80"/>
    <w:rsid w:val="008E55AE"/>
    <w:rsid w:val="008E5E58"/>
    <w:rsid w:val="008E708F"/>
    <w:rsid w:val="008F1694"/>
    <w:rsid w:val="008F2FA7"/>
    <w:rsid w:val="008F3C40"/>
    <w:rsid w:val="008F5066"/>
    <w:rsid w:val="008F619F"/>
    <w:rsid w:val="008F6354"/>
    <w:rsid w:val="008F64A3"/>
    <w:rsid w:val="008F6F36"/>
    <w:rsid w:val="00900FB7"/>
    <w:rsid w:val="009012B9"/>
    <w:rsid w:val="00901878"/>
    <w:rsid w:val="009020D5"/>
    <w:rsid w:val="00902952"/>
    <w:rsid w:val="00903DA5"/>
    <w:rsid w:val="009068A9"/>
    <w:rsid w:val="009077A4"/>
    <w:rsid w:val="00907E76"/>
    <w:rsid w:val="0091027A"/>
    <w:rsid w:val="009111C8"/>
    <w:rsid w:val="00911FC7"/>
    <w:rsid w:val="00913435"/>
    <w:rsid w:val="00913EB7"/>
    <w:rsid w:val="009164C8"/>
    <w:rsid w:val="00917F8D"/>
    <w:rsid w:val="00920542"/>
    <w:rsid w:val="00920B37"/>
    <w:rsid w:val="0092212F"/>
    <w:rsid w:val="00922712"/>
    <w:rsid w:val="009227F2"/>
    <w:rsid w:val="00923EDC"/>
    <w:rsid w:val="00926396"/>
    <w:rsid w:val="00927652"/>
    <w:rsid w:val="009277FF"/>
    <w:rsid w:val="009305D4"/>
    <w:rsid w:val="00930663"/>
    <w:rsid w:val="00931B86"/>
    <w:rsid w:val="009336F9"/>
    <w:rsid w:val="0093485B"/>
    <w:rsid w:val="00934B1A"/>
    <w:rsid w:val="00936203"/>
    <w:rsid w:val="00937CFF"/>
    <w:rsid w:val="0094075B"/>
    <w:rsid w:val="00940C7C"/>
    <w:rsid w:val="00941B0D"/>
    <w:rsid w:val="0094234B"/>
    <w:rsid w:val="00942CE1"/>
    <w:rsid w:val="00943B8D"/>
    <w:rsid w:val="0094498B"/>
    <w:rsid w:val="00945099"/>
    <w:rsid w:val="00947238"/>
    <w:rsid w:val="009511D5"/>
    <w:rsid w:val="00952E24"/>
    <w:rsid w:val="00953E61"/>
    <w:rsid w:val="0095457A"/>
    <w:rsid w:val="009548E7"/>
    <w:rsid w:val="00956207"/>
    <w:rsid w:val="00956376"/>
    <w:rsid w:val="00956EAD"/>
    <w:rsid w:val="00960E1A"/>
    <w:rsid w:val="00961815"/>
    <w:rsid w:val="00963642"/>
    <w:rsid w:val="009642D7"/>
    <w:rsid w:val="009648D9"/>
    <w:rsid w:val="009649F9"/>
    <w:rsid w:val="00965B8F"/>
    <w:rsid w:val="00967F92"/>
    <w:rsid w:val="009705FE"/>
    <w:rsid w:val="00970B3E"/>
    <w:rsid w:val="00971D79"/>
    <w:rsid w:val="00972BA8"/>
    <w:rsid w:val="00972CD0"/>
    <w:rsid w:val="00975C47"/>
    <w:rsid w:val="00976A51"/>
    <w:rsid w:val="00976F70"/>
    <w:rsid w:val="00980218"/>
    <w:rsid w:val="00982060"/>
    <w:rsid w:val="009821A5"/>
    <w:rsid w:val="0098379E"/>
    <w:rsid w:val="0098399D"/>
    <w:rsid w:val="00984142"/>
    <w:rsid w:val="00984304"/>
    <w:rsid w:val="00986200"/>
    <w:rsid w:val="00995D4D"/>
    <w:rsid w:val="009968B9"/>
    <w:rsid w:val="00996A72"/>
    <w:rsid w:val="00997090"/>
    <w:rsid w:val="009A08D2"/>
    <w:rsid w:val="009A1150"/>
    <w:rsid w:val="009A33B4"/>
    <w:rsid w:val="009A7F08"/>
    <w:rsid w:val="009B0525"/>
    <w:rsid w:val="009B0758"/>
    <w:rsid w:val="009B30F7"/>
    <w:rsid w:val="009B318D"/>
    <w:rsid w:val="009B361F"/>
    <w:rsid w:val="009B38F5"/>
    <w:rsid w:val="009B3BF9"/>
    <w:rsid w:val="009B3E78"/>
    <w:rsid w:val="009B5BEE"/>
    <w:rsid w:val="009B624F"/>
    <w:rsid w:val="009B7142"/>
    <w:rsid w:val="009B7937"/>
    <w:rsid w:val="009C0721"/>
    <w:rsid w:val="009C085B"/>
    <w:rsid w:val="009C1B6D"/>
    <w:rsid w:val="009C32F9"/>
    <w:rsid w:val="009C375E"/>
    <w:rsid w:val="009C62D8"/>
    <w:rsid w:val="009C6B61"/>
    <w:rsid w:val="009D2B58"/>
    <w:rsid w:val="009D2E30"/>
    <w:rsid w:val="009D2F1B"/>
    <w:rsid w:val="009D39BC"/>
    <w:rsid w:val="009D4FC6"/>
    <w:rsid w:val="009D539B"/>
    <w:rsid w:val="009D66C4"/>
    <w:rsid w:val="009D6F00"/>
    <w:rsid w:val="009D70B0"/>
    <w:rsid w:val="009D7CD2"/>
    <w:rsid w:val="009E0679"/>
    <w:rsid w:val="009E0FC8"/>
    <w:rsid w:val="009E3033"/>
    <w:rsid w:val="009E33DE"/>
    <w:rsid w:val="009E61CD"/>
    <w:rsid w:val="009E6248"/>
    <w:rsid w:val="009E6CBE"/>
    <w:rsid w:val="009E780D"/>
    <w:rsid w:val="009F2FF6"/>
    <w:rsid w:val="009F3173"/>
    <w:rsid w:val="009F4187"/>
    <w:rsid w:val="009F63C6"/>
    <w:rsid w:val="00A00216"/>
    <w:rsid w:val="00A007CF"/>
    <w:rsid w:val="00A010D5"/>
    <w:rsid w:val="00A026BD"/>
    <w:rsid w:val="00A02E15"/>
    <w:rsid w:val="00A03708"/>
    <w:rsid w:val="00A039FB"/>
    <w:rsid w:val="00A05B9C"/>
    <w:rsid w:val="00A067DB"/>
    <w:rsid w:val="00A06859"/>
    <w:rsid w:val="00A06CD7"/>
    <w:rsid w:val="00A115AC"/>
    <w:rsid w:val="00A116B7"/>
    <w:rsid w:val="00A12AB7"/>
    <w:rsid w:val="00A134EC"/>
    <w:rsid w:val="00A21C59"/>
    <w:rsid w:val="00A25727"/>
    <w:rsid w:val="00A26951"/>
    <w:rsid w:val="00A272CE"/>
    <w:rsid w:val="00A27891"/>
    <w:rsid w:val="00A30A92"/>
    <w:rsid w:val="00A31523"/>
    <w:rsid w:val="00A31980"/>
    <w:rsid w:val="00A32854"/>
    <w:rsid w:val="00A32CB9"/>
    <w:rsid w:val="00A33412"/>
    <w:rsid w:val="00A369D0"/>
    <w:rsid w:val="00A407CA"/>
    <w:rsid w:val="00A47603"/>
    <w:rsid w:val="00A506AC"/>
    <w:rsid w:val="00A5164C"/>
    <w:rsid w:val="00A51802"/>
    <w:rsid w:val="00A5352A"/>
    <w:rsid w:val="00A53DB5"/>
    <w:rsid w:val="00A54AB2"/>
    <w:rsid w:val="00A55C32"/>
    <w:rsid w:val="00A5702B"/>
    <w:rsid w:val="00A57645"/>
    <w:rsid w:val="00A6039F"/>
    <w:rsid w:val="00A64D6A"/>
    <w:rsid w:val="00A651A0"/>
    <w:rsid w:val="00A6557B"/>
    <w:rsid w:val="00A66D53"/>
    <w:rsid w:val="00A67ADB"/>
    <w:rsid w:val="00A7016D"/>
    <w:rsid w:val="00A71C26"/>
    <w:rsid w:val="00A72DAA"/>
    <w:rsid w:val="00A7313E"/>
    <w:rsid w:val="00A73AA3"/>
    <w:rsid w:val="00A73B47"/>
    <w:rsid w:val="00A75B29"/>
    <w:rsid w:val="00A80EE4"/>
    <w:rsid w:val="00A80F38"/>
    <w:rsid w:val="00A815F1"/>
    <w:rsid w:val="00A825E5"/>
    <w:rsid w:val="00A83D9E"/>
    <w:rsid w:val="00A84634"/>
    <w:rsid w:val="00A87928"/>
    <w:rsid w:val="00A87B02"/>
    <w:rsid w:val="00A87BBE"/>
    <w:rsid w:val="00A90704"/>
    <w:rsid w:val="00A90707"/>
    <w:rsid w:val="00A91F97"/>
    <w:rsid w:val="00A920BF"/>
    <w:rsid w:val="00A92240"/>
    <w:rsid w:val="00A9289C"/>
    <w:rsid w:val="00A935F8"/>
    <w:rsid w:val="00A95048"/>
    <w:rsid w:val="00A961DE"/>
    <w:rsid w:val="00A9633D"/>
    <w:rsid w:val="00A96B20"/>
    <w:rsid w:val="00AA0317"/>
    <w:rsid w:val="00AA0F8A"/>
    <w:rsid w:val="00AA2452"/>
    <w:rsid w:val="00AA2906"/>
    <w:rsid w:val="00AA32C8"/>
    <w:rsid w:val="00AA338B"/>
    <w:rsid w:val="00AA36E6"/>
    <w:rsid w:val="00AA39E7"/>
    <w:rsid w:val="00AA534D"/>
    <w:rsid w:val="00AA7F98"/>
    <w:rsid w:val="00AB0D8A"/>
    <w:rsid w:val="00AB271E"/>
    <w:rsid w:val="00AB3B4B"/>
    <w:rsid w:val="00AB5E8A"/>
    <w:rsid w:val="00AB7655"/>
    <w:rsid w:val="00AC013B"/>
    <w:rsid w:val="00AC10AF"/>
    <w:rsid w:val="00AC2629"/>
    <w:rsid w:val="00AC2BD0"/>
    <w:rsid w:val="00AC2DAE"/>
    <w:rsid w:val="00AC3A2E"/>
    <w:rsid w:val="00AC4C31"/>
    <w:rsid w:val="00AC5D07"/>
    <w:rsid w:val="00AC6E9F"/>
    <w:rsid w:val="00AC7A2A"/>
    <w:rsid w:val="00AC7DE6"/>
    <w:rsid w:val="00AD03C1"/>
    <w:rsid w:val="00AD0B94"/>
    <w:rsid w:val="00AD0F7B"/>
    <w:rsid w:val="00AD2798"/>
    <w:rsid w:val="00AD341B"/>
    <w:rsid w:val="00AD398B"/>
    <w:rsid w:val="00AD5F3F"/>
    <w:rsid w:val="00AD7084"/>
    <w:rsid w:val="00AD7F5C"/>
    <w:rsid w:val="00AE2084"/>
    <w:rsid w:val="00AE5E3E"/>
    <w:rsid w:val="00AE7816"/>
    <w:rsid w:val="00AF10DC"/>
    <w:rsid w:val="00AF1977"/>
    <w:rsid w:val="00AF1B74"/>
    <w:rsid w:val="00AF3AA9"/>
    <w:rsid w:val="00AF4905"/>
    <w:rsid w:val="00AF552F"/>
    <w:rsid w:val="00AF55B5"/>
    <w:rsid w:val="00AF5FD9"/>
    <w:rsid w:val="00AF6455"/>
    <w:rsid w:val="00AF6496"/>
    <w:rsid w:val="00AF64A1"/>
    <w:rsid w:val="00B0005F"/>
    <w:rsid w:val="00B0082F"/>
    <w:rsid w:val="00B029CB"/>
    <w:rsid w:val="00B053F5"/>
    <w:rsid w:val="00B11754"/>
    <w:rsid w:val="00B120FE"/>
    <w:rsid w:val="00B123BC"/>
    <w:rsid w:val="00B13694"/>
    <w:rsid w:val="00B1456B"/>
    <w:rsid w:val="00B1507E"/>
    <w:rsid w:val="00B16DC8"/>
    <w:rsid w:val="00B20651"/>
    <w:rsid w:val="00B20958"/>
    <w:rsid w:val="00B220B2"/>
    <w:rsid w:val="00B2211E"/>
    <w:rsid w:val="00B22CB5"/>
    <w:rsid w:val="00B24EF8"/>
    <w:rsid w:val="00B257C9"/>
    <w:rsid w:val="00B25DEB"/>
    <w:rsid w:val="00B31760"/>
    <w:rsid w:val="00B32EB2"/>
    <w:rsid w:val="00B33272"/>
    <w:rsid w:val="00B35028"/>
    <w:rsid w:val="00B3583F"/>
    <w:rsid w:val="00B36227"/>
    <w:rsid w:val="00B369B6"/>
    <w:rsid w:val="00B36B26"/>
    <w:rsid w:val="00B36B3B"/>
    <w:rsid w:val="00B37662"/>
    <w:rsid w:val="00B41A21"/>
    <w:rsid w:val="00B41DD6"/>
    <w:rsid w:val="00B442D2"/>
    <w:rsid w:val="00B44821"/>
    <w:rsid w:val="00B45853"/>
    <w:rsid w:val="00B45DA7"/>
    <w:rsid w:val="00B4707C"/>
    <w:rsid w:val="00B4770A"/>
    <w:rsid w:val="00B50024"/>
    <w:rsid w:val="00B50467"/>
    <w:rsid w:val="00B50EF4"/>
    <w:rsid w:val="00B537FA"/>
    <w:rsid w:val="00B5518B"/>
    <w:rsid w:val="00B5526D"/>
    <w:rsid w:val="00B564F8"/>
    <w:rsid w:val="00B5748D"/>
    <w:rsid w:val="00B57EC0"/>
    <w:rsid w:val="00B628D7"/>
    <w:rsid w:val="00B62CCF"/>
    <w:rsid w:val="00B63690"/>
    <w:rsid w:val="00B63C53"/>
    <w:rsid w:val="00B64CAF"/>
    <w:rsid w:val="00B64E5C"/>
    <w:rsid w:val="00B64E75"/>
    <w:rsid w:val="00B65169"/>
    <w:rsid w:val="00B66394"/>
    <w:rsid w:val="00B667D3"/>
    <w:rsid w:val="00B66C58"/>
    <w:rsid w:val="00B67067"/>
    <w:rsid w:val="00B671A4"/>
    <w:rsid w:val="00B67345"/>
    <w:rsid w:val="00B6785A"/>
    <w:rsid w:val="00B67BA1"/>
    <w:rsid w:val="00B706CA"/>
    <w:rsid w:val="00B70C36"/>
    <w:rsid w:val="00B71363"/>
    <w:rsid w:val="00B72762"/>
    <w:rsid w:val="00B73593"/>
    <w:rsid w:val="00B73594"/>
    <w:rsid w:val="00B73B10"/>
    <w:rsid w:val="00B73E65"/>
    <w:rsid w:val="00B74E40"/>
    <w:rsid w:val="00B7592E"/>
    <w:rsid w:val="00B75CCF"/>
    <w:rsid w:val="00B77862"/>
    <w:rsid w:val="00B7786F"/>
    <w:rsid w:val="00B77D74"/>
    <w:rsid w:val="00B80175"/>
    <w:rsid w:val="00B801C8"/>
    <w:rsid w:val="00B82E71"/>
    <w:rsid w:val="00B833B9"/>
    <w:rsid w:val="00B83CCA"/>
    <w:rsid w:val="00B840FE"/>
    <w:rsid w:val="00B84D89"/>
    <w:rsid w:val="00B86710"/>
    <w:rsid w:val="00B86DC0"/>
    <w:rsid w:val="00B86F9E"/>
    <w:rsid w:val="00B90AB0"/>
    <w:rsid w:val="00B9433B"/>
    <w:rsid w:val="00B967C7"/>
    <w:rsid w:val="00B9785D"/>
    <w:rsid w:val="00BA12FC"/>
    <w:rsid w:val="00BA2349"/>
    <w:rsid w:val="00BA2B3D"/>
    <w:rsid w:val="00BA3052"/>
    <w:rsid w:val="00BA324C"/>
    <w:rsid w:val="00BA5F08"/>
    <w:rsid w:val="00BA6264"/>
    <w:rsid w:val="00BA64EC"/>
    <w:rsid w:val="00BA6BC4"/>
    <w:rsid w:val="00BA701D"/>
    <w:rsid w:val="00BA7E47"/>
    <w:rsid w:val="00BB0A26"/>
    <w:rsid w:val="00BB131D"/>
    <w:rsid w:val="00BB147B"/>
    <w:rsid w:val="00BB19F3"/>
    <w:rsid w:val="00BB1A07"/>
    <w:rsid w:val="00BB236B"/>
    <w:rsid w:val="00BB25DB"/>
    <w:rsid w:val="00BB2767"/>
    <w:rsid w:val="00BB455E"/>
    <w:rsid w:val="00BB46DF"/>
    <w:rsid w:val="00BB50EA"/>
    <w:rsid w:val="00BB64FE"/>
    <w:rsid w:val="00BB65EC"/>
    <w:rsid w:val="00BB6A42"/>
    <w:rsid w:val="00BB6BF5"/>
    <w:rsid w:val="00BB7411"/>
    <w:rsid w:val="00BC04ED"/>
    <w:rsid w:val="00BC0B9C"/>
    <w:rsid w:val="00BC0C77"/>
    <w:rsid w:val="00BC1598"/>
    <w:rsid w:val="00BC22D1"/>
    <w:rsid w:val="00BC593A"/>
    <w:rsid w:val="00BC7C56"/>
    <w:rsid w:val="00BD1A11"/>
    <w:rsid w:val="00BD5029"/>
    <w:rsid w:val="00BD6708"/>
    <w:rsid w:val="00BD77B2"/>
    <w:rsid w:val="00BD7C8F"/>
    <w:rsid w:val="00BE1801"/>
    <w:rsid w:val="00BE1DC6"/>
    <w:rsid w:val="00BE2570"/>
    <w:rsid w:val="00BE2FA3"/>
    <w:rsid w:val="00BE31ED"/>
    <w:rsid w:val="00BE517C"/>
    <w:rsid w:val="00BE5CEE"/>
    <w:rsid w:val="00BE5DE8"/>
    <w:rsid w:val="00BE682E"/>
    <w:rsid w:val="00BE748E"/>
    <w:rsid w:val="00BF0624"/>
    <w:rsid w:val="00BF0669"/>
    <w:rsid w:val="00BF26CA"/>
    <w:rsid w:val="00BF37F9"/>
    <w:rsid w:val="00BF3A00"/>
    <w:rsid w:val="00BF5433"/>
    <w:rsid w:val="00BF5A21"/>
    <w:rsid w:val="00BF6BF8"/>
    <w:rsid w:val="00BF72EC"/>
    <w:rsid w:val="00C01108"/>
    <w:rsid w:val="00C0199B"/>
    <w:rsid w:val="00C036AB"/>
    <w:rsid w:val="00C03F3F"/>
    <w:rsid w:val="00C0462B"/>
    <w:rsid w:val="00C058D7"/>
    <w:rsid w:val="00C06641"/>
    <w:rsid w:val="00C07F3A"/>
    <w:rsid w:val="00C10FD2"/>
    <w:rsid w:val="00C123A7"/>
    <w:rsid w:val="00C13494"/>
    <w:rsid w:val="00C1468C"/>
    <w:rsid w:val="00C14BBD"/>
    <w:rsid w:val="00C14C33"/>
    <w:rsid w:val="00C14F55"/>
    <w:rsid w:val="00C16042"/>
    <w:rsid w:val="00C1676E"/>
    <w:rsid w:val="00C16BEA"/>
    <w:rsid w:val="00C21A7E"/>
    <w:rsid w:val="00C24E37"/>
    <w:rsid w:val="00C30DF7"/>
    <w:rsid w:val="00C31CDA"/>
    <w:rsid w:val="00C31EB3"/>
    <w:rsid w:val="00C34860"/>
    <w:rsid w:val="00C35697"/>
    <w:rsid w:val="00C41F0F"/>
    <w:rsid w:val="00C42C43"/>
    <w:rsid w:val="00C439BB"/>
    <w:rsid w:val="00C440A3"/>
    <w:rsid w:val="00C44196"/>
    <w:rsid w:val="00C44AF7"/>
    <w:rsid w:val="00C44C3F"/>
    <w:rsid w:val="00C45441"/>
    <w:rsid w:val="00C45586"/>
    <w:rsid w:val="00C47F63"/>
    <w:rsid w:val="00C50146"/>
    <w:rsid w:val="00C53D52"/>
    <w:rsid w:val="00C547C5"/>
    <w:rsid w:val="00C54A87"/>
    <w:rsid w:val="00C5784E"/>
    <w:rsid w:val="00C608AE"/>
    <w:rsid w:val="00C60AD9"/>
    <w:rsid w:val="00C61B0D"/>
    <w:rsid w:val="00C6282F"/>
    <w:rsid w:val="00C64730"/>
    <w:rsid w:val="00C64FA3"/>
    <w:rsid w:val="00C6565D"/>
    <w:rsid w:val="00C65EFC"/>
    <w:rsid w:val="00C66FC1"/>
    <w:rsid w:val="00C677BB"/>
    <w:rsid w:val="00C67AE2"/>
    <w:rsid w:val="00C67FF7"/>
    <w:rsid w:val="00C702DA"/>
    <w:rsid w:val="00C71F1F"/>
    <w:rsid w:val="00C73841"/>
    <w:rsid w:val="00C7650C"/>
    <w:rsid w:val="00C77333"/>
    <w:rsid w:val="00C80161"/>
    <w:rsid w:val="00C80571"/>
    <w:rsid w:val="00C80C5D"/>
    <w:rsid w:val="00C81106"/>
    <w:rsid w:val="00C81B6A"/>
    <w:rsid w:val="00C82A25"/>
    <w:rsid w:val="00C83534"/>
    <w:rsid w:val="00C842BE"/>
    <w:rsid w:val="00C869C0"/>
    <w:rsid w:val="00C87552"/>
    <w:rsid w:val="00C94084"/>
    <w:rsid w:val="00C9557D"/>
    <w:rsid w:val="00C95C76"/>
    <w:rsid w:val="00C95E77"/>
    <w:rsid w:val="00C970B9"/>
    <w:rsid w:val="00C97375"/>
    <w:rsid w:val="00C97478"/>
    <w:rsid w:val="00CA44EC"/>
    <w:rsid w:val="00CA5B2B"/>
    <w:rsid w:val="00CA5E33"/>
    <w:rsid w:val="00CA5F18"/>
    <w:rsid w:val="00CB2AEB"/>
    <w:rsid w:val="00CB61D8"/>
    <w:rsid w:val="00CB73FD"/>
    <w:rsid w:val="00CB7D22"/>
    <w:rsid w:val="00CC27EA"/>
    <w:rsid w:val="00CC3C27"/>
    <w:rsid w:val="00CC6A9C"/>
    <w:rsid w:val="00CC7CE6"/>
    <w:rsid w:val="00CD19CC"/>
    <w:rsid w:val="00CD2824"/>
    <w:rsid w:val="00CD36D7"/>
    <w:rsid w:val="00CD6681"/>
    <w:rsid w:val="00CD6A6E"/>
    <w:rsid w:val="00CD6B83"/>
    <w:rsid w:val="00CD7907"/>
    <w:rsid w:val="00CE0C2C"/>
    <w:rsid w:val="00CE192D"/>
    <w:rsid w:val="00CE349D"/>
    <w:rsid w:val="00CE3548"/>
    <w:rsid w:val="00CE3550"/>
    <w:rsid w:val="00CE3949"/>
    <w:rsid w:val="00CE634E"/>
    <w:rsid w:val="00CE6B4C"/>
    <w:rsid w:val="00CF6463"/>
    <w:rsid w:val="00CF6B8A"/>
    <w:rsid w:val="00CF743C"/>
    <w:rsid w:val="00CF7554"/>
    <w:rsid w:val="00CF7B27"/>
    <w:rsid w:val="00D0029D"/>
    <w:rsid w:val="00D01835"/>
    <w:rsid w:val="00D021DB"/>
    <w:rsid w:val="00D02F8F"/>
    <w:rsid w:val="00D037AC"/>
    <w:rsid w:val="00D04E5B"/>
    <w:rsid w:val="00D0721D"/>
    <w:rsid w:val="00D106A7"/>
    <w:rsid w:val="00D11075"/>
    <w:rsid w:val="00D11FCE"/>
    <w:rsid w:val="00D140A6"/>
    <w:rsid w:val="00D14294"/>
    <w:rsid w:val="00D15416"/>
    <w:rsid w:val="00D1546E"/>
    <w:rsid w:val="00D154EA"/>
    <w:rsid w:val="00D171DA"/>
    <w:rsid w:val="00D17316"/>
    <w:rsid w:val="00D17469"/>
    <w:rsid w:val="00D23828"/>
    <w:rsid w:val="00D269CB"/>
    <w:rsid w:val="00D274B1"/>
    <w:rsid w:val="00D2777A"/>
    <w:rsid w:val="00D27CCD"/>
    <w:rsid w:val="00D30368"/>
    <w:rsid w:val="00D30B8B"/>
    <w:rsid w:val="00D31361"/>
    <w:rsid w:val="00D320EE"/>
    <w:rsid w:val="00D333FA"/>
    <w:rsid w:val="00D33BD2"/>
    <w:rsid w:val="00D34078"/>
    <w:rsid w:val="00D3701D"/>
    <w:rsid w:val="00D37321"/>
    <w:rsid w:val="00D37CA4"/>
    <w:rsid w:val="00D407A9"/>
    <w:rsid w:val="00D40C3B"/>
    <w:rsid w:val="00D40CDE"/>
    <w:rsid w:val="00D429BE"/>
    <w:rsid w:val="00D42EE7"/>
    <w:rsid w:val="00D432B6"/>
    <w:rsid w:val="00D45511"/>
    <w:rsid w:val="00D45995"/>
    <w:rsid w:val="00D46FC1"/>
    <w:rsid w:val="00D47EBA"/>
    <w:rsid w:val="00D50176"/>
    <w:rsid w:val="00D51544"/>
    <w:rsid w:val="00D51733"/>
    <w:rsid w:val="00D5560E"/>
    <w:rsid w:val="00D5643C"/>
    <w:rsid w:val="00D57106"/>
    <w:rsid w:val="00D57304"/>
    <w:rsid w:val="00D575FA"/>
    <w:rsid w:val="00D57D72"/>
    <w:rsid w:val="00D604AF"/>
    <w:rsid w:val="00D60A9E"/>
    <w:rsid w:val="00D60BC2"/>
    <w:rsid w:val="00D60C70"/>
    <w:rsid w:val="00D61277"/>
    <w:rsid w:val="00D639FF"/>
    <w:rsid w:val="00D64137"/>
    <w:rsid w:val="00D66906"/>
    <w:rsid w:val="00D66C56"/>
    <w:rsid w:val="00D66C90"/>
    <w:rsid w:val="00D67BC6"/>
    <w:rsid w:val="00D7001B"/>
    <w:rsid w:val="00D719AA"/>
    <w:rsid w:val="00D725D6"/>
    <w:rsid w:val="00D7303F"/>
    <w:rsid w:val="00D73142"/>
    <w:rsid w:val="00D73EFF"/>
    <w:rsid w:val="00D73F62"/>
    <w:rsid w:val="00D7471D"/>
    <w:rsid w:val="00D74780"/>
    <w:rsid w:val="00D765CF"/>
    <w:rsid w:val="00D76B3A"/>
    <w:rsid w:val="00D771FD"/>
    <w:rsid w:val="00D7776A"/>
    <w:rsid w:val="00D81D65"/>
    <w:rsid w:val="00D8339F"/>
    <w:rsid w:val="00D85B1E"/>
    <w:rsid w:val="00D86068"/>
    <w:rsid w:val="00D90F61"/>
    <w:rsid w:val="00D90F7F"/>
    <w:rsid w:val="00D91574"/>
    <w:rsid w:val="00D94C90"/>
    <w:rsid w:val="00DA08F3"/>
    <w:rsid w:val="00DA0DB7"/>
    <w:rsid w:val="00DA1202"/>
    <w:rsid w:val="00DA1525"/>
    <w:rsid w:val="00DA185D"/>
    <w:rsid w:val="00DA2ADF"/>
    <w:rsid w:val="00DA31D1"/>
    <w:rsid w:val="00DA4FCC"/>
    <w:rsid w:val="00DA6607"/>
    <w:rsid w:val="00DA725B"/>
    <w:rsid w:val="00DA7F16"/>
    <w:rsid w:val="00DB098C"/>
    <w:rsid w:val="00DB31C1"/>
    <w:rsid w:val="00DB4850"/>
    <w:rsid w:val="00DC0375"/>
    <w:rsid w:val="00DC14E8"/>
    <w:rsid w:val="00DC2999"/>
    <w:rsid w:val="00DC45BF"/>
    <w:rsid w:val="00DC5EBE"/>
    <w:rsid w:val="00DC5F4B"/>
    <w:rsid w:val="00DC7037"/>
    <w:rsid w:val="00DD2404"/>
    <w:rsid w:val="00DD5247"/>
    <w:rsid w:val="00DD6332"/>
    <w:rsid w:val="00DD6DBF"/>
    <w:rsid w:val="00DD7A8E"/>
    <w:rsid w:val="00DE019B"/>
    <w:rsid w:val="00DE0FC0"/>
    <w:rsid w:val="00DE2281"/>
    <w:rsid w:val="00DE22D3"/>
    <w:rsid w:val="00DE3113"/>
    <w:rsid w:val="00DE67B5"/>
    <w:rsid w:val="00DE6AA7"/>
    <w:rsid w:val="00DF38D4"/>
    <w:rsid w:val="00DF3B09"/>
    <w:rsid w:val="00DF764F"/>
    <w:rsid w:val="00E00E4C"/>
    <w:rsid w:val="00E01329"/>
    <w:rsid w:val="00E02F56"/>
    <w:rsid w:val="00E0335A"/>
    <w:rsid w:val="00E0392C"/>
    <w:rsid w:val="00E07188"/>
    <w:rsid w:val="00E0719B"/>
    <w:rsid w:val="00E1056F"/>
    <w:rsid w:val="00E10B0B"/>
    <w:rsid w:val="00E124D1"/>
    <w:rsid w:val="00E14B62"/>
    <w:rsid w:val="00E155B5"/>
    <w:rsid w:val="00E156D6"/>
    <w:rsid w:val="00E160D3"/>
    <w:rsid w:val="00E239F4"/>
    <w:rsid w:val="00E23DDB"/>
    <w:rsid w:val="00E24C1E"/>
    <w:rsid w:val="00E24FE6"/>
    <w:rsid w:val="00E25DE5"/>
    <w:rsid w:val="00E25EA4"/>
    <w:rsid w:val="00E31815"/>
    <w:rsid w:val="00E3604A"/>
    <w:rsid w:val="00E361AF"/>
    <w:rsid w:val="00E36C84"/>
    <w:rsid w:val="00E37596"/>
    <w:rsid w:val="00E40C8E"/>
    <w:rsid w:val="00E42117"/>
    <w:rsid w:val="00E43B54"/>
    <w:rsid w:val="00E455E3"/>
    <w:rsid w:val="00E4635C"/>
    <w:rsid w:val="00E51332"/>
    <w:rsid w:val="00E51795"/>
    <w:rsid w:val="00E5316D"/>
    <w:rsid w:val="00E54BB6"/>
    <w:rsid w:val="00E54E3B"/>
    <w:rsid w:val="00E5599C"/>
    <w:rsid w:val="00E55F89"/>
    <w:rsid w:val="00E56410"/>
    <w:rsid w:val="00E56DFE"/>
    <w:rsid w:val="00E56EC1"/>
    <w:rsid w:val="00E608E8"/>
    <w:rsid w:val="00E60E2D"/>
    <w:rsid w:val="00E61C21"/>
    <w:rsid w:val="00E628C9"/>
    <w:rsid w:val="00E631B1"/>
    <w:rsid w:val="00E636B3"/>
    <w:rsid w:val="00E64610"/>
    <w:rsid w:val="00E64F5F"/>
    <w:rsid w:val="00E6537F"/>
    <w:rsid w:val="00E662AD"/>
    <w:rsid w:val="00E66D4C"/>
    <w:rsid w:val="00E671F2"/>
    <w:rsid w:val="00E710C2"/>
    <w:rsid w:val="00E71A60"/>
    <w:rsid w:val="00E72844"/>
    <w:rsid w:val="00E733B5"/>
    <w:rsid w:val="00E7375B"/>
    <w:rsid w:val="00E763D5"/>
    <w:rsid w:val="00E779AA"/>
    <w:rsid w:val="00E80870"/>
    <w:rsid w:val="00E81D5E"/>
    <w:rsid w:val="00E8250B"/>
    <w:rsid w:val="00E8320D"/>
    <w:rsid w:val="00E833B6"/>
    <w:rsid w:val="00E84EF3"/>
    <w:rsid w:val="00E85F08"/>
    <w:rsid w:val="00E90E9C"/>
    <w:rsid w:val="00E925F2"/>
    <w:rsid w:val="00E92CE0"/>
    <w:rsid w:val="00E9347B"/>
    <w:rsid w:val="00E93698"/>
    <w:rsid w:val="00E94976"/>
    <w:rsid w:val="00E954DE"/>
    <w:rsid w:val="00E960E0"/>
    <w:rsid w:val="00E96F24"/>
    <w:rsid w:val="00E97E07"/>
    <w:rsid w:val="00EA113B"/>
    <w:rsid w:val="00EA21DA"/>
    <w:rsid w:val="00EA36B7"/>
    <w:rsid w:val="00EA4C39"/>
    <w:rsid w:val="00EB0B86"/>
    <w:rsid w:val="00EB3236"/>
    <w:rsid w:val="00EB3760"/>
    <w:rsid w:val="00EB4554"/>
    <w:rsid w:val="00EB6042"/>
    <w:rsid w:val="00EB6770"/>
    <w:rsid w:val="00EB6F1C"/>
    <w:rsid w:val="00EC0150"/>
    <w:rsid w:val="00EC1F1E"/>
    <w:rsid w:val="00EC439D"/>
    <w:rsid w:val="00EC43E0"/>
    <w:rsid w:val="00EC466D"/>
    <w:rsid w:val="00EC494C"/>
    <w:rsid w:val="00EC503F"/>
    <w:rsid w:val="00EC53FA"/>
    <w:rsid w:val="00EC5A1B"/>
    <w:rsid w:val="00EC76B1"/>
    <w:rsid w:val="00EC7ACA"/>
    <w:rsid w:val="00ED0F27"/>
    <w:rsid w:val="00ED23B3"/>
    <w:rsid w:val="00ED2E77"/>
    <w:rsid w:val="00ED32D8"/>
    <w:rsid w:val="00ED50D1"/>
    <w:rsid w:val="00ED50EE"/>
    <w:rsid w:val="00ED5C13"/>
    <w:rsid w:val="00ED5CF2"/>
    <w:rsid w:val="00ED610A"/>
    <w:rsid w:val="00EE111A"/>
    <w:rsid w:val="00EE2431"/>
    <w:rsid w:val="00EE2700"/>
    <w:rsid w:val="00EE3224"/>
    <w:rsid w:val="00EE36D6"/>
    <w:rsid w:val="00EE6B9D"/>
    <w:rsid w:val="00EE6C8A"/>
    <w:rsid w:val="00EE7534"/>
    <w:rsid w:val="00EF03BE"/>
    <w:rsid w:val="00EF1EA2"/>
    <w:rsid w:val="00EF3E4F"/>
    <w:rsid w:val="00EF6A42"/>
    <w:rsid w:val="00F0026F"/>
    <w:rsid w:val="00F002FE"/>
    <w:rsid w:val="00F06896"/>
    <w:rsid w:val="00F06C2C"/>
    <w:rsid w:val="00F07551"/>
    <w:rsid w:val="00F10E95"/>
    <w:rsid w:val="00F10EF1"/>
    <w:rsid w:val="00F116B8"/>
    <w:rsid w:val="00F12E79"/>
    <w:rsid w:val="00F12F66"/>
    <w:rsid w:val="00F1775A"/>
    <w:rsid w:val="00F20F93"/>
    <w:rsid w:val="00F215E6"/>
    <w:rsid w:val="00F21665"/>
    <w:rsid w:val="00F23813"/>
    <w:rsid w:val="00F2609F"/>
    <w:rsid w:val="00F27331"/>
    <w:rsid w:val="00F2769C"/>
    <w:rsid w:val="00F30207"/>
    <w:rsid w:val="00F3296A"/>
    <w:rsid w:val="00F32C0D"/>
    <w:rsid w:val="00F33145"/>
    <w:rsid w:val="00F33FE8"/>
    <w:rsid w:val="00F35D82"/>
    <w:rsid w:val="00F376AC"/>
    <w:rsid w:val="00F4079D"/>
    <w:rsid w:val="00F40816"/>
    <w:rsid w:val="00F447DC"/>
    <w:rsid w:val="00F50949"/>
    <w:rsid w:val="00F50D8B"/>
    <w:rsid w:val="00F50DE4"/>
    <w:rsid w:val="00F50FFD"/>
    <w:rsid w:val="00F525F3"/>
    <w:rsid w:val="00F52A28"/>
    <w:rsid w:val="00F57E2D"/>
    <w:rsid w:val="00F57F10"/>
    <w:rsid w:val="00F6043B"/>
    <w:rsid w:val="00F60711"/>
    <w:rsid w:val="00F60F83"/>
    <w:rsid w:val="00F617D8"/>
    <w:rsid w:val="00F62007"/>
    <w:rsid w:val="00F63143"/>
    <w:rsid w:val="00F64425"/>
    <w:rsid w:val="00F64A31"/>
    <w:rsid w:val="00F64F3C"/>
    <w:rsid w:val="00F65667"/>
    <w:rsid w:val="00F6644D"/>
    <w:rsid w:val="00F67445"/>
    <w:rsid w:val="00F7026A"/>
    <w:rsid w:val="00F70FB7"/>
    <w:rsid w:val="00F71666"/>
    <w:rsid w:val="00F717D7"/>
    <w:rsid w:val="00F73477"/>
    <w:rsid w:val="00F735F4"/>
    <w:rsid w:val="00F7497B"/>
    <w:rsid w:val="00F75FF4"/>
    <w:rsid w:val="00F76359"/>
    <w:rsid w:val="00F7701E"/>
    <w:rsid w:val="00F777B0"/>
    <w:rsid w:val="00F80760"/>
    <w:rsid w:val="00F812E9"/>
    <w:rsid w:val="00F81CD8"/>
    <w:rsid w:val="00F82B7A"/>
    <w:rsid w:val="00F82E5D"/>
    <w:rsid w:val="00F83D83"/>
    <w:rsid w:val="00F84439"/>
    <w:rsid w:val="00F84D78"/>
    <w:rsid w:val="00F865D5"/>
    <w:rsid w:val="00F86B6F"/>
    <w:rsid w:val="00F90AA4"/>
    <w:rsid w:val="00F92BD0"/>
    <w:rsid w:val="00F939E0"/>
    <w:rsid w:val="00F93AE5"/>
    <w:rsid w:val="00F93BA3"/>
    <w:rsid w:val="00F94BCA"/>
    <w:rsid w:val="00F94C07"/>
    <w:rsid w:val="00F95E40"/>
    <w:rsid w:val="00F9703F"/>
    <w:rsid w:val="00F977C7"/>
    <w:rsid w:val="00F9784B"/>
    <w:rsid w:val="00FA2C2E"/>
    <w:rsid w:val="00FA3CEE"/>
    <w:rsid w:val="00FA4477"/>
    <w:rsid w:val="00FA47F6"/>
    <w:rsid w:val="00FA4CB4"/>
    <w:rsid w:val="00FA725C"/>
    <w:rsid w:val="00FA75EC"/>
    <w:rsid w:val="00FA75F9"/>
    <w:rsid w:val="00FB0D1F"/>
    <w:rsid w:val="00FB1493"/>
    <w:rsid w:val="00FB14F5"/>
    <w:rsid w:val="00FB2284"/>
    <w:rsid w:val="00FB346B"/>
    <w:rsid w:val="00FB3A3B"/>
    <w:rsid w:val="00FB437A"/>
    <w:rsid w:val="00FB4610"/>
    <w:rsid w:val="00FB4C1E"/>
    <w:rsid w:val="00FB6DCA"/>
    <w:rsid w:val="00FC08D4"/>
    <w:rsid w:val="00FC1201"/>
    <w:rsid w:val="00FC16E0"/>
    <w:rsid w:val="00FC5400"/>
    <w:rsid w:val="00FC5EED"/>
    <w:rsid w:val="00FC65B3"/>
    <w:rsid w:val="00FD2A96"/>
    <w:rsid w:val="00FD76C9"/>
    <w:rsid w:val="00FD7F13"/>
    <w:rsid w:val="00FE0853"/>
    <w:rsid w:val="00FE095C"/>
    <w:rsid w:val="00FE3073"/>
    <w:rsid w:val="00FE334F"/>
    <w:rsid w:val="00FE4429"/>
    <w:rsid w:val="00FE4993"/>
    <w:rsid w:val="00FE5E5B"/>
    <w:rsid w:val="00FE6DB2"/>
    <w:rsid w:val="00FE71D5"/>
    <w:rsid w:val="00FE77F0"/>
    <w:rsid w:val="00FF2F80"/>
    <w:rsid w:val="00FF4A49"/>
    <w:rsid w:val="00FF50EF"/>
    <w:rsid w:val="00FF6FE8"/>
    <w:rsid w:val="00FF7EBE"/>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30D6F81"/>
  <w14:defaultImageDpi w14:val="96"/>
  <w15:docId w15:val="{7A07FC3F-A94A-46F8-A5F4-17790EA2B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5066"/>
    <w:rPr>
      <w:rFonts w:ascii="Arial" w:hAnsi="Arial"/>
      <w:sz w:val="22"/>
      <w:szCs w:val="24"/>
      <w:lang w:val="de-DE" w:eastAsia="de-DE"/>
    </w:rPr>
  </w:style>
  <w:style w:type="paragraph" w:styleId="Heading1">
    <w:name w:val="heading 1"/>
    <w:basedOn w:val="Normal"/>
    <w:next w:val="Normal"/>
    <w:link w:val="Heading1Char"/>
    <w:uiPriority w:val="9"/>
    <w:qFormat/>
    <w:rsid w:val="003B7EED"/>
    <w:pPr>
      <w:keepNext/>
      <w:numPr>
        <w:numId w:val="2"/>
      </w:numPr>
      <w:outlineLvl w:val="0"/>
    </w:pPr>
    <w:rPr>
      <w:rFonts w:eastAsiaTheme="majorEastAsia"/>
      <w:b/>
      <w:bCs/>
    </w:rPr>
  </w:style>
  <w:style w:type="paragraph" w:styleId="Heading2">
    <w:name w:val="heading 2"/>
    <w:basedOn w:val="Normal"/>
    <w:next w:val="Normal"/>
    <w:link w:val="Heading2Char"/>
    <w:uiPriority w:val="9"/>
    <w:qFormat/>
    <w:rsid w:val="003B7EED"/>
    <w:pPr>
      <w:keepNext/>
      <w:numPr>
        <w:ilvl w:val="1"/>
        <w:numId w:val="2"/>
      </w:numPr>
      <w:spacing w:before="240" w:after="60"/>
      <w:outlineLvl w:val="1"/>
    </w:pPr>
    <w:rPr>
      <w:rFonts w:eastAsiaTheme="majorEastAsia" w:cs="Arial"/>
      <w:b/>
      <w:bCs/>
      <w:iCs/>
      <w:szCs w:val="28"/>
    </w:rPr>
  </w:style>
  <w:style w:type="paragraph" w:styleId="Heading3">
    <w:name w:val="heading 3"/>
    <w:basedOn w:val="Normal"/>
    <w:next w:val="Normal"/>
    <w:link w:val="Heading3Char"/>
    <w:uiPriority w:val="9"/>
    <w:qFormat/>
    <w:rsid w:val="00C66FC1"/>
    <w:pPr>
      <w:keepNext/>
      <w:numPr>
        <w:ilvl w:val="2"/>
        <w:numId w:val="1"/>
      </w:numPr>
      <w:jc w:val="both"/>
      <w:outlineLvl w:val="2"/>
    </w:pPr>
    <w:rPr>
      <w:rFonts w:eastAsiaTheme="majorEastAsia" w:cs="Arial"/>
      <w:b/>
      <w:bCs/>
      <w:lang w:val="en-GB"/>
    </w:rPr>
  </w:style>
  <w:style w:type="paragraph" w:styleId="Heading40">
    <w:name w:val="heading 4"/>
    <w:basedOn w:val="Normal"/>
    <w:next w:val="Normal"/>
    <w:link w:val="Heading4Char"/>
    <w:uiPriority w:val="9"/>
    <w:qFormat/>
    <w:rsid w:val="003B7EED"/>
    <w:pPr>
      <w:keepNext/>
      <w:tabs>
        <w:tab w:val="num" w:pos="864"/>
      </w:tabs>
      <w:spacing w:before="240" w:after="60"/>
      <w:ind w:left="864" w:hanging="864"/>
      <w:outlineLvl w:val="3"/>
    </w:pPr>
    <w:rPr>
      <w:rFonts w:eastAsiaTheme="majorEastAsia"/>
      <w:b/>
      <w:bCs/>
      <w:szCs w:val="28"/>
    </w:rPr>
  </w:style>
  <w:style w:type="paragraph" w:styleId="Heading5">
    <w:name w:val="heading 5"/>
    <w:basedOn w:val="Normal"/>
    <w:next w:val="Normal"/>
    <w:link w:val="Heading5Char"/>
    <w:uiPriority w:val="9"/>
    <w:qFormat/>
    <w:rsid w:val="003B7EED"/>
    <w:pPr>
      <w:numPr>
        <w:ilvl w:val="4"/>
        <w:numId w:val="2"/>
      </w:numPr>
      <w:spacing w:before="240" w:after="60"/>
      <w:outlineLvl w:val="4"/>
    </w:pPr>
    <w:rPr>
      <w:b/>
      <w:bCs/>
      <w:iCs/>
      <w:szCs w:val="26"/>
    </w:rPr>
  </w:style>
  <w:style w:type="paragraph" w:styleId="Heading6">
    <w:name w:val="heading 6"/>
    <w:basedOn w:val="Normal"/>
    <w:next w:val="Normal"/>
    <w:link w:val="Heading6Char"/>
    <w:uiPriority w:val="9"/>
    <w:qFormat/>
    <w:rsid w:val="003B7EED"/>
    <w:pPr>
      <w:numPr>
        <w:ilvl w:val="5"/>
        <w:numId w:val="2"/>
      </w:numPr>
      <w:spacing w:before="240" w:after="60"/>
      <w:outlineLvl w:val="5"/>
    </w:pPr>
    <w:rPr>
      <w:b/>
      <w:bCs/>
      <w:szCs w:val="22"/>
    </w:rPr>
  </w:style>
  <w:style w:type="paragraph" w:styleId="Heading7">
    <w:name w:val="heading 7"/>
    <w:basedOn w:val="Normal"/>
    <w:next w:val="Normal"/>
    <w:link w:val="Heading7Char"/>
    <w:uiPriority w:val="9"/>
    <w:qFormat/>
    <w:rsid w:val="003B7EED"/>
    <w:pPr>
      <w:numPr>
        <w:ilvl w:val="6"/>
        <w:numId w:val="2"/>
      </w:numPr>
      <w:spacing w:before="240" w:after="60"/>
      <w:outlineLvl w:val="6"/>
    </w:pPr>
    <w:rPr>
      <w:rFonts w:ascii="Times New Roman" w:hAnsi="Times New Roman"/>
      <w:sz w:val="24"/>
    </w:rPr>
  </w:style>
  <w:style w:type="paragraph" w:styleId="Heading8">
    <w:name w:val="heading 8"/>
    <w:basedOn w:val="Normal"/>
    <w:next w:val="Normal"/>
    <w:link w:val="Heading8Char"/>
    <w:uiPriority w:val="9"/>
    <w:qFormat/>
    <w:rsid w:val="003B7EED"/>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link w:val="Heading9Char"/>
    <w:uiPriority w:val="9"/>
    <w:qFormat/>
    <w:rsid w:val="003B7EED"/>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42684D"/>
    <w:rPr>
      <w:rFonts w:ascii="Arial" w:eastAsiaTheme="majorEastAsia" w:hAnsi="Arial" w:cs="Arial"/>
      <w:b/>
      <w:bCs/>
      <w:iCs/>
      <w:sz w:val="22"/>
      <w:szCs w:val="28"/>
      <w:lang w:val="de-DE" w:eastAsia="de-DE"/>
    </w:rPr>
  </w:style>
  <w:style w:type="character" w:customStyle="1" w:styleId="Heading3Char">
    <w:name w:val="Heading 3 Char"/>
    <w:basedOn w:val="DefaultParagraphFont"/>
    <w:link w:val="Heading3"/>
    <w:uiPriority w:val="9"/>
    <w:locked/>
    <w:rsid w:val="00B671A4"/>
    <w:rPr>
      <w:rFonts w:ascii="Arial" w:eastAsiaTheme="majorEastAsia" w:hAnsi="Arial" w:cs="Arial"/>
      <w:b/>
      <w:bCs/>
      <w:sz w:val="22"/>
      <w:szCs w:val="24"/>
      <w:lang w:val="en-GB" w:eastAsia="de-DE"/>
    </w:rPr>
  </w:style>
  <w:style w:type="character" w:customStyle="1" w:styleId="Heading4Char">
    <w:name w:val="Heading 4 Char"/>
    <w:basedOn w:val="DefaultParagraphFont"/>
    <w:link w:val="Heading40"/>
    <w:uiPriority w:val="9"/>
    <w:locked/>
    <w:rsid w:val="00B671A4"/>
    <w:rPr>
      <w:rFonts w:ascii="Arial" w:eastAsiaTheme="majorEastAsia" w:hAnsi="Arial"/>
      <w:b/>
      <w:bCs/>
      <w:sz w:val="22"/>
      <w:szCs w:val="28"/>
      <w:lang w:val="de-DE" w:eastAsia="de-DE"/>
    </w:rPr>
  </w:style>
  <w:style w:type="character" w:customStyle="1" w:styleId="Heading5Char">
    <w:name w:val="Heading 5 Char"/>
    <w:basedOn w:val="DefaultParagraphFont"/>
    <w:link w:val="Heading5"/>
    <w:uiPriority w:val="9"/>
    <w:locked/>
    <w:rsid w:val="0042684D"/>
    <w:rPr>
      <w:rFonts w:ascii="Arial" w:hAnsi="Arial"/>
      <w:b/>
      <w:bCs/>
      <w:iCs/>
      <w:sz w:val="22"/>
      <w:szCs w:val="26"/>
      <w:lang w:val="de-DE" w:eastAsia="de-DE"/>
    </w:rPr>
  </w:style>
  <w:style w:type="character" w:customStyle="1" w:styleId="Heading6Char">
    <w:name w:val="Heading 6 Char"/>
    <w:basedOn w:val="DefaultParagraphFont"/>
    <w:link w:val="Heading6"/>
    <w:uiPriority w:val="9"/>
    <w:locked/>
    <w:rsid w:val="0042684D"/>
    <w:rPr>
      <w:rFonts w:ascii="Arial" w:hAnsi="Arial"/>
      <w:b/>
      <w:bCs/>
      <w:sz w:val="22"/>
      <w:szCs w:val="22"/>
      <w:lang w:val="de-DE" w:eastAsia="de-DE"/>
    </w:rPr>
  </w:style>
  <w:style w:type="character" w:customStyle="1" w:styleId="Heading7Char">
    <w:name w:val="Heading 7 Char"/>
    <w:basedOn w:val="DefaultParagraphFont"/>
    <w:link w:val="Heading7"/>
    <w:uiPriority w:val="9"/>
    <w:locked/>
    <w:rsid w:val="0042684D"/>
    <w:rPr>
      <w:sz w:val="24"/>
      <w:szCs w:val="24"/>
      <w:lang w:val="de-DE" w:eastAsia="de-DE"/>
    </w:rPr>
  </w:style>
  <w:style w:type="character" w:customStyle="1" w:styleId="Heading8Char">
    <w:name w:val="Heading 8 Char"/>
    <w:basedOn w:val="DefaultParagraphFont"/>
    <w:link w:val="Heading8"/>
    <w:uiPriority w:val="9"/>
    <w:locked/>
    <w:rsid w:val="0042684D"/>
    <w:rPr>
      <w:i/>
      <w:iCs/>
      <w:sz w:val="24"/>
      <w:szCs w:val="24"/>
      <w:lang w:val="de-DE" w:eastAsia="de-DE"/>
    </w:rPr>
  </w:style>
  <w:style w:type="character" w:customStyle="1" w:styleId="Heading9Char">
    <w:name w:val="Heading 9 Char"/>
    <w:basedOn w:val="DefaultParagraphFont"/>
    <w:link w:val="Heading9"/>
    <w:uiPriority w:val="9"/>
    <w:locked/>
    <w:rsid w:val="0042684D"/>
    <w:rPr>
      <w:rFonts w:ascii="Arial" w:hAnsi="Arial" w:cs="Arial"/>
      <w:sz w:val="22"/>
      <w:szCs w:val="22"/>
      <w:lang w:val="de-DE" w:eastAsia="de-DE"/>
    </w:rPr>
  </w:style>
  <w:style w:type="paragraph" w:styleId="Footer">
    <w:name w:val="footer"/>
    <w:basedOn w:val="Normal"/>
    <w:link w:val="FooterChar"/>
    <w:uiPriority w:val="99"/>
    <w:unhideWhenUsed/>
    <w:rsid w:val="001A78E5"/>
    <w:pPr>
      <w:tabs>
        <w:tab w:val="center" w:pos="4536"/>
        <w:tab w:val="right" w:pos="9072"/>
      </w:tabs>
    </w:pPr>
  </w:style>
  <w:style w:type="character" w:customStyle="1" w:styleId="Heading1Char">
    <w:name w:val="Heading 1 Char"/>
    <w:basedOn w:val="DefaultParagraphFont"/>
    <w:link w:val="Heading1"/>
    <w:uiPriority w:val="9"/>
    <w:locked/>
    <w:rsid w:val="00B671A4"/>
    <w:rPr>
      <w:rFonts w:ascii="Arial" w:eastAsiaTheme="majorEastAsia" w:hAnsi="Arial"/>
      <w:b/>
      <w:bCs/>
      <w:sz w:val="22"/>
      <w:szCs w:val="24"/>
      <w:lang w:val="de-DE" w:eastAsia="de-DE"/>
    </w:rPr>
  </w:style>
  <w:style w:type="paragraph" w:styleId="Header">
    <w:name w:val="header"/>
    <w:basedOn w:val="Normal"/>
    <w:link w:val="HeaderChar"/>
    <w:uiPriority w:val="99"/>
    <w:unhideWhenUsed/>
    <w:rsid w:val="001A78E5"/>
    <w:pPr>
      <w:tabs>
        <w:tab w:val="center" w:pos="4536"/>
        <w:tab w:val="right" w:pos="9072"/>
      </w:tabs>
    </w:pPr>
  </w:style>
  <w:style w:type="character" w:customStyle="1" w:styleId="FooterChar">
    <w:name w:val="Footer Char"/>
    <w:basedOn w:val="DefaultParagraphFont"/>
    <w:link w:val="Footer"/>
    <w:uiPriority w:val="99"/>
    <w:locked/>
    <w:rsid w:val="001A78E5"/>
    <w:rPr>
      <w:rFonts w:cs="Times New Roman"/>
    </w:rPr>
  </w:style>
  <w:style w:type="paragraph" w:styleId="ListParagraph">
    <w:name w:val="List Paragraph"/>
    <w:basedOn w:val="Normal"/>
    <w:uiPriority w:val="34"/>
    <w:qFormat/>
    <w:rsid w:val="00B671A4"/>
    <w:pPr>
      <w:ind w:left="708"/>
    </w:pPr>
  </w:style>
  <w:style w:type="character" w:customStyle="1" w:styleId="HeaderChar">
    <w:name w:val="Header Char"/>
    <w:basedOn w:val="DefaultParagraphFont"/>
    <w:link w:val="Header"/>
    <w:uiPriority w:val="99"/>
    <w:locked/>
    <w:rsid w:val="001A78E5"/>
    <w:rPr>
      <w:rFonts w:cs="Times New Roman"/>
    </w:rPr>
  </w:style>
  <w:style w:type="paragraph" w:styleId="Subtitle">
    <w:name w:val="Subtitle"/>
    <w:basedOn w:val="Normal"/>
    <w:next w:val="Normal"/>
    <w:link w:val="SubtitleChar"/>
    <w:uiPriority w:val="11"/>
    <w:qFormat/>
    <w:rsid w:val="00B671A4"/>
    <w:pPr>
      <w:spacing w:after="60"/>
      <w:jc w:val="center"/>
      <w:outlineLvl w:val="1"/>
    </w:pPr>
    <w:rPr>
      <w:rFonts w:asciiTheme="majorHAnsi" w:eastAsiaTheme="majorEastAsia" w:hAnsiTheme="majorHAnsi"/>
      <w:sz w:val="24"/>
    </w:rPr>
  </w:style>
  <w:style w:type="character" w:styleId="Emphasis">
    <w:name w:val="Emphasis"/>
    <w:basedOn w:val="DefaultParagraphFont"/>
    <w:uiPriority w:val="20"/>
    <w:qFormat/>
    <w:rsid w:val="00B671A4"/>
    <w:rPr>
      <w:rFonts w:cs="Times New Roman"/>
      <w:i/>
      <w:iCs/>
    </w:rPr>
  </w:style>
  <w:style w:type="character" w:customStyle="1" w:styleId="SubtitleChar">
    <w:name w:val="Subtitle Char"/>
    <w:basedOn w:val="DefaultParagraphFont"/>
    <w:link w:val="Subtitle"/>
    <w:uiPriority w:val="11"/>
    <w:locked/>
    <w:rsid w:val="00B671A4"/>
    <w:rPr>
      <w:rFonts w:asciiTheme="majorHAnsi" w:eastAsiaTheme="majorEastAsia" w:hAnsiTheme="majorHAnsi" w:cs="Times New Roman"/>
      <w:sz w:val="24"/>
      <w:szCs w:val="24"/>
    </w:rPr>
  </w:style>
  <w:style w:type="paragraph" w:styleId="Title">
    <w:name w:val="Title"/>
    <w:basedOn w:val="Normal"/>
    <w:next w:val="Normal"/>
    <w:link w:val="TitleChar"/>
    <w:uiPriority w:val="10"/>
    <w:qFormat/>
    <w:rsid w:val="00B671A4"/>
    <w:pPr>
      <w:spacing w:before="240" w:after="60"/>
      <w:jc w:val="center"/>
      <w:outlineLvl w:val="0"/>
    </w:pPr>
    <w:rPr>
      <w:rFonts w:asciiTheme="majorHAnsi" w:eastAsiaTheme="majorEastAsia" w:hAnsiTheme="majorHAnsi"/>
      <w:b/>
      <w:bCs/>
      <w:kern w:val="28"/>
      <w:sz w:val="32"/>
      <w:szCs w:val="32"/>
    </w:rPr>
  </w:style>
  <w:style w:type="character" w:styleId="IntenseEmphasis">
    <w:name w:val="Intense Emphasis"/>
    <w:basedOn w:val="Emphasis"/>
    <w:uiPriority w:val="21"/>
    <w:qFormat/>
    <w:rsid w:val="00BC22D1"/>
    <w:rPr>
      <w:rFonts w:cs="Times New Roman"/>
      <w:b/>
      <w:bCs/>
      <w:i/>
      <w:iCs/>
      <w:color w:val="FABA00" w:themeColor="accent1"/>
    </w:rPr>
  </w:style>
  <w:style w:type="character" w:customStyle="1" w:styleId="TitleChar">
    <w:name w:val="Title Char"/>
    <w:basedOn w:val="DefaultParagraphFont"/>
    <w:link w:val="Title"/>
    <w:uiPriority w:val="10"/>
    <w:locked/>
    <w:rsid w:val="00B671A4"/>
    <w:rPr>
      <w:rFonts w:asciiTheme="majorHAnsi" w:eastAsiaTheme="majorEastAsia" w:hAnsiTheme="majorHAnsi" w:cs="Times New Roman"/>
      <w:b/>
      <w:bCs/>
      <w:kern w:val="28"/>
      <w:sz w:val="32"/>
      <w:szCs w:val="32"/>
    </w:rPr>
  </w:style>
  <w:style w:type="paragraph" w:styleId="FootnoteText">
    <w:name w:val="footnote text"/>
    <w:basedOn w:val="Normal"/>
    <w:link w:val="FootnoteTextChar"/>
    <w:uiPriority w:val="99"/>
    <w:semiHidden/>
    <w:unhideWhenUsed/>
    <w:rsid w:val="002B0619"/>
    <w:rPr>
      <w:szCs w:val="20"/>
    </w:rPr>
  </w:style>
  <w:style w:type="paragraph" w:styleId="NoSpacing">
    <w:name w:val="No Spacing"/>
    <w:uiPriority w:val="1"/>
    <w:qFormat/>
    <w:rsid w:val="00B671A4"/>
    <w:rPr>
      <w:rFonts w:ascii="Arial" w:hAnsi="Arial"/>
      <w:szCs w:val="24"/>
      <w:lang w:val="de-DE" w:eastAsia="de-DE"/>
    </w:rPr>
  </w:style>
  <w:style w:type="character" w:customStyle="1" w:styleId="FootnoteTextChar">
    <w:name w:val="Footnote Text Char"/>
    <w:basedOn w:val="DefaultParagraphFont"/>
    <w:link w:val="FootnoteText"/>
    <w:uiPriority w:val="99"/>
    <w:semiHidden/>
    <w:locked/>
    <w:rsid w:val="002B0619"/>
    <w:rPr>
      <w:rFonts w:ascii="Arial" w:hAnsi="Arial" w:cs="Times New Roman"/>
      <w:sz w:val="20"/>
      <w:szCs w:val="20"/>
    </w:rPr>
  </w:style>
  <w:style w:type="character" w:styleId="FootnoteReference">
    <w:name w:val="footnote reference"/>
    <w:basedOn w:val="DefaultParagraphFont"/>
    <w:uiPriority w:val="99"/>
    <w:semiHidden/>
    <w:unhideWhenUsed/>
    <w:rsid w:val="002B0619"/>
    <w:rPr>
      <w:rFonts w:cs="Times New Roman"/>
      <w:vertAlign w:val="superscript"/>
    </w:rPr>
  </w:style>
  <w:style w:type="character" w:styleId="Strong">
    <w:name w:val="Strong"/>
    <w:basedOn w:val="DefaultParagraphFont"/>
    <w:uiPriority w:val="22"/>
    <w:qFormat/>
    <w:rsid w:val="00B671A4"/>
    <w:rPr>
      <w:rFonts w:cs="Times New Roman"/>
      <w:b/>
      <w:bCs/>
    </w:rPr>
  </w:style>
  <w:style w:type="character" w:styleId="BookTitle">
    <w:name w:val="Book Title"/>
    <w:basedOn w:val="DefaultParagraphFont"/>
    <w:uiPriority w:val="33"/>
    <w:qFormat/>
    <w:rsid w:val="00B671A4"/>
    <w:rPr>
      <w:rFonts w:cs="Times New Roman"/>
      <w:b/>
      <w:bCs/>
      <w:smallCaps/>
      <w:spacing w:val="5"/>
    </w:rPr>
  </w:style>
  <w:style w:type="character" w:styleId="IntenseReference">
    <w:name w:val="Intense Reference"/>
    <w:basedOn w:val="DefaultParagraphFont"/>
    <w:uiPriority w:val="32"/>
    <w:qFormat/>
    <w:rsid w:val="00B671A4"/>
    <w:rPr>
      <w:rFonts w:cs="Times New Roman"/>
      <w:b/>
      <w:bCs/>
      <w:smallCaps/>
      <w:color w:val="E53517" w:themeColor="accent2"/>
      <w:spacing w:val="5"/>
      <w:u w:val="single"/>
    </w:rPr>
  </w:style>
  <w:style w:type="character" w:styleId="SubtleReference">
    <w:name w:val="Subtle Reference"/>
    <w:basedOn w:val="DefaultParagraphFont"/>
    <w:uiPriority w:val="31"/>
    <w:qFormat/>
    <w:rsid w:val="00B671A4"/>
    <w:rPr>
      <w:rFonts w:cs="Times New Roman"/>
      <w:smallCaps/>
      <w:color w:val="E53517" w:themeColor="accent2"/>
      <w:u w:val="single"/>
    </w:rPr>
  </w:style>
  <w:style w:type="character" w:styleId="SubtleEmphasis">
    <w:name w:val="Subtle Emphasis"/>
    <w:basedOn w:val="DefaultParagraphFont"/>
    <w:uiPriority w:val="19"/>
    <w:qFormat/>
    <w:rsid w:val="00B671A4"/>
    <w:rPr>
      <w:rFonts w:cs="Times New Roman"/>
      <w:i/>
      <w:iCs/>
      <w:color w:val="808080" w:themeColor="text1" w:themeTint="7F"/>
    </w:rPr>
  </w:style>
  <w:style w:type="paragraph" w:styleId="IntenseQuote">
    <w:name w:val="Intense Quote"/>
    <w:basedOn w:val="Normal"/>
    <w:next w:val="Normal"/>
    <w:link w:val="IntenseQuoteChar"/>
    <w:uiPriority w:val="30"/>
    <w:qFormat/>
    <w:rsid w:val="00B671A4"/>
    <w:pPr>
      <w:pBdr>
        <w:bottom w:val="single" w:sz="4" w:space="4" w:color="FABA00" w:themeColor="accent1"/>
      </w:pBdr>
      <w:spacing w:before="200" w:after="280"/>
      <w:ind w:left="936" w:right="936"/>
    </w:pPr>
    <w:rPr>
      <w:b/>
      <w:bCs/>
      <w:i/>
      <w:iCs/>
      <w:color w:val="FABA00" w:themeColor="accent1"/>
    </w:rPr>
  </w:style>
  <w:style w:type="paragraph" w:styleId="Caption">
    <w:name w:val="caption"/>
    <w:basedOn w:val="Normal"/>
    <w:next w:val="Normal"/>
    <w:uiPriority w:val="35"/>
    <w:qFormat/>
    <w:rsid w:val="003B7EED"/>
    <w:pPr>
      <w:spacing w:before="120" w:after="120"/>
    </w:pPr>
    <w:rPr>
      <w:bCs/>
      <w:i/>
      <w:sz w:val="18"/>
      <w:szCs w:val="20"/>
    </w:rPr>
  </w:style>
  <w:style w:type="character" w:customStyle="1" w:styleId="IntenseQuoteChar">
    <w:name w:val="Intense Quote Char"/>
    <w:basedOn w:val="DefaultParagraphFont"/>
    <w:link w:val="IntenseQuote"/>
    <w:uiPriority w:val="30"/>
    <w:locked/>
    <w:rsid w:val="00B671A4"/>
    <w:rPr>
      <w:rFonts w:ascii="Arial" w:hAnsi="Arial" w:cs="Times New Roman"/>
      <w:b/>
      <w:bCs/>
      <w:i/>
      <w:iCs/>
      <w:color w:val="FABA00" w:themeColor="accent1"/>
      <w:sz w:val="24"/>
      <w:szCs w:val="24"/>
    </w:rPr>
  </w:style>
  <w:style w:type="paragraph" w:styleId="TOC2">
    <w:name w:val="toc 2"/>
    <w:basedOn w:val="Normal"/>
    <w:next w:val="Normal"/>
    <w:autoRedefine/>
    <w:uiPriority w:val="39"/>
    <w:unhideWhenUsed/>
    <w:rsid w:val="00DA6607"/>
    <w:pPr>
      <w:spacing w:before="120"/>
      <w:ind w:left="200"/>
    </w:pPr>
    <w:rPr>
      <w:rFonts w:asciiTheme="minorHAnsi" w:hAnsiTheme="minorHAnsi"/>
      <w:i/>
      <w:iCs/>
      <w:szCs w:val="20"/>
    </w:rPr>
  </w:style>
  <w:style w:type="paragraph" w:customStyle="1" w:styleId="Default">
    <w:name w:val="Default"/>
    <w:rsid w:val="007F0E10"/>
    <w:pPr>
      <w:autoSpaceDE w:val="0"/>
      <w:autoSpaceDN w:val="0"/>
      <w:adjustRightInd w:val="0"/>
    </w:pPr>
    <w:rPr>
      <w:rFonts w:ascii="Arial" w:eastAsiaTheme="minorEastAsia" w:hAnsi="Arial" w:cs="Arial"/>
      <w:color w:val="000000"/>
      <w:sz w:val="24"/>
      <w:szCs w:val="24"/>
      <w:lang w:val="de-DE" w:eastAsia="de-DE"/>
    </w:rPr>
  </w:style>
  <w:style w:type="paragraph" w:styleId="TOC1">
    <w:name w:val="toc 1"/>
    <w:basedOn w:val="Normal"/>
    <w:next w:val="Normal"/>
    <w:autoRedefine/>
    <w:uiPriority w:val="39"/>
    <w:unhideWhenUsed/>
    <w:rsid w:val="00DA6607"/>
    <w:pPr>
      <w:spacing w:before="240" w:after="120"/>
    </w:pPr>
    <w:rPr>
      <w:rFonts w:asciiTheme="minorHAnsi" w:hAnsiTheme="minorHAnsi"/>
      <w:b/>
      <w:bCs/>
      <w:szCs w:val="20"/>
    </w:rPr>
  </w:style>
  <w:style w:type="paragraph" w:styleId="TOC3">
    <w:name w:val="toc 3"/>
    <w:basedOn w:val="Normal"/>
    <w:next w:val="Normal"/>
    <w:autoRedefine/>
    <w:uiPriority w:val="39"/>
    <w:unhideWhenUsed/>
    <w:rsid w:val="00DA6607"/>
    <w:pPr>
      <w:ind w:left="400"/>
    </w:pPr>
    <w:rPr>
      <w:rFonts w:asciiTheme="minorHAnsi" w:hAnsiTheme="minorHAnsi"/>
      <w:szCs w:val="20"/>
    </w:rPr>
  </w:style>
  <w:style w:type="paragraph" w:styleId="TOC4">
    <w:name w:val="toc 4"/>
    <w:basedOn w:val="Normal"/>
    <w:next w:val="Normal"/>
    <w:autoRedefine/>
    <w:uiPriority w:val="39"/>
    <w:unhideWhenUsed/>
    <w:rsid w:val="00DA6607"/>
    <w:pPr>
      <w:ind w:left="600"/>
    </w:pPr>
    <w:rPr>
      <w:rFonts w:asciiTheme="minorHAnsi" w:hAnsiTheme="minorHAnsi"/>
      <w:szCs w:val="20"/>
    </w:rPr>
  </w:style>
  <w:style w:type="character" w:styleId="Hyperlink">
    <w:name w:val="Hyperlink"/>
    <w:basedOn w:val="DefaultParagraphFont"/>
    <w:uiPriority w:val="99"/>
    <w:unhideWhenUsed/>
    <w:rsid w:val="00DA6607"/>
    <w:rPr>
      <w:rFonts w:cs="Times New Roman"/>
      <w:color w:val="0000FF" w:themeColor="hyperlink"/>
      <w:u w:val="single"/>
    </w:rPr>
  </w:style>
  <w:style w:type="paragraph" w:styleId="TOC5">
    <w:name w:val="toc 5"/>
    <w:basedOn w:val="Normal"/>
    <w:next w:val="Normal"/>
    <w:autoRedefine/>
    <w:uiPriority w:val="39"/>
    <w:unhideWhenUsed/>
    <w:rsid w:val="00B45853"/>
    <w:pPr>
      <w:ind w:left="800"/>
    </w:pPr>
    <w:rPr>
      <w:rFonts w:asciiTheme="minorHAnsi" w:hAnsiTheme="minorHAnsi"/>
      <w:szCs w:val="20"/>
    </w:rPr>
  </w:style>
  <w:style w:type="paragraph" w:styleId="TOC6">
    <w:name w:val="toc 6"/>
    <w:basedOn w:val="Normal"/>
    <w:next w:val="Normal"/>
    <w:autoRedefine/>
    <w:uiPriority w:val="39"/>
    <w:unhideWhenUsed/>
    <w:rsid w:val="00B45853"/>
    <w:pPr>
      <w:ind w:left="1000"/>
    </w:pPr>
    <w:rPr>
      <w:rFonts w:asciiTheme="minorHAnsi" w:hAnsiTheme="minorHAnsi"/>
      <w:szCs w:val="20"/>
    </w:rPr>
  </w:style>
  <w:style w:type="paragraph" w:styleId="TOC7">
    <w:name w:val="toc 7"/>
    <w:basedOn w:val="Normal"/>
    <w:next w:val="Normal"/>
    <w:autoRedefine/>
    <w:uiPriority w:val="39"/>
    <w:unhideWhenUsed/>
    <w:rsid w:val="00B45853"/>
    <w:pPr>
      <w:ind w:left="1200"/>
    </w:pPr>
    <w:rPr>
      <w:rFonts w:asciiTheme="minorHAnsi" w:hAnsiTheme="minorHAnsi"/>
      <w:szCs w:val="20"/>
    </w:rPr>
  </w:style>
  <w:style w:type="paragraph" w:styleId="TOC8">
    <w:name w:val="toc 8"/>
    <w:basedOn w:val="Normal"/>
    <w:next w:val="Normal"/>
    <w:autoRedefine/>
    <w:uiPriority w:val="39"/>
    <w:unhideWhenUsed/>
    <w:rsid w:val="00B45853"/>
    <w:pPr>
      <w:ind w:left="1400"/>
    </w:pPr>
    <w:rPr>
      <w:rFonts w:asciiTheme="minorHAnsi" w:hAnsiTheme="minorHAnsi"/>
      <w:szCs w:val="20"/>
    </w:rPr>
  </w:style>
  <w:style w:type="paragraph" w:styleId="TOC9">
    <w:name w:val="toc 9"/>
    <w:basedOn w:val="Normal"/>
    <w:next w:val="Normal"/>
    <w:autoRedefine/>
    <w:uiPriority w:val="39"/>
    <w:unhideWhenUsed/>
    <w:rsid w:val="00B45853"/>
    <w:pPr>
      <w:ind w:left="1600"/>
    </w:pPr>
    <w:rPr>
      <w:rFonts w:asciiTheme="minorHAnsi" w:hAnsiTheme="minorHAnsi"/>
      <w:szCs w:val="20"/>
    </w:rPr>
  </w:style>
  <w:style w:type="table" w:styleId="TableGrid">
    <w:name w:val="Table Grid"/>
    <w:basedOn w:val="TableNormal"/>
    <w:uiPriority w:val="59"/>
    <w:rsid w:val="00681B93"/>
    <w:rPr>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4FBD"/>
    <w:rPr>
      <w:rFonts w:ascii="Tahoma" w:hAnsi="Tahoma" w:cs="Tahoma"/>
      <w:sz w:val="16"/>
      <w:szCs w:val="16"/>
    </w:rPr>
  </w:style>
  <w:style w:type="paragraph" w:customStyle="1" w:styleId="EmdeskHeadline2">
    <w:name w:val="Emdesk Headline 2"/>
    <w:basedOn w:val="Heading2"/>
    <w:qFormat/>
    <w:rsid w:val="00076A32"/>
    <w:pPr>
      <w:keepLines/>
      <w:numPr>
        <w:numId w:val="3"/>
      </w:numPr>
      <w:spacing w:after="120" w:line="276" w:lineRule="auto"/>
      <w:ind w:left="357" w:hanging="357"/>
    </w:pPr>
    <w:rPr>
      <w:rFonts w:cs="Times New Roman"/>
      <w:iCs w:val="0"/>
      <w:sz w:val="26"/>
      <w:szCs w:val="26"/>
      <w:lang w:val="en-US" w:eastAsia="en-US"/>
    </w:rPr>
  </w:style>
  <w:style w:type="character" w:customStyle="1" w:styleId="BalloonTextChar">
    <w:name w:val="Balloon Text Char"/>
    <w:basedOn w:val="DefaultParagraphFont"/>
    <w:link w:val="BalloonText"/>
    <w:uiPriority w:val="99"/>
    <w:semiHidden/>
    <w:locked/>
    <w:rsid w:val="00374FBD"/>
    <w:rPr>
      <w:rFonts w:ascii="Tahoma" w:hAnsi="Tahoma" w:cs="Tahoma"/>
      <w:sz w:val="16"/>
      <w:szCs w:val="16"/>
    </w:rPr>
  </w:style>
  <w:style w:type="paragraph" w:customStyle="1" w:styleId="EmdeskHeadline1">
    <w:name w:val="Emdesk Headline 1"/>
    <w:basedOn w:val="Heading1"/>
    <w:qFormat/>
    <w:rsid w:val="00076A32"/>
    <w:pPr>
      <w:keepLines/>
      <w:numPr>
        <w:numId w:val="3"/>
      </w:numPr>
      <w:pBdr>
        <w:bottom w:val="single" w:sz="4" w:space="1" w:color="000000"/>
      </w:pBdr>
      <w:spacing w:before="120" w:after="360" w:line="276" w:lineRule="auto"/>
      <w:ind w:left="357" w:hanging="357"/>
    </w:pPr>
    <w:rPr>
      <w:sz w:val="28"/>
      <w:szCs w:val="28"/>
      <w:lang w:val="en-US" w:eastAsia="en-US"/>
    </w:rPr>
  </w:style>
  <w:style w:type="paragraph" w:customStyle="1" w:styleId="EmdeskHeadline3">
    <w:name w:val="Emdesk Headline 3"/>
    <w:basedOn w:val="Heading3"/>
    <w:link w:val="EmdeskHeadline3Zchn"/>
    <w:qFormat/>
    <w:rsid w:val="00B369B6"/>
    <w:pPr>
      <w:keepLines/>
      <w:numPr>
        <w:numId w:val="3"/>
      </w:numPr>
      <w:tabs>
        <w:tab w:val="num" w:pos="2280"/>
      </w:tabs>
      <w:spacing w:before="240" w:after="120" w:line="276" w:lineRule="auto"/>
      <w:contextualSpacing/>
      <w:jc w:val="left"/>
    </w:pPr>
    <w:rPr>
      <w:rFonts w:cs="Times New Roman"/>
      <w:sz w:val="24"/>
      <w:lang w:val="en-US" w:eastAsia="en-US"/>
    </w:rPr>
  </w:style>
  <w:style w:type="paragraph" w:customStyle="1" w:styleId="EmdeskHeadline4">
    <w:name w:val="Emdesk Headline 4"/>
    <w:basedOn w:val="Heading40"/>
    <w:link w:val="EmdeskHeadline4Char"/>
    <w:qFormat/>
    <w:rsid w:val="00076A32"/>
    <w:pPr>
      <w:keepLines/>
      <w:tabs>
        <w:tab w:val="clear" w:pos="864"/>
        <w:tab w:val="left" w:pos="0"/>
        <w:tab w:val="num" w:pos="360"/>
      </w:tabs>
      <w:spacing w:after="120" w:line="276" w:lineRule="auto"/>
      <w:ind w:left="360" w:hanging="360"/>
      <w:contextualSpacing/>
    </w:pPr>
    <w:rPr>
      <w:iCs/>
      <w:szCs w:val="22"/>
      <w:lang w:val="en-US" w:eastAsia="en-US"/>
    </w:rPr>
  </w:style>
  <w:style w:type="character" w:customStyle="1" w:styleId="EmdeskHeadline3Zchn">
    <w:name w:val="Emdesk Headline 3 Zchn"/>
    <w:link w:val="EmdeskHeadline3"/>
    <w:locked/>
    <w:rsid w:val="00076A32"/>
    <w:rPr>
      <w:rFonts w:ascii="Arial" w:eastAsiaTheme="majorEastAsia" w:hAnsi="Arial"/>
      <w:b/>
      <w:bCs/>
      <w:sz w:val="24"/>
      <w:szCs w:val="24"/>
    </w:rPr>
  </w:style>
  <w:style w:type="paragraph" w:customStyle="1" w:styleId="EmdeskHeadline5">
    <w:name w:val="Emdesk Headline 5"/>
    <w:basedOn w:val="EmdeskHeadline4"/>
    <w:link w:val="EmdeskHeadline5Char"/>
    <w:qFormat/>
    <w:rsid w:val="00076A32"/>
    <w:pPr>
      <w:numPr>
        <w:ilvl w:val="4"/>
      </w:numPr>
      <w:tabs>
        <w:tab w:val="num" w:pos="360"/>
      </w:tabs>
      <w:ind w:left="357" w:hanging="357"/>
    </w:pPr>
    <w:rPr>
      <w:szCs w:val="20"/>
    </w:rPr>
  </w:style>
  <w:style w:type="paragraph" w:customStyle="1" w:styleId="EmdeskHeadline6">
    <w:name w:val="Emdesk Headline 6"/>
    <w:basedOn w:val="EmdeskHeadline5"/>
    <w:qFormat/>
    <w:rsid w:val="00076A32"/>
    <w:pPr>
      <w:numPr>
        <w:ilvl w:val="5"/>
      </w:numPr>
      <w:tabs>
        <w:tab w:val="num" w:pos="360"/>
      </w:tabs>
      <w:ind w:left="357" w:hanging="357"/>
    </w:pPr>
  </w:style>
  <w:style w:type="paragraph" w:customStyle="1" w:styleId="EmdeskHeadline7">
    <w:name w:val="Emdesk Headline 7"/>
    <w:basedOn w:val="EmdeskHeadline6"/>
    <w:qFormat/>
    <w:rsid w:val="00076A32"/>
    <w:pPr>
      <w:numPr>
        <w:ilvl w:val="6"/>
      </w:numPr>
      <w:tabs>
        <w:tab w:val="num" w:pos="360"/>
      </w:tabs>
      <w:ind w:left="357" w:hanging="357"/>
    </w:pPr>
  </w:style>
  <w:style w:type="paragraph" w:customStyle="1" w:styleId="EmdeskHeadline8">
    <w:name w:val="Emdesk Headline 8"/>
    <w:basedOn w:val="EmdeskHeadline7"/>
    <w:qFormat/>
    <w:rsid w:val="00076A32"/>
    <w:pPr>
      <w:numPr>
        <w:ilvl w:val="7"/>
      </w:numPr>
      <w:tabs>
        <w:tab w:val="num" w:pos="360"/>
      </w:tabs>
      <w:ind w:left="357" w:hanging="357"/>
    </w:pPr>
  </w:style>
  <w:style w:type="character" w:styleId="CommentReference">
    <w:name w:val="annotation reference"/>
    <w:basedOn w:val="DefaultParagraphFont"/>
    <w:uiPriority w:val="99"/>
    <w:unhideWhenUsed/>
    <w:rsid w:val="006A6AC9"/>
    <w:rPr>
      <w:rFonts w:cs="Times New Roman"/>
      <w:sz w:val="16"/>
      <w:szCs w:val="16"/>
    </w:rPr>
  </w:style>
  <w:style w:type="paragraph" w:styleId="CommentText">
    <w:name w:val="annotation text"/>
    <w:basedOn w:val="Normal"/>
    <w:link w:val="CommentTextChar"/>
    <w:uiPriority w:val="99"/>
    <w:unhideWhenUsed/>
    <w:rsid w:val="006A6AC9"/>
    <w:pPr>
      <w:spacing w:after="200"/>
    </w:pPr>
    <w:rPr>
      <w:sz w:val="20"/>
      <w:szCs w:val="20"/>
      <w:lang w:val="en-US" w:eastAsia="en-US"/>
    </w:rPr>
  </w:style>
  <w:style w:type="paragraph" w:styleId="CommentSubject">
    <w:name w:val="annotation subject"/>
    <w:basedOn w:val="CommentText"/>
    <w:next w:val="CommentText"/>
    <w:link w:val="CommentSubjectChar"/>
    <w:uiPriority w:val="99"/>
    <w:rsid w:val="006A6AC9"/>
    <w:pPr>
      <w:spacing w:after="0"/>
    </w:pPr>
    <w:rPr>
      <w:b/>
      <w:bCs/>
      <w:lang w:val="de-DE" w:eastAsia="de-DE"/>
    </w:rPr>
  </w:style>
  <w:style w:type="character" w:customStyle="1" w:styleId="CommentTextChar">
    <w:name w:val="Comment Text Char"/>
    <w:basedOn w:val="DefaultParagraphFont"/>
    <w:link w:val="CommentText"/>
    <w:uiPriority w:val="99"/>
    <w:locked/>
    <w:rsid w:val="00076A32"/>
    <w:rPr>
      <w:rFonts w:ascii="Arial" w:hAnsi="Arial" w:cs="Times New Roman"/>
      <w:lang w:val="en-US" w:eastAsia="en-US"/>
    </w:rPr>
  </w:style>
  <w:style w:type="paragraph" w:styleId="NormalWeb">
    <w:name w:val="Normal (Web)"/>
    <w:basedOn w:val="Normal"/>
    <w:uiPriority w:val="99"/>
    <w:unhideWhenUsed/>
    <w:rsid w:val="001A5C14"/>
    <w:pPr>
      <w:spacing w:before="100" w:beforeAutospacing="1" w:after="100" w:afterAutospacing="1"/>
    </w:pPr>
    <w:rPr>
      <w:rFonts w:ascii="Times New Roman" w:hAnsi="Times New Roman"/>
      <w:sz w:val="24"/>
    </w:rPr>
  </w:style>
  <w:style w:type="character" w:customStyle="1" w:styleId="CommentSubjectChar">
    <w:name w:val="Comment Subject Char"/>
    <w:basedOn w:val="CommentTextChar"/>
    <w:link w:val="CommentSubject"/>
    <w:uiPriority w:val="99"/>
    <w:locked/>
    <w:rsid w:val="006A6AC9"/>
    <w:rPr>
      <w:rFonts w:ascii="Arial" w:hAnsi="Arial" w:cs="Times New Roman"/>
      <w:b/>
      <w:bCs/>
      <w:lang w:val="en-US" w:eastAsia="en-US"/>
    </w:rPr>
  </w:style>
  <w:style w:type="paragraph" w:styleId="Bibliography">
    <w:name w:val="Bibliography"/>
    <w:basedOn w:val="Normal"/>
    <w:next w:val="Normal"/>
    <w:uiPriority w:val="37"/>
    <w:unhideWhenUsed/>
    <w:rsid w:val="002057A0"/>
  </w:style>
  <w:style w:type="character" w:styleId="HTMLCite">
    <w:name w:val="HTML Cite"/>
    <w:basedOn w:val="DefaultParagraphFont"/>
    <w:uiPriority w:val="99"/>
    <w:unhideWhenUsed/>
    <w:rsid w:val="0080184F"/>
    <w:rPr>
      <w:rFonts w:cs="Times New Roman"/>
      <w:i/>
      <w:iCs/>
    </w:rPr>
  </w:style>
  <w:style w:type="paragraph" w:customStyle="1" w:styleId="CitaviBibliographyEntry">
    <w:name w:val="Citavi Bibliography Entry"/>
    <w:basedOn w:val="Normal"/>
    <w:link w:val="CitaviBibliographyEntryZchn"/>
    <w:rsid w:val="004B0EE0"/>
    <w:pPr>
      <w:tabs>
        <w:tab w:val="left" w:pos="1134"/>
      </w:tabs>
      <w:spacing w:after="120"/>
      <w:ind w:left="1134" w:hanging="1134"/>
    </w:pPr>
  </w:style>
  <w:style w:type="character" w:customStyle="1" w:styleId="CitaviBibliographyEntryZchn">
    <w:name w:val="Citavi Bibliography Entry Zchn"/>
    <w:basedOn w:val="DefaultParagraphFont"/>
    <w:link w:val="CitaviBibliographyEntry"/>
    <w:locked/>
    <w:rsid w:val="004B0EE0"/>
    <w:rPr>
      <w:rFonts w:ascii="Arial" w:hAnsi="Arial"/>
      <w:sz w:val="22"/>
      <w:szCs w:val="24"/>
      <w:lang w:val="de-DE" w:eastAsia="de-DE"/>
    </w:rPr>
  </w:style>
  <w:style w:type="paragraph" w:customStyle="1" w:styleId="CitaviBibliographyHeading">
    <w:name w:val="Citavi Bibliography Heading"/>
    <w:basedOn w:val="Heading1"/>
    <w:link w:val="CitaviBibliographyHeadingZchn"/>
    <w:rsid w:val="004B0EE0"/>
  </w:style>
  <w:style w:type="character" w:customStyle="1" w:styleId="CitaviBibliographyHeadingZchn">
    <w:name w:val="Citavi Bibliography Heading Zchn"/>
    <w:basedOn w:val="DefaultParagraphFont"/>
    <w:link w:val="CitaviBibliographyHeading"/>
    <w:locked/>
    <w:rsid w:val="004B0EE0"/>
    <w:rPr>
      <w:rFonts w:ascii="Arial" w:eastAsiaTheme="majorEastAsia" w:hAnsi="Arial"/>
      <w:b/>
      <w:bCs/>
      <w:sz w:val="22"/>
      <w:szCs w:val="24"/>
      <w:lang w:val="de-DE" w:eastAsia="de-DE"/>
    </w:rPr>
  </w:style>
  <w:style w:type="character" w:customStyle="1" w:styleId="tagtrans">
    <w:name w:val="tag_trans"/>
    <w:basedOn w:val="DefaultParagraphFont"/>
    <w:rsid w:val="0026580A"/>
    <w:rPr>
      <w:rFonts w:cs="Times New Roman"/>
    </w:rPr>
  </w:style>
  <w:style w:type="paragraph" w:styleId="Revision">
    <w:name w:val="Revision"/>
    <w:hidden/>
    <w:uiPriority w:val="99"/>
    <w:semiHidden/>
    <w:rsid w:val="0026580A"/>
    <w:rPr>
      <w:rFonts w:ascii="Arial" w:hAnsi="Arial"/>
      <w:sz w:val="22"/>
      <w:szCs w:val="24"/>
      <w:lang w:val="de-DE" w:eastAsia="de-DE"/>
    </w:rPr>
  </w:style>
  <w:style w:type="character" w:customStyle="1" w:styleId="authoreditorlist">
    <w:name w:val="authoreditorlist"/>
    <w:basedOn w:val="DefaultParagraphFont"/>
    <w:rsid w:val="001F5951"/>
    <w:rPr>
      <w:rFonts w:cs="Times New Roman"/>
    </w:rPr>
  </w:style>
  <w:style w:type="paragraph" w:customStyle="1" w:styleId="Outdated2">
    <w:name w:val="Outdated2"/>
    <w:basedOn w:val="Heading2"/>
    <w:link w:val="Outdated2Char"/>
    <w:qFormat/>
    <w:rsid w:val="00F75FF4"/>
    <w:rPr>
      <w:color w:val="808080" w:themeColor="background1" w:themeShade="80"/>
      <w:lang w:val="en-GB"/>
    </w:rPr>
  </w:style>
  <w:style w:type="paragraph" w:customStyle="1" w:styleId="Outdated3">
    <w:name w:val="Outdated3"/>
    <w:basedOn w:val="Heading3"/>
    <w:link w:val="Outdated3Char"/>
    <w:qFormat/>
    <w:rsid w:val="00F75FF4"/>
    <w:pPr>
      <w:tabs>
        <w:tab w:val="clear" w:pos="2280"/>
      </w:tabs>
    </w:pPr>
    <w:rPr>
      <w:color w:val="808080" w:themeColor="background1" w:themeShade="80"/>
    </w:rPr>
  </w:style>
  <w:style w:type="character" w:customStyle="1" w:styleId="Outdated2Char">
    <w:name w:val="Outdated2 Char"/>
    <w:basedOn w:val="Heading2Char"/>
    <w:link w:val="Outdated2"/>
    <w:rsid w:val="00F75FF4"/>
    <w:rPr>
      <w:rFonts w:ascii="Arial" w:eastAsiaTheme="majorEastAsia" w:hAnsi="Arial" w:cs="Arial"/>
      <w:b/>
      <w:bCs/>
      <w:iCs/>
      <w:color w:val="808080" w:themeColor="background1" w:themeShade="80"/>
      <w:sz w:val="22"/>
      <w:szCs w:val="28"/>
      <w:lang w:val="en-GB" w:eastAsia="de-DE"/>
    </w:rPr>
  </w:style>
  <w:style w:type="paragraph" w:customStyle="1" w:styleId="Outdated4">
    <w:name w:val="Outdated4"/>
    <w:basedOn w:val="Heading40"/>
    <w:link w:val="Outdated4Char"/>
    <w:rsid w:val="00A83D9E"/>
    <w:pPr>
      <w:tabs>
        <w:tab w:val="clear" w:pos="864"/>
        <w:tab w:val="num" w:pos="432"/>
      </w:tabs>
      <w:ind w:left="431" w:hanging="431"/>
    </w:pPr>
    <w:rPr>
      <w:strike/>
      <w:color w:val="FF0000"/>
      <w:lang w:val="en-GB"/>
    </w:rPr>
  </w:style>
  <w:style w:type="character" w:customStyle="1" w:styleId="Outdated3Char">
    <w:name w:val="Outdated3 Char"/>
    <w:basedOn w:val="Heading3Char"/>
    <w:link w:val="Outdated3"/>
    <w:rsid w:val="00F75FF4"/>
    <w:rPr>
      <w:rFonts w:ascii="Arial" w:eastAsiaTheme="majorEastAsia" w:hAnsi="Arial" w:cs="Arial"/>
      <w:b/>
      <w:bCs/>
      <w:color w:val="808080" w:themeColor="background1" w:themeShade="80"/>
      <w:sz w:val="22"/>
      <w:szCs w:val="24"/>
      <w:lang w:val="en-GB" w:eastAsia="de-DE"/>
    </w:rPr>
  </w:style>
  <w:style w:type="character" w:customStyle="1" w:styleId="Outdated4Char">
    <w:name w:val="Outdated4 Char"/>
    <w:basedOn w:val="Heading4Char"/>
    <w:link w:val="Outdated4"/>
    <w:rsid w:val="00A83D9E"/>
    <w:rPr>
      <w:rFonts w:ascii="Arial" w:eastAsiaTheme="majorEastAsia" w:hAnsi="Arial"/>
      <w:b/>
      <w:bCs/>
      <w:strike/>
      <w:color w:val="FF0000"/>
      <w:sz w:val="22"/>
      <w:szCs w:val="28"/>
      <w:lang w:val="en-GB" w:eastAsia="de-DE"/>
    </w:rPr>
  </w:style>
  <w:style w:type="paragraph" w:customStyle="1" w:styleId="Heading4New">
    <w:name w:val="Heading 4New"/>
    <w:basedOn w:val="Normal"/>
    <w:qFormat/>
    <w:rsid w:val="00176EB1"/>
    <w:rPr>
      <w:lang w:val="en-GB"/>
    </w:rPr>
  </w:style>
  <w:style w:type="paragraph" w:customStyle="1" w:styleId="Heading4New2">
    <w:name w:val="Heading4New2"/>
    <w:basedOn w:val="EmdeskHeadline5"/>
    <w:link w:val="Heading4New2Char"/>
    <w:qFormat/>
    <w:rsid w:val="00ED0F27"/>
  </w:style>
  <w:style w:type="paragraph" w:customStyle="1" w:styleId="Heading4">
    <w:name w:val="Heading_4"/>
    <w:basedOn w:val="Heading3"/>
    <w:link w:val="Heading4Char0"/>
    <w:qFormat/>
    <w:rsid w:val="00ED0F27"/>
    <w:pPr>
      <w:numPr>
        <w:ilvl w:val="3"/>
      </w:numPr>
    </w:pPr>
  </w:style>
  <w:style w:type="character" w:customStyle="1" w:styleId="EmdeskHeadline4Char">
    <w:name w:val="Emdesk Headline 4 Char"/>
    <w:basedOn w:val="Heading4Char"/>
    <w:link w:val="EmdeskHeadline4"/>
    <w:rsid w:val="00ED0F27"/>
    <w:rPr>
      <w:rFonts w:ascii="Arial" w:eastAsiaTheme="majorEastAsia" w:hAnsi="Arial"/>
      <w:b/>
      <w:bCs/>
      <w:iCs/>
      <w:sz w:val="22"/>
      <w:szCs w:val="22"/>
      <w:lang w:val="de-DE" w:eastAsia="de-DE"/>
    </w:rPr>
  </w:style>
  <w:style w:type="character" w:customStyle="1" w:styleId="EmdeskHeadline5Char">
    <w:name w:val="Emdesk Headline 5 Char"/>
    <w:basedOn w:val="EmdeskHeadline4Char"/>
    <w:link w:val="EmdeskHeadline5"/>
    <w:rsid w:val="00ED0F27"/>
    <w:rPr>
      <w:rFonts w:ascii="Arial" w:eastAsiaTheme="majorEastAsia" w:hAnsi="Arial"/>
      <w:b/>
      <w:bCs/>
      <w:iCs/>
      <w:sz w:val="22"/>
      <w:szCs w:val="22"/>
      <w:lang w:val="de-DE" w:eastAsia="de-DE"/>
    </w:rPr>
  </w:style>
  <w:style w:type="character" w:customStyle="1" w:styleId="Heading4New2Char">
    <w:name w:val="Heading4New2 Char"/>
    <w:basedOn w:val="EmdeskHeadline5Char"/>
    <w:link w:val="Heading4New2"/>
    <w:rsid w:val="00ED0F27"/>
    <w:rPr>
      <w:rFonts w:ascii="Arial" w:eastAsiaTheme="majorEastAsia" w:hAnsi="Arial"/>
      <w:b/>
      <w:bCs/>
      <w:iCs/>
      <w:sz w:val="22"/>
      <w:szCs w:val="22"/>
      <w:lang w:val="de-DE" w:eastAsia="de-DE"/>
    </w:rPr>
  </w:style>
  <w:style w:type="paragraph" w:customStyle="1" w:styleId="Outdated40">
    <w:name w:val="Outdated_4"/>
    <w:basedOn w:val="Heading4"/>
    <w:link w:val="Outdated4Char0"/>
    <w:qFormat/>
    <w:rsid w:val="00F75FF4"/>
    <w:rPr>
      <w:color w:val="808080" w:themeColor="background1" w:themeShade="80"/>
    </w:rPr>
  </w:style>
  <w:style w:type="character" w:customStyle="1" w:styleId="Heading4Char0">
    <w:name w:val="Heading_4 Char"/>
    <w:basedOn w:val="Heading3Char"/>
    <w:link w:val="Heading4"/>
    <w:rsid w:val="00ED0F27"/>
    <w:rPr>
      <w:rFonts w:ascii="Arial" w:eastAsiaTheme="majorEastAsia" w:hAnsi="Arial" w:cs="Arial"/>
      <w:b/>
      <w:bCs/>
      <w:sz w:val="22"/>
      <w:szCs w:val="24"/>
      <w:lang w:val="en-GB" w:eastAsia="de-DE"/>
    </w:rPr>
  </w:style>
  <w:style w:type="paragraph" w:customStyle="1" w:styleId="Outdated-4">
    <w:name w:val="Outdated-4"/>
    <w:basedOn w:val="Heading4"/>
    <w:link w:val="Outdated-4Char"/>
    <w:qFormat/>
    <w:rsid w:val="00ED0F27"/>
    <w:rPr>
      <w:strike/>
      <w:color w:val="FF0000"/>
    </w:rPr>
  </w:style>
  <w:style w:type="character" w:customStyle="1" w:styleId="Outdated4Char0">
    <w:name w:val="Outdated_4 Char"/>
    <w:basedOn w:val="Heading4Char0"/>
    <w:link w:val="Outdated40"/>
    <w:rsid w:val="00F75FF4"/>
    <w:rPr>
      <w:rFonts w:ascii="Arial" w:eastAsiaTheme="majorEastAsia" w:hAnsi="Arial" w:cs="Arial"/>
      <w:b/>
      <w:bCs/>
      <w:color w:val="808080" w:themeColor="background1" w:themeShade="80"/>
      <w:sz w:val="22"/>
      <w:szCs w:val="24"/>
      <w:lang w:val="en-GB" w:eastAsia="de-DE"/>
    </w:rPr>
  </w:style>
  <w:style w:type="character" w:customStyle="1" w:styleId="Outdated-4Char">
    <w:name w:val="Outdated-4 Char"/>
    <w:basedOn w:val="Heading4Char0"/>
    <w:link w:val="Outdated-4"/>
    <w:rsid w:val="00ED0F27"/>
    <w:rPr>
      <w:rFonts w:ascii="Arial" w:eastAsiaTheme="majorEastAsia" w:hAnsi="Arial" w:cs="Arial"/>
      <w:b/>
      <w:bCs/>
      <w:strike/>
      <w:color w:val="FF0000"/>
      <w:sz w:val="22"/>
      <w:szCs w:val="24"/>
      <w:lang w:val="en-GB" w:eastAsia="de-DE"/>
    </w:rPr>
  </w:style>
  <w:style w:type="paragraph" w:styleId="TOCHeading">
    <w:name w:val="TOC Heading"/>
    <w:basedOn w:val="Heading1"/>
    <w:next w:val="Normal"/>
    <w:uiPriority w:val="39"/>
    <w:semiHidden/>
    <w:unhideWhenUsed/>
    <w:qFormat/>
    <w:rsid w:val="003B1CF1"/>
    <w:pPr>
      <w:keepLines/>
      <w:numPr>
        <w:numId w:val="0"/>
      </w:numPr>
      <w:spacing w:before="240"/>
      <w:outlineLvl w:val="9"/>
    </w:pPr>
    <w:rPr>
      <w:rFonts w:asciiTheme="majorHAnsi" w:hAnsiTheme="majorHAnsi" w:cstheme="majorBidi"/>
      <w:b w:val="0"/>
      <w:bCs w:val="0"/>
      <w:color w:val="BB8A00" w:themeColor="accent1" w:themeShade="BF"/>
      <w:sz w:val="32"/>
      <w:szCs w:val="32"/>
    </w:rPr>
  </w:style>
  <w:style w:type="paragraph" w:styleId="Quote">
    <w:name w:val="Quote"/>
    <w:basedOn w:val="Normal"/>
    <w:next w:val="Normal"/>
    <w:link w:val="QuoteChar"/>
    <w:uiPriority w:val="29"/>
    <w:qFormat/>
    <w:rsid w:val="003B1C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B1CF1"/>
    <w:rPr>
      <w:rFonts w:ascii="Arial" w:hAnsi="Arial"/>
      <w:i/>
      <w:iCs/>
      <w:color w:val="404040" w:themeColor="text1" w:themeTint="BF"/>
      <w:sz w:val="22"/>
      <w:szCs w:val="24"/>
      <w:lang w:val="de-DE" w:eastAsia="de-DE"/>
    </w:rPr>
  </w:style>
  <w:style w:type="table" w:styleId="MediumList1-Accent1">
    <w:name w:val="Medium List 1 Accent 1"/>
    <w:basedOn w:val="TableNormal"/>
    <w:uiPriority w:val="65"/>
    <w:semiHidden/>
    <w:unhideWhenUsed/>
    <w:rsid w:val="003B1CF1"/>
    <w:rPr>
      <w:color w:val="000000" w:themeColor="text1"/>
    </w:rPr>
    <w:tblPr>
      <w:tblStyleRowBandSize w:val="1"/>
      <w:tblStyleColBandSize w:val="1"/>
      <w:tblBorders>
        <w:top w:val="single" w:sz="8" w:space="0" w:color="FABA00" w:themeColor="accent1"/>
        <w:bottom w:val="single" w:sz="8" w:space="0" w:color="FABA00" w:themeColor="accent1"/>
      </w:tblBorders>
    </w:tblPr>
    <w:tblStylePr w:type="firstRow">
      <w:rPr>
        <w:rFonts w:asciiTheme="majorHAnsi" w:eastAsiaTheme="majorEastAsia" w:hAnsiTheme="majorHAnsi" w:cstheme="majorBidi"/>
      </w:rPr>
      <w:tblPr/>
      <w:tcPr>
        <w:tcBorders>
          <w:top w:val="nil"/>
          <w:bottom w:val="single" w:sz="8" w:space="0" w:color="FABA00" w:themeColor="accent1"/>
        </w:tcBorders>
      </w:tcPr>
    </w:tblStylePr>
    <w:tblStylePr w:type="lastRow">
      <w:rPr>
        <w:b/>
        <w:bCs/>
        <w:color w:val="00519E" w:themeColor="text2"/>
      </w:rPr>
      <w:tblPr/>
      <w:tcPr>
        <w:tcBorders>
          <w:top w:val="single" w:sz="8" w:space="0" w:color="FABA00" w:themeColor="accent1"/>
          <w:bottom w:val="single" w:sz="8" w:space="0" w:color="FABA00" w:themeColor="accent1"/>
        </w:tcBorders>
      </w:tcPr>
    </w:tblStylePr>
    <w:tblStylePr w:type="firstCol">
      <w:rPr>
        <w:b/>
        <w:bCs/>
      </w:rPr>
    </w:tblStylePr>
    <w:tblStylePr w:type="lastCol">
      <w:rPr>
        <w:b/>
        <w:bCs/>
      </w:rPr>
      <w:tblPr/>
      <w:tcPr>
        <w:tcBorders>
          <w:top w:val="single" w:sz="8" w:space="0" w:color="FABA00" w:themeColor="accent1"/>
          <w:bottom w:val="single" w:sz="8" w:space="0" w:color="FABA00" w:themeColor="accent1"/>
        </w:tcBorders>
      </w:tcPr>
    </w:tblStylePr>
    <w:tblStylePr w:type="band1Vert">
      <w:tblPr/>
      <w:tcPr>
        <w:shd w:val="clear" w:color="auto" w:fill="FFEEBE" w:themeFill="accent1" w:themeFillTint="3F"/>
      </w:tcPr>
    </w:tblStylePr>
    <w:tblStylePr w:type="band1Horz">
      <w:tblPr/>
      <w:tcPr>
        <w:shd w:val="clear" w:color="auto" w:fill="FFEEBE" w:themeFill="accent1" w:themeFillTint="3F"/>
      </w:tcPr>
    </w:tblStylePr>
  </w:style>
  <w:style w:type="table" w:styleId="MediumShading2-Accent1">
    <w:name w:val="Medium Shading 2 Accent 1"/>
    <w:basedOn w:val="TableNormal"/>
    <w:uiPriority w:val="64"/>
    <w:semiHidden/>
    <w:unhideWhenUsed/>
    <w:rsid w:val="003B1CF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ABA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ABA00" w:themeFill="accent1"/>
      </w:tcPr>
    </w:tblStylePr>
    <w:tblStylePr w:type="lastCol">
      <w:rPr>
        <w:b/>
        <w:bCs/>
        <w:color w:val="FFFFFF" w:themeColor="background1"/>
      </w:rPr>
      <w:tblPr/>
      <w:tcPr>
        <w:tcBorders>
          <w:left w:val="nil"/>
          <w:right w:val="nil"/>
          <w:insideH w:val="nil"/>
          <w:insideV w:val="nil"/>
        </w:tcBorders>
        <w:shd w:val="clear" w:color="auto" w:fill="FABA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B1CF1"/>
    <w:tblPr>
      <w:tblStyleRowBandSize w:val="1"/>
      <w:tblStyleColBandSize w:val="1"/>
      <w:tblBorders>
        <w:top w:val="single" w:sz="8" w:space="0" w:color="FFCC3C" w:themeColor="accent1" w:themeTint="BF"/>
        <w:left w:val="single" w:sz="8" w:space="0" w:color="FFCC3C" w:themeColor="accent1" w:themeTint="BF"/>
        <w:bottom w:val="single" w:sz="8" w:space="0" w:color="FFCC3C" w:themeColor="accent1" w:themeTint="BF"/>
        <w:right w:val="single" w:sz="8" w:space="0" w:color="FFCC3C" w:themeColor="accent1" w:themeTint="BF"/>
        <w:insideH w:val="single" w:sz="8" w:space="0" w:color="FFCC3C" w:themeColor="accent1" w:themeTint="BF"/>
      </w:tblBorders>
    </w:tblPr>
    <w:tblStylePr w:type="firstRow">
      <w:pPr>
        <w:spacing w:before="0" w:after="0" w:line="240" w:lineRule="auto"/>
      </w:pPr>
      <w:rPr>
        <w:b/>
        <w:bCs/>
        <w:color w:val="FFFFFF" w:themeColor="background1"/>
      </w:rPr>
      <w:tblPr/>
      <w:tcPr>
        <w:tcBorders>
          <w:top w:val="single" w:sz="8" w:space="0" w:color="FFCC3C" w:themeColor="accent1" w:themeTint="BF"/>
          <w:left w:val="single" w:sz="8" w:space="0" w:color="FFCC3C" w:themeColor="accent1" w:themeTint="BF"/>
          <w:bottom w:val="single" w:sz="8" w:space="0" w:color="FFCC3C" w:themeColor="accent1" w:themeTint="BF"/>
          <w:right w:val="single" w:sz="8" w:space="0" w:color="FFCC3C" w:themeColor="accent1" w:themeTint="BF"/>
          <w:insideH w:val="nil"/>
          <w:insideV w:val="nil"/>
        </w:tcBorders>
        <w:shd w:val="clear" w:color="auto" w:fill="FABA00" w:themeFill="accent1"/>
      </w:tcPr>
    </w:tblStylePr>
    <w:tblStylePr w:type="lastRow">
      <w:pPr>
        <w:spacing w:before="0" w:after="0" w:line="240" w:lineRule="auto"/>
      </w:pPr>
      <w:rPr>
        <w:b/>
        <w:bCs/>
      </w:rPr>
      <w:tblPr/>
      <w:tcPr>
        <w:tcBorders>
          <w:top w:val="double" w:sz="6" w:space="0" w:color="FFCC3C" w:themeColor="accent1" w:themeTint="BF"/>
          <w:left w:val="single" w:sz="8" w:space="0" w:color="FFCC3C" w:themeColor="accent1" w:themeTint="BF"/>
          <w:bottom w:val="single" w:sz="8" w:space="0" w:color="FFCC3C" w:themeColor="accent1" w:themeTint="BF"/>
          <w:right w:val="single" w:sz="8" w:space="0" w:color="FFCC3C" w:themeColor="accent1" w:themeTint="BF"/>
          <w:insideH w:val="nil"/>
          <w:insideV w:val="nil"/>
        </w:tcBorders>
      </w:tcPr>
    </w:tblStylePr>
    <w:tblStylePr w:type="firstCol">
      <w:rPr>
        <w:b/>
        <w:bCs/>
      </w:rPr>
    </w:tblStylePr>
    <w:tblStylePr w:type="lastCol">
      <w:rPr>
        <w:b/>
        <w:bCs/>
      </w:rPr>
    </w:tblStylePr>
    <w:tblStylePr w:type="band1Vert">
      <w:tblPr/>
      <w:tcPr>
        <w:shd w:val="clear" w:color="auto" w:fill="FFEEBE" w:themeFill="accent1" w:themeFillTint="3F"/>
      </w:tcPr>
    </w:tblStylePr>
    <w:tblStylePr w:type="band1Horz">
      <w:tblPr/>
      <w:tcPr>
        <w:tcBorders>
          <w:insideH w:val="nil"/>
          <w:insideV w:val="nil"/>
        </w:tcBorders>
        <w:shd w:val="clear" w:color="auto" w:fill="FFEEB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B1CF1"/>
    <w:tblPr>
      <w:tblStyleRowBandSize w:val="1"/>
      <w:tblStyleColBandSize w:val="1"/>
      <w:tblBorders>
        <w:top w:val="single" w:sz="8" w:space="0" w:color="FABA00" w:themeColor="accent1"/>
        <w:left w:val="single" w:sz="8" w:space="0" w:color="FABA00" w:themeColor="accent1"/>
        <w:bottom w:val="single" w:sz="8" w:space="0" w:color="FABA00" w:themeColor="accent1"/>
        <w:right w:val="single" w:sz="8" w:space="0" w:color="FABA00" w:themeColor="accent1"/>
        <w:insideH w:val="single" w:sz="8" w:space="0" w:color="FABA00" w:themeColor="accent1"/>
        <w:insideV w:val="single" w:sz="8" w:space="0" w:color="FABA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ABA00" w:themeColor="accent1"/>
          <w:left w:val="single" w:sz="8" w:space="0" w:color="FABA00" w:themeColor="accent1"/>
          <w:bottom w:val="single" w:sz="18" w:space="0" w:color="FABA00" w:themeColor="accent1"/>
          <w:right w:val="single" w:sz="8" w:space="0" w:color="FABA00" w:themeColor="accent1"/>
          <w:insideH w:val="nil"/>
          <w:insideV w:val="single" w:sz="8" w:space="0" w:color="FABA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ABA00" w:themeColor="accent1"/>
          <w:left w:val="single" w:sz="8" w:space="0" w:color="FABA00" w:themeColor="accent1"/>
          <w:bottom w:val="single" w:sz="8" w:space="0" w:color="FABA00" w:themeColor="accent1"/>
          <w:right w:val="single" w:sz="8" w:space="0" w:color="FABA00" w:themeColor="accent1"/>
          <w:insideH w:val="nil"/>
          <w:insideV w:val="single" w:sz="8" w:space="0" w:color="FABA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ABA00" w:themeColor="accent1"/>
          <w:left w:val="single" w:sz="8" w:space="0" w:color="FABA00" w:themeColor="accent1"/>
          <w:bottom w:val="single" w:sz="8" w:space="0" w:color="FABA00" w:themeColor="accent1"/>
          <w:right w:val="single" w:sz="8" w:space="0" w:color="FABA00" w:themeColor="accent1"/>
        </w:tcBorders>
      </w:tcPr>
    </w:tblStylePr>
    <w:tblStylePr w:type="band1Vert">
      <w:tblPr/>
      <w:tcPr>
        <w:tcBorders>
          <w:top w:val="single" w:sz="8" w:space="0" w:color="FABA00" w:themeColor="accent1"/>
          <w:left w:val="single" w:sz="8" w:space="0" w:color="FABA00" w:themeColor="accent1"/>
          <w:bottom w:val="single" w:sz="8" w:space="0" w:color="FABA00" w:themeColor="accent1"/>
          <w:right w:val="single" w:sz="8" w:space="0" w:color="FABA00" w:themeColor="accent1"/>
        </w:tcBorders>
        <w:shd w:val="clear" w:color="auto" w:fill="FFEEBE" w:themeFill="accent1" w:themeFillTint="3F"/>
      </w:tcPr>
    </w:tblStylePr>
    <w:tblStylePr w:type="band1Horz">
      <w:tblPr/>
      <w:tcPr>
        <w:tcBorders>
          <w:top w:val="single" w:sz="8" w:space="0" w:color="FABA00" w:themeColor="accent1"/>
          <w:left w:val="single" w:sz="8" w:space="0" w:color="FABA00" w:themeColor="accent1"/>
          <w:bottom w:val="single" w:sz="8" w:space="0" w:color="FABA00" w:themeColor="accent1"/>
          <w:right w:val="single" w:sz="8" w:space="0" w:color="FABA00" w:themeColor="accent1"/>
          <w:insideV w:val="single" w:sz="8" w:space="0" w:color="FABA00" w:themeColor="accent1"/>
        </w:tcBorders>
        <w:shd w:val="clear" w:color="auto" w:fill="FFEEBE" w:themeFill="accent1" w:themeFillTint="3F"/>
      </w:tcPr>
    </w:tblStylePr>
    <w:tblStylePr w:type="band2Horz">
      <w:tblPr/>
      <w:tcPr>
        <w:tcBorders>
          <w:top w:val="single" w:sz="8" w:space="0" w:color="FABA00" w:themeColor="accent1"/>
          <w:left w:val="single" w:sz="8" w:space="0" w:color="FABA00" w:themeColor="accent1"/>
          <w:bottom w:val="single" w:sz="8" w:space="0" w:color="FABA00" w:themeColor="accent1"/>
          <w:right w:val="single" w:sz="8" w:space="0" w:color="FABA00" w:themeColor="accent1"/>
          <w:insideV w:val="single" w:sz="8" w:space="0" w:color="FABA00" w:themeColor="accent1"/>
        </w:tcBorders>
      </w:tcPr>
    </w:tblStylePr>
  </w:style>
  <w:style w:type="table" w:styleId="LightList-Accent1">
    <w:name w:val="Light List Accent 1"/>
    <w:basedOn w:val="TableNormal"/>
    <w:uiPriority w:val="61"/>
    <w:semiHidden/>
    <w:unhideWhenUsed/>
    <w:rsid w:val="003B1CF1"/>
    <w:tblPr>
      <w:tblStyleRowBandSize w:val="1"/>
      <w:tblStyleColBandSize w:val="1"/>
      <w:tblBorders>
        <w:top w:val="single" w:sz="8" w:space="0" w:color="FABA00" w:themeColor="accent1"/>
        <w:left w:val="single" w:sz="8" w:space="0" w:color="FABA00" w:themeColor="accent1"/>
        <w:bottom w:val="single" w:sz="8" w:space="0" w:color="FABA00" w:themeColor="accent1"/>
        <w:right w:val="single" w:sz="8" w:space="0" w:color="FABA00" w:themeColor="accent1"/>
      </w:tblBorders>
    </w:tblPr>
    <w:tblStylePr w:type="firstRow">
      <w:pPr>
        <w:spacing w:before="0" w:after="0" w:line="240" w:lineRule="auto"/>
      </w:pPr>
      <w:rPr>
        <w:b/>
        <w:bCs/>
        <w:color w:val="FFFFFF" w:themeColor="background1"/>
      </w:rPr>
      <w:tblPr/>
      <w:tcPr>
        <w:shd w:val="clear" w:color="auto" w:fill="FABA00" w:themeFill="accent1"/>
      </w:tcPr>
    </w:tblStylePr>
    <w:tblStylePr w:type="lastRow">
      <w:pPr>
        <w:spacing w:before="0" w:after="0" w:line="240" w:lineRule="auto"/>
      </w:pPr>
      <w:rPr>
        <w:b/>
        <w:bCs/>
      </w:rPr>
      <w:tblPr/>
      <w:tcPr>
        <w:tcBorders>
          <w:top w:val="double" w:sz="6" w:space="0" w:color="FABA00" w:themeColor="accent1"/>
          <w:left w:val="single" w:sz="8" w:space="0" w:color="FABA00" w:themeColor="accent1"/>
          <w:bottom w:val="single" w:sz="8" w:space="0" w:color="FABA00" w:themeColor="accent1"/>
          <w:right w:val="single" w:sz="8" w:space="0" w:color="FABA00" w:themeColor="accent1"/>
        </w:tcBorders>
      </w:tcPr>
    </w:tblStylePr>
    <w:tblStylePr w:type="firstCol">
      <w:rPr>
        <w:b/>
        <w:bCs/>
      </w:rPr>
    </w:tblStylePr>
    <w:tblStylePr w:type="lastCol">
      <w:rPr>
        <w:b/>
        <w:bCs/>
      </w:rPr>
    </w:tblStylePr>
    <w:tblStylePr w:type="band1Vert">
      <w:tblPr/>
      <w:tcPr>
        <w:tcBorders>
          <w:top w:val="single" w:sz="8" w:space="0" w:color="FABA00" w:themeColor="accent1"/>
          <w:left w:val="single" w:sz="8" w:space="0" w:color="FABA00" w:themeColor="accent1"/>
          <w:bottom w:val="single" w:sz="8" w:space="0" w:color="FABA00" w:themeColor="accent1"/>
          <w:right w:val="single" w:sz="8" w:space="0" w:color="FABA00" w:themeColor="accent1"/>
        </w:tcBorders>
      </w:tcPr>
    </w:tblStylePr>
    <w:tblStylePr w:type="band1Horz">
      <w:tblPr/>
      <w:tcPr>
        <w:tcBorders>
          <w:top w:val="single" w:sz="8" w:space="0" w:color="FABA00" w:themeColor="accent1"/>
          <w:left w:val="single" w:sz="8" w:space="0" w:color="FABA00" w:themeColor="accent1"/>
          <w:bottom w:val="single" w:sz="8" w:space="0" w:color="FABA00" w:themeColor="accent1"/>
          <w:right w:val="single" w:sz="8" w:space="0" w:color="FABA00" w:themeColor="accent1"/>
        </w:tcBorders>
      </w:tcPr>
    </w:tblStylePr>
  </w:style>
  <w:style w:type="table" w:styleId="LightShading-Accent1">
    <w:name w:val="Light Shading Accent 1"/>
    <w:basedOn w:val="TableNormal"/>
    <w:uiPriority w:val="60"/>
    <w:semiHidden/>
    <w:unhideWhenUsed/>
    <w:rsid w:val="003B1CF1"/>
    <w:rPr>
      <w:color w:val="BB8A00" w:themeColor="accent1" w:themeShade="BF"/>
    </w:rPr>
    <w:tblPr>
      <w:tblStyleRowBandSize w:val="1"/>
      <w:tblStyleColBandSize w:val="1"/>
      <w:tblBorders>
        <w:top w:val="single" w:sz="8" w:space="0" w:color="FABA00" w:themeColor="accent1"/>
        <w:bottom w:val="single" w:sz="8" w:space="0" w:color="FABA00" w:themeColor="accent1"/>
      </w:tblBorders>
    </w:tblPr>
    <w:tblStylePr w:type="firstRow">
      <w:pPr>
        <w:spacing w:before="0" w:after="0" w:line="240" w:lineRule="auto"/>
      </w:pPr>
      <w:rPr>
        <w:b/>
        <w:bCs/>
      </w:rPr>
      <w:tblPr/>
      <w:tcPr>
        <w:tcBorders>
          <w:top w:val="single" w:sz="8" w:space="0" w:color="FABA00" w:themeColor="accent1"/>
          <w:left w:val="nil"/>
          <w:bottom w:val="single" w:sz="8" w:space="0" w:color="FABA00" w:themeColor="accent1"/>
          <w:right w:val="nil"/>
          <w:insideH w:val="nil"/>
          <w:insideV w:val="nil"/>
        </w:tcBorders>
      </w:tcPr>
    </w:tblStylePr>
    <w:tblStylePr w:type="lastRow">
      <w:pPr>
        <w:spacing w:before="0" w:after="0" w:line="240" w:lineRule="auto"/>
      </w:pPr>
      <w:rPr>
        <w:b/>
        <w:bCs/>
      </w:rPr>
      <w:tblPr/>
      <w:tcPr>
        <w:tcBorders>
          <w:top w:val="single" w:sz="8" w:space="0" w:color="FABA00" w:themeColor="accent1"/>
          <w:left w:val="nil"/>
          <w:bottom w:val="single" w:sz="8" w:space="0" w:color="FABA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EBE" w:themeFill="accent1" w:themeFillTint="3F"/>
      </w:tcPr>
    </w:tblStylePr>
    <w:tblStylePr w:type="band1Horz">
      <w:tblPr/>
      <w:tcPr>
        <w:tcBorders>
          <w:left w:val="nil"/>
          <w:right w:val="nil"/>
          <w:insideH w:val="nil"/>
          <w:insideV w:val="nil"/>
        </w:tcBorders>
        <w:shd w:val="clear" w:color="auto" w:fill="FFEEBE" w:themeFill="accent1" w:themeFillTint="3F"/>
      </w:tcPr>
    </w:tblStylePr>
  </w:style>
  <w:style w:type="table" w:styleId="ColorfulGrid">
    <w:name w:val="Colorful Grid"/>
    <w:basedOn w:val="TableNormal"/>
    <w:uiPriority w:val="73"/>
    <w:semiHidden/>
    <w:unhideWhenUsed/>
    <w:rsid w:val="003B1CF1"/>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B1CF1"/>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B62A12" w:themeFill="accent2" w:themeFillShade="CC"/>
      </w:tcPr>
    </w:tblStylePr>
    <w:tblStylePr w:type="lastRow">
      <w:rPr>
        <w:b/>
        <w:bCs/>
        <w:color w:val="B62A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B1CF1"/>
    <w:rPr>
      <w:color w:val="000000" w:themeColor="text1"/>
    </w:rPr>
    <w:tblPr>
      <w:tblStyleRowBandSize w:val="1"/>
      <w:tblStyleColBandSize w:val="1"/>
      <w:tblBorders>
        <w:top w:val="single" w:sz="24" w:space="0" w:color="E53517"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53517"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B1CF1"/>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B1CF1"/>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B1CF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B1CF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B1CF1"/>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B1CF1"/>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519E"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B1CF1"/>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B1CF1"/>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B1CF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B1CF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B1CF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rsid w:val="003B1CF1"/>
    <w:rPr>
      <w:i/>
      <w:iCs/>
    </w:rPr>
  </w:style>
  <w:style w:type="character" w:styleId="HTMLTypewriter">
    <w:name w:val="HTML Typewriter"/>
    <w:basedOn w:val="DefaultParagraphFont"/>
    <w:uiPriority w:val="99"/>
    <w:rsid w:val="003B1CF1"/>
    <w:rPr>
      <w:rFonts w:ascii="Consolas" w:hAnsi="Consolas"/>
      <w:sz w:val="20"/>
      <w:szCs w:val="20"/>
    </w:rPr>
  </w:style>
  <w:style w:type="character" w:styleId="HTMLSample">
    <w:name w:val="HTML Sample"/>
    <w:basedOn w:val="DefaultParagraphFont"/>
    <w:uiPriority w:val="99"/>
    <w:rsid w:val="003B1CF1"/>
    <w:rPr>
      <w:rFonts w:ascii="Consolas" w:hAnsi="Consolas"/>
      <w:sz w:val="24"/>
      <w:szCs w:val="24"/>
    </w:rPr>
  </w:style>
  <w:style w:type="paragraph" w:styleId="HTMLPreformatted">
    <w:name w:val="HTML Preformatted"/>
    <w:basedOn w:val="Normal"/>
    <w:link w:val="HTMLPreformattedChar"/>
    <w:uiPriority w:val="99"/>
    <w:rsid w:val="003B1CF1"/>
    <w:rPr>
      <w:rFonts w:ascii="Consolas" w:hAnsi="Consolas"/>
      <w:sz w:val="20"/>
      <w:szCs w:val="20"/>
    </w:rPr>
  </w:style>
  <w:style w:type="character" w:customStyle="1" w:styleId="HTMLPreformattedChar">
    <w:name w:val="HTML Preformatted Char"/>
    <w:basedOn w:val="DefaultParagraphFont"/>
    <w:link w:val="HTMLPreformatted"/>
    <w:uiPriority w:val="99"/>
    <w:rsid w:val="003B1CF1"/>
    <w:rPr>
      <w:rFonts w:ascii="Consolas" w:hAnsi="Consolas"/>
      <w:lang w:val="de-DE" w:eastAsia="de-DE"/>
    </w:rPr>
  </w:style>
  <w:style w:type="character" w:styleId="HTMLKeyboard">
    <w:name w:val="HTML Keyboard"/>
    <w:basedOn w:val="DefaultParagraphFont"/>
    <w:uiPriority w:val="99"/>
    <w:rsid w:val="003B1CF1"/>
    <w:rPr>
      <w:rFonts w:ascii="Consolas" w:hAnsi="Consolas"/>
      <w:sz w:val="20"/>
      <w:szCs w:val="20"/>
    </w:rPr>
  </w:style>
  <w:style w:type="character" w:styleId="HTMLDefinition">
    <w:name w:val="HTML Definition"/>
    <w:basedOn w:val="DefaultParagraphFont"/>
    <w:uiPriority w:val="99"/>
    <w:rsid w:val="003B1CF1"/>
    <w:rPr>
      <w:i/>
      <w:iCs/>
    </w:rPr>
  </w:style>
  <w:style w:type="character" w:styleId="HTMLCode">
    <w:name w:val="HTML Code"/>
    <w:basedOn w:val="DefaultParagraphFont"/>
    <w:uiPriority w:val="99"/>
    <w:rsid w:val="003B1CF1"/>
    <w:rPr>
      <w:rFonts w:ascii="Consolas" w:hAnsi="Consolas"/>
      <w:sz w:val="20"/>
      <w:szCs w:val="20"/>
    </w:rPr>
  </w:style>
  <w:style w:type="paragraph" w:styleId="HTMLAddress">
    <w:name w:val="HTML Address"/>
    <w:basedOn w:val="Normal"/>
    <w:link w:val="HTMLAddressChar"/>
    <w:uiPriority w:val="99"/>
    <w:rsid w:val="003B1CF1"/>
    <w:rPr>
      <w:i/>
      <w:iCs/>
    </w:rPr>
  </w:style>
  <w:style w:type="character" w:customStyle="1" w:styleId="HTMLAddressChar">
    <w:name w:val="HTML Address Char"/>
    <w:basedOn w:val="DefaultParagraphFont"/>
    <w:link w:val="HTMLAddress"/>
    <w:uiPriority w:val="99"/>
    <w:rsid w:val="003B1CF1"/>
    <w:rPr>
      <w:rFonts w:ascii="Arial" w:hAnsi="Arial"/>
      <w:i/>
      <w:iCs/>
      <w:sz w:val="22"/>
      <w:szCs w:val="24"/>
      <w:lang w:val="de-DE" w:eastAsia="de-DE"/>
    </w:rPr>
  </w:style>
  <w:style w:type="character" w:styleId="HTMLAcronym">
    <w:name w:val="HTML Acronym"/>
    <w:basedOn w:val="DefaultParagraphFont"/>
    <w:uiPriority w:val="99"/>
    <w:rsid w:val="003B1CF1"/>
  </w:style>
  <w:style w:type="paragraph" w:styleId="PlainText">
    <w:name w:val="Plain Text"/>
    <w:basedOn w:val="Normal"/>
    <w:link w:val="PlainTextChar"/>
    <w:uiPriority w:val="99"/>
    <w:rsid w:val="003B1CF1"/>
    <w:rPr>
      <w:rFonts w:ascii="Consolas" w:hAnsi="Consolas"/>
      <w:sz w:val="21"/>
      <w:szCs w:val="21"/>
    </w:rPr>
  </w:style>
  <w:style w:type="character" w:customStyle="1" w:styleId="PlainTextChar">
    <w:name w:val="Plain Text Char"/>
    <w:basedOn w:val="DefaultParagraphFont"/>
    <w:link w:val="PlainText"/>
    <w:uiPriority w:val="99"/>
    <w:rsid w:val="003B1CF1"/>
    <w:rPr>
      <w:rFonts w:ascii="Consolas" w:hAnsi="Consolas"/>
      <w:sz w:val="21"/>
      <w:szCs w:val="21"/>
      <w:lang w:val="de-DE" w:eastAsia="de-DE"/>
    </w:rPr>
  </w:style>
  <w:style w:type="paragraph" w:styleId="DocumentMap">
    <w:name w:val="Document Map"/>
    <w:basedOn w:val="Normal"/>
    <w:link w:val="DocumentMapChar"/>
    <w:uiPriority w:val="99"/>
    <w:rsid w:val="003B1CF1"/>
    <w:rPr>
      <w:rFonts w:ascii="Segoe UI" w:hAnsi="Segoe UI" w:cs="Segoe UI"/>
      <w:sz w:val="16"/>
      <w:szCs w:val="16"/>
    </w:rPr>
  </w:style>
  <w:style w:type="character" w:customStyle="1" w:styleId="DocumentMapChar">
    <w:name w:val="Document Map Char"/>
    <w:basedOn w:val="DefaultParagraphFont"/>
    <w:link w:val="DocumentMap"/>
    <w:uiPriority w:val="99"/>
    <w:rsid w:val="003B1CF1"/>
    <w:rPr>
      <w:rFonts w:ascii="Segoe UI" w:hAnsi="Segoe UI" w:cs="Segoe UI"/>
      <w:sz w:val="16"/>
      <w:szCs w:val="16"/>
      <w:lang w:val="de-DE" w:eastAsia="de-DE"/>
    </w:rPr>
  </w:style>
  <w:style w:type="character" w:styleId="FollowedHyperlink">
    <w:name w:val="FollowedHyperlink"/>
    <w:basedOn w:val="DefaultParagraphFont"/>
    <w:uiPriority w:val="99"/>
    <w:rsid w:val="003B1CF1"/>
    <w:rPr>
      <w:color w:val="800080" w:themeColor="followedHyperlink"/>
      <w:u w:val="single"/>
    </w:rPr>
  </w:style>
  <w:style w:type="paragraph" w:styleId="BlockText">
    <w:name w:val="Block Text"/>
    <w:basedOn w:val="Normal"/>
    <w:uiPriority w:val="99"/>
    <w:rsid w:val="003B1CF1"/>
    <w:pPr>
      <w:pBdr>
        <w:top w:val="single" w:sz="2" w:space="10" w:color="FABA00" w:themeColor="accent1" w:frame="1"/>
        <w:left w:val="single" w:sz="2" w:space="10" w:color="FABA00" w:themeColor="accent1" w:frame="1"/>
        <w:bottom w:val="single" w:sz="2" w:space="10" w:color="FABA00" w:themeColor="accent1" w:frame="1"/>
        <w:right w:val="single" w:sz="2" w:space="10" w:color="FABA00" w:themeColor="accent1" w:frame="1"/>
      </w:pBdr>
      <w:ind w:left="1152" w:right="1152"/>
    </w:pPr>
    <w:rPr>
      <w:rFonts w:asciiTheme="minorHAnsi" w:eastAsiaTheme="minorEastAsia" w:hAnsiTheme="minorHAnsi" w:cstheme="minorBidi"/>
      <w:i/>
      <w:iCs/>
      <w:color w:val="FABA00" w:themeColor="accent1"/>
    </w:rPr>
  </w:style>
  <w:style w:type="paragraph" w:styleId="BodyTextIndent3">
    <w:name w:val="Body Text Indent 3"/>
    <w:basedOn w:val="Normal"/>
    <w:link w:val="BodyTextIndent3Char"/>
    <w:uiPriority w:val="99"/>
    <w:rsid w:val="003B1CF1"/>
    <w:pPr>
      <w:spacing w:after="120"/>
      <w:ind w:left="283"/>
    </w:pPr>
    <w:rPr>
      <w:sz w:val="16"/>
      <w:szCs w:val="16"/>
    </w:rPr>
  </w:style>
  <w:style w:type="character" w:customStyle="1" w:styleId="BodyTextIndent3Char">
    <w:name w:val="Body Text Indent 3 Char"/>
    <w:basedOn w:val="DefaultParagraphFont"/>
    <w:link w:val="BodyTextIndent3"/>
    <w:uiPriority w:val="99"/>
    <w:rsid w:val="003B1CF1"/>
    <w:rPr>
      <w:rFonts w:ascii="Arial" w:hAnsi="Arial"/>
      <w:sz w:val="16"/>
      <w:szCs w:val="16"/>
      <w:lang w:val="de-DE" w:eastAsia="de-DE"/>
    </w:rPr>
  </w:style>
  <w:style w:type="paragraph" w:styleId="BodyTextIndent2">
    <w:name w:val="Body Text Indent 2"/>
    <w:basedOn w:val="Normal"/>
    <w:link w:val="BodyTextIndent2Char"/>
    <w:uiPriority w:val="99"/>
    <w:rsid w:val="003B1CF1"/>
    <w:pPr>
      <w:spacing w:after="120" w:line="480" w:lineRule="auto"/>
      <w:ind w:left="283"/>
    </w:pPr>
  </w:style>
  <w:style w:type="character" w:customStyle="1" w:styleId="BodyTextIndent2Char">
    <w:name w:val="Body Text Indent 2 Char"/>
    <w:basedOn w:val="DefaultParagraphFont"/>
    <w:link w:val="BodyTextIndent2"/>
    <w:uiPriority w:val="99"/>
    <w:rsid w:val="003B1CF1"/>
    <w:rPr>
      <w:rFonts w:ascii="Arial" w:hAnsi="Arial"/>
      <w:sz w:val="22"/>
      <w:szCs w:val="24"/>
      <w:lang w:val="de-DE" w:eastAsia="de-DE"/>
    </w:rPr>
  </w:style>
  <w:style w:type="paragraph" w:styleId="BodyText3">
    <w:name w:val="Body Text 3"/>
    <w:basedOn w:val="Normal"/>
    <w:link w:val="BodyText3Char"/>
    <w:uiPriority w:val="99"/>
    <w:rsid w:val="003B1CF1"/>
    <w:pPr>
      <w:spacing w:after="120"/>
    </w:pPr>
    <w:rPr>
      <w:sz w:val="16"/>
      <w:szCs w:val="16"/>
    </w:rPr>
  </w:style>
  <w:style w:type="character" w:customStyle="1" w:styleId="BodyText3Char">
    <w:name w:val="Body Text 3 Char"/>
    <w:basedOn w:val="DefaultParagraphFont"/>
    <w:link w:val="BodyText3"/>
    <w:uiPriority w:val="99"/>
    <w:rsid w:val="003B1CF1"/>
    <w:rPr>
      <w:rFonts w:ascii="Arial" w:hAnsi="Arial"/>
      <w:sz w:val="16"/>
      <w:szCs w:val="16"/>
      <w:lang w:val="de-DE" w:eastAsia="de-DE"/>
    </w:rPr>
  </w:style>
  <w:style w:type="paragraph" w:styleId="BodyText2">
    <w:name w:val="Body Text 2"/>
    <w:basedOn w:val="Normal"/>
    <w:link w:val="BodyText2Char"/>
    <w:uiPriority w:val="99"/>
    <w:rsid w:val="003B1CF1"/>
    <w:pPr>
      <w:spacing w:after="120" w:line="480" w:lineRule="auto"/>
    </w:pPr>
  </w:style>
  <w:style w:type="character" w:customStyle="1" w:styleId="BodyText2Char">
    <w:name w:val="Body Text 2 Char"/>
    <w:basedOn w:val="DefaultParagraphFont"/>
    <w:link w:val="BodyText2"/>
    <w:uiPriority w:val="99"/>
    <w:rsid w:val="003B1CF1"/>
    <w:rPr>
      <w:rFonts w:ascii="Arial" w:hAnsi="Arial"/>
      <w:sz w:val="22"/>
      <w:szCs w:val="24"/>
      <w:lang w:val="de-DE" w:eastAsia="de-DE"/>
    </w:rPr>
  </w:style>
  <w:style w:type="paragraph" w:styleId="NoteHeading">
    <w:name w:val="Note Heading"/>
    <w:basedOn w:val="Normal"/>
    <w:next w:val="Normal"/>
    <w:link w:val="NoteHeadingChar"/>
    <w:uiPriority w:val="99"/>
    <w:rsid w:val="003B1CF1"/>
  </w:style>
  <w:style w:type="character" w:customStyle="1" w:styleId="NoteHeadingChar">
    <w:name w:val="Note Heading Char"/>
    <w:basedOn w:val="DefaultParagraphFont"/>
    <w:link w:val="NoteHeading"/>
    <w:uiPriority w:val="99"/>
    <w:rsid w:val="003B1CF1"/>
    <w:rPr>
      <w:rFonts w:ascii="Arial" w:hAnsi="Arial"/>
      <w:sz w:val="22"/>
      <w:szCs w:val="24"/>
      <w:lang w:val="de-DE" w:eastAsia="de-DE"/>
    </w:rPr>
  </w:style>
  <w:style w:type="paragraph" w:styleId="BodyTextIndent">
    <w:name w:val="Body Text Indent"/>
    <w:basedOn w:val="Normal"/>
    <w:link w:val="BodyTextIndentChar"/>
    <w:uiPriority w:val="99"/>
    <w:rsid w:val="003B1CF1"/>
    <w:pPr>
      <w:spacing w:after="120"/>
      <w:ind w:left="283"/>
    </w:pPr>
  </w:style>
  <w:style w:type="character" w:customStyle="1" w:styleId="BodyTextIndentChar">
    <w:name w:val="Body Text Indent Char"/>
    <w:basedOn w:val="DefaultParagraphFont"/>
    <w:link w:val="BodyTextIndent"/>
    <w:uiPriority w:val="99"/>
    <w:rsid w:val="003B1CF1"/>
    <w:rPr>
      <w:rFonts w:ascii="Arial" w:hAnsi="Arial"/>
      <w:sz w:val="22"/>
      <w:szCs w:val="24"/>
      <w:lang w:val="de-DE" w:eastAsia="de-DE"/>
    </w:rPr>
  </w:style>
  <w:style w:type="paragraph" w:styleId="BodyTextFirstIndent2">
    <w:name w:val="Body Text First Indent 2"/>
    <w:basedOn w:val="BodyTextIndent"/>
    <w:link w:val="BodyTextFirstIndent2Char"/>
    <w:uiPriority w:val="99"/>
    <w:rsid w:val="003B1CF1"/>
    <w:pPr>
      <w:spacing w:after="0"/>
      <w:ind w:left="360" w:firstLine="360"/>
    </w:pPr>
  </w:style>
  <w:style w:type="character" w:customStyle="1" w:styleId="BodyTextFirstIndent2Char">
    <w:name w:val="Body Text First Indent 2 Char"/>
    <w:basedOn w:val="BodyTextIndentChar"/>
    <w:link w:val="BodyTextFirstIndent2"/>
    <w:uiPriority w:val="99"/>
    <w:rsid w:val="003B1CF1"/>
    <w:rPr>
      <w:rFonts w:ascii="Arial" w:hAnsi="Arial"/>
      <w:sz w:val="22"/>
      <w:szCs w:val="24"/>
      <w:lang w:val="de-DE" w:eastAsia="de-DE"/>
    </w:rPr>
  </w:style>
  <w:style w:type="paragraph" w:styleId="BodyText">
    <w:name w:val="Body Text"/>
    <w:basedOn w:val="Normal"/>
    <w:link w:val="BodyTextChar"/>
    <w:uiPriority w:val="99"/>
    <w:rsid w:val="003B1CF1"/>
    <w:pPr>
      <w:spacing w:after="120"/>
    </w:pPr>
  </w:style>
  <w:style w:type="character" w:customStyle="1" w:styleId="BodyTextChar">
    <w:name w:val="Body Text Char"/>
    <w:basedOn w:val="DefaultParagraphFont"/>
    <w:link w:val="BodyText"/>
    <w:uiPriority w:val="99"/>
    <w:rsid w:val="003B1CF1"/>
    <w:rPr>
      <w:rFonts w:ascii="Arial" w:hAnsi="Arial"/>
      <w:sz w:val="22"/>
      <w:szCs w:val="24"/>
      <w:lang w:val="de-DE" w:eastAsia="de-DE"/>
    </w:rPr>
  </w:style>
  <w:style w:type="paragraph" w:styleId="BodyTextFirstIndent">
    <w:name w:val="Body Text First Indent"/>
    <w:basedOn w:val="BodyText"/>
    <w:link w:val="BodyTextFirstIndentChar"/>
    <w:uiPriority w:val="99"/>
    <w:semiHidden/>
    <w:unhideWhenUsed/>
    <w:rsid w:val="003B1CF1"/>
    <w:pPr>
      <w:spacing w:after="0"/>
      <w:ind w:firstLine="360"/>
    </w:pPr>
  </w:style>
  <w:style w:type="character" w:customStyle="1" w:styleId="BodyTextFirstIndentChar">
    <w:name w:val="Body Text First Indent Char"/>
    <w:basedOn w:val="BodyTextChar"/>
    <w:link w:val="BodyTextFirstIndent"/>
    <w:uiPriority w:val="99"/>
    <w:semiHidden/>
    <w:rsid w:val="003B1CF1"/>
    <w:rPr>
      <w:rFonts w:ascii="Arial" w:hAnsi="Arial"/>
      <w:sz w:val="22"/>
      <w:szCs w:val="24"/>
      <w:lang w:val="de-DE" w:eastAsia="de-DE"/>
    </w:rPr>
  </w:style>
  <w:style w:type="paragraph" w:styleId="Date">
    <w:name w:val="Date"/>
    <w:basedOn w:val="Normal"/>
    <w:next w:val="Normal"/>
    <w:link w:val="DateChar"/>
    <w:uiPriority w:val="99"/>
    <w:semiHidden/>
    <w:unhideWhenUsed/>
    <w:rsid w:val="003B1CF1"/>
  </w:style>
  <w:style w:type="character" w:customStyle="1" w:styleId="DateChar">
    <w:name w:val="Date Char"/>
    <w:basedOn w:val="DefaultParagraphFont"/>
    <w:link w:val="Date"/>
    <w:uiPriority w:val="99"/>
    <w:semiHidden/>
    <w:rsid w:val="003B1CF1"/>
    <w:rPr>
      <w:rFonts w:ascii="Arial" w:hAnsi="Arial"/>
      <w:sz w:val="22"/>
      <w:szCs w:val="24"/>
      <w:lang w:val="de-DE" w:eastAsia="de-DE"/>
    </w:rPr>
  </w:style>
  <w:style w:type="paragraph" w:styleId="Salutation">
    <w:name w:val="Salutation"/>
    <w:basedOn w:val="Normal"/>
    <w:next w:val="Normal"/>
    <w:link w:val="SalutationChar"/>
    <w:uiPriority w:val="99"/>
    <w:semiHidden/>
    <w:unhideWhenUsed/>
    <w:rsid w:val="003B1CF1"/>
  </w:style>
  <w:style w:type="character" w:customStyle="1" w:styleId="SalutationChar">
    <w:name w:val="Salutation Char"/>
    <w:basedOn w:val="DefaultParagraphFont"/>
    <w:link w:val="Salutation"/>
    <w:uiPriority w:val="99"/>
    <w:semiHidden/>
    <w:rsid w:val="003B1CF1"/>
    <w:rPr>
      <w:rFonts w:ascii="Arial" w:hAnsi="Arial"/>
      <w:sz w:val="22"/>
      <w:szCs w:val="24"/>
      <w:lang w:val="de-DE" w:eastAsia="de-DE"/>
    </w:rPr>
  </w:style>
  <w:style w:type="paragraph" w:styleId="MessageHeader">
    <w:name w:val="Message Header"/>
    <w:basedOn w:val="Normal"/>
    <w:link w:val="MessageHeaderChar"/>
    <w:uiPriority w:val="99"/>
    <w:rsid w:val="003B1CF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rsid w:val="003B1CF1"/>
    <w:rPr>
      <w:rFonts w:asciiTheme="majorHAnsi" w:eastAsiaTheme="majorEastAsia" w:hAnsiTheme="majorHAnsi" w:cstheme="majorBidi"/>
      <w:sz w:val="24"/>
      <w:szCs w:val="24"/>
      <w:shd w:val="pct20" w:color="auto" w:fill="auto"/>
      <w:lang w:val="de-DE" w:eastAsia="de-DE"/>
    </w:rPr>
  </w:style>
  <w:style w:type="paragraph" w:styleId="ListContinue5">
    <w:name w:val="List Continue 5"/>
    <w:basedOn w:val="Normal"/>
    <w:uiPriority w:val="99"/>
    <w:rsid w:val="003B1CF1"/>
    <w:pPr>
      <w:spacing w:after="120"/>
      <w:ind w:left="1415"/>
      <w:contextualSpacing/>
    </w:pPr>
  </w:style>
  <w:style w:type="paragraph" w:styleId="ListContinue4">
    <w:name w:val="List Continue 4"/>
    <w:basedOn w:val="Normal"/>
    <w:uiPriority w:val="99"/>
    <w:rsid w:val="003B1CF1"/>
    <w:pPr>
      <w:spacing w:after="120"/>
      <w:ind w:left="1132"/>
      <w:contextualSpacing/>
    </w:pPr>
  </w:style>
  <w:style w:type="paragraph" w:styleId="ListContinue3">
    <w:name w:val="List Continue 3"/>
    <w:basedOn w:val="Normal"/>
    <w:uiPriority w:val="99"/>
    <w:rsid w:val="003B1CF1"/>
    <w:pPr>
      <w:spacing w:after="120"/>
      <w:ind w:left="849"/>
      <w:contextualSpacing/>
    </w:pPr>
  </w:style>
  <w:style w:type="paragraph" w:styleId="ListContinue2">
    <w:name w:val="List Continue 2"/>
    <w:basedOn w:val="Normal"/>
    <w:uiPriority w:val="99"/>
    <w:rsid w:val="003B1CF1"/>
    <w:pPr>
      <w:spacing w:after="120"/>
      <w:ind w:left="566"/>
      <w:contextualSpacing/>
    </w:pPr>
  </w:style>
  <w:style w:type="paragraph" w:styleId="ListContinue">
    <w:name w:val="List Continue"/>
    <w:basedOn w:val="Normal"/>
    <w:uiPriority w:val="99"/>
    <w:rsid w:val="003B1CF1"/>
    <w:pPr>
      <w:spacing w:after="120"/>
      <w:ind w:left="283"/>
      <w:contextualSpacing/>
    </w:pPr>
  </w:style>
  <w:style w:type="paragraph" w:styleId="Signature">
    <w:name w:val="Signature"/>
    <w:basedOn w:val="Normal"/>
    <w:link w:val="SignatureChar"/>
    <w:uiPriority w:val="99"/>
    <w:rsid w:val="003B1CF1"/>
    <w:pPr>
      <w:ind w:left="4252"/>
    </w:pPr>
  </w:style>
  <w:style w:type="character" w:customStyle="1" w:styleId="SignatureChar">
    <w:name w:val="Signature Char"/>
    <w:basedOn w:val="DefaultParagraphFont"/>
    <w:link w:val="Signature"/>
    <w:uiPriority w:val="99"/>
    <w:rsid w:val="003B1CF1"/>
    <w:rPr>
      <w:rFonts w:ascii="Arial" w:hAnsi="Arial"/>
      <w:sz w:val="22"/>
      <w:szCs w:val="24"/>
      <w:lang w:val="de-DE" w:eastAsia="de-DE"/>
    </w:rPr>
  </w:style>
  <w:style w:type="paragraph" w:styleId="Closing">
    <w:name w:val="Closing"/>
    <w:basedOn w:val="Normal"/>
    <w:link w:val="ClosingChar"/>
    <w:uiPriority w:val="99"/>
    <w:rsid w:val="003B1CF1"/>
    <w:pPr>
      <w:ind w:left="4252"/>
    </w:pPr>
  </w:style>
  <w:style w:type="character" w:customStyle="1" w:styleId="ClosingChar">
    <w:name w:val="Closing Char"/>
    <w:basedOn w:val="DefaultParagraphFont"/>
    <w:link w:val="Closing"/>
    <w:uiPriority w:val="99"/>
    <w:rsid w:val="003B1CF1"/>
    <w:rPr>
      <w:rFonts w:ascii="Arial" w:hAnsi="Arial"/>
      <w:sz w:val="22"/>
      <w:szCs w:val="24"/>
      <w:lang w:val="de-DE" w:eastAsia="de-DE"/>
    </w:rPr>
  </w:style>
  <w:style w:type="paragraph" w:styleId="ListNumber5">
    <w:name w:val="List Number 5"/>
    <w:basedOn w:val="Normal"/>
    <w:uiPriority w:val="99"/>
    <w:rsid w:val="003B1CF1"/>
    <w:pPr>
      <w:numPr>
        <w:numId w:val="4"/>
      </w:numPr>
      <w:contextualSpacing/>
    </w:pPr>
  </w:style>
  <w:style w:type="paragraph" w:styleId="ListNumber4">
    <w:name w:val="List Number 4"/>
    <w:basedOn w:val="Normal"/>
    <w:uiPriority w:val="99"/>
    <w:rsid w:val="003B1CF1"/>
    <w:pPr>
      <w:numPr>
        <w:numId w:val="5"/>
      </w:numPr>
      <w:contextualSpacing/>
    </w:pPr>
  </w:style>
  <w:style w:type="paragraph" w:styleId="ListNumber3">
    <w:name w:val="List Number 3"/>
    <w:basedOn w:val="Normal"/>
    <w:uiPriority w:val="99"/>
    <w:rsid w:val="003B1CF1"/>
    <w:pPr>
      <w:numPr>
        <w:numId w:val="6"/>
      </w:numPr>
      <w:contextualSpacing/>
    </w:pPr>
  </w:style>
  <w:style w:type="paragraph" w:styleId="ListNumber2">
    <w:name w:val="List Number 2"/>
    <w:basedOn w:val="Normal"/>
    <w:uiPriority w:val="99"/>
    <w:rsid w:val="003B1CF1"/>
    <w:pPr>
      <w:numPr>
        <w:numId w:val="7"/>
      </w:numPr>
      <w:contextualSpacing/>
    </w:pPr>
  </w:style>
  <w:style w:type="paragraph" w:styleId="ListBullet5">
    <w:name w:val="List Bullet 5"/>
    <w:basedOn w:val="Normal"/>
    <w:uiPriority w:val="99"/>
    <w:rsid w:val="003B1CF1"/>
    <w:pPr>
      <w:numPr>
        <w:numId w:val="8"/>
      </w:numPr>
      <w:contextualSpacing/>
    </w:pPr>
  </w:style>
  <w:style w:type="paragraph" w:styleId="ListBullet4">
    <w:name w:val="List Bullet 4"/>
    <w:basedOn w:val="Normal"/>
    <w:uiPriority w:val="99"/>
    <w:rsid w:val="003B1CF1"/>
    <w:pPr>
      <w:numPr>
        <w:numId w:val="9"/>
      </w:numPr>
      <w:contextualSpacing/>
    </w:pPr>
  </w:style>
  <w:style w:type="paragraph" w:styleId="ListBullet3">
    <w:name w:val="List Bullet 3"/>
    <w:basedOn w:val="Normal"/>
    <w:uiPriority w:val="99"/>
    <w:rsid w:val="003B1CF1"/>
    <w:pPr>
      <w:numPr>
        <w:numId w:val="10"/>
      </w:numPr>
      <w:contextualSpacing/>
    </w:pPr>
  </w:style>
  <w:style w:type="paragraph" w:styleId="ListBullet2">
    <w:name w:val="List Bullet 2"/>
    <w:basedOn w:val="Normal"/>
    <w:uiPriority w:val="99"/>
    <w:rsid w:val="003B1CF1"/>
    <w:pPr>
      <w:numPr>
        <w:numId w:val="11"/>
      </w:numPr>
      <w:contextualSpacing/>
    </w:pPr>
  </w:style>
  <w:style w:type="paragraph" w:styleId="List5">
    <w:name w:val="List 5"/>
    <w:basedOn w:val="Normal"/>
    <w:uiPriority w:val="99"/>
    <w:semiHidden/>
    <w:unhideWhenUsed/>
    <w:rsid w:val="003B1CF1"/>
    <w:pPr>
      <w:ind w:left="1415" w:hanging="283"/>
      <w:contextualSpacing/>
    </w:pPr>
  </w:style>
  <w:style w:type="paragraph" w:styleId="List4">
    <w:name w:val="List 4"/>
    <w:basedOn w:val="Normal"/>
    <w:uiPriority w:val="99"/>
    <w:semiHidden/>
    <w:unhideWhenUsed/>
    <w:rsid w:val="003B1CF1"/>
    <w:pPr>
      <w:ind w:left="1132" w:hanging="283"/>
      <w:contextualSpacing/>
    </w:pPr>
  </w:style>
  <w:style w:type="paragraph" w:styleId="List3">
    <w:name w:val="List 3"/>
    <w:basedOn w:val="Normal"/>
    <w:uiPriority w:val="99"/>
    <w:rsid w:val="003B1CF1"/>
    <w:pPr>
      <w:ind w:left="849" w:hanging="283"/>
      <w:contextualSpacing/>
    </w:pPr>
  </w:style>
  <w:style w:type="paragraph" w:styleId="List2">
    <w:name w:val="List 2"/>
    <w:basedOn w:val="Normal"/>
    <w:uiPriority w:val="99"/>
    <w:rsid w:val="003B1CF1"/>
    <w:pPr>
      <w:ind w:left="566" w:hanging="283"/>
      <w:contextualSpacing/>
    </w:pPr>
  </w:style>
  <w:style w:type="paragraph" w:styleId="ListNumber">
    <w:name w:val="List Number"/>
    <w:basedOn w:val="Normal"/>
    <w:uiPriority w:val="99"/>
    <w:semiHidden/>
    <w:unhideWhenUsed/>
    <w:rsid w:val="003B1CF1"/>
    <w:pPr>
      <w:numPr>
        <w:numId w:val="12"/>
      </w:numPr>
      <w:contextualSpacing/>
    </w:pPr>
  </w:style>
  <w:style w:type="paragraph" w:styleId="ListBullet">
    <w:name w:val="List Bullet"/>
    <w:basedOn w:val="Normal"/>
    <w:uiPriority w:val="99"/>
    <w:rsid w:val="003B1CF1"/>
    <w:pPr>
      <w:numPr>
        <w:numId w:val="13"/>
      </w:numPr>
      <w:contextualSpacing/>
    </w:pPr>
  </w:style>
  <w:style w:type="paragraph" w:styleId="List">
    <w:name w:val="List"/>
    <w:basedOn w:val="Normal"/>
    <w:uiPriority w:val="99"/>
    <w:rsid w:val="003B1CF1"/>
    <w:pPr>
      <w:ind w:left="283" w:hanging="283"/>
      <w:contextualSpacing/>
    </w:pPr>
  </w:style>
  <w:style w:type="paragraph" w:styleId="TOAHeading">
    <w:name w:val="toa heading"/>
    <w:basedOn w:val="Normal"/>
    <w:next w:val="Normal"/>
    <w:uiPriority w:val="99"/>
    <w:rsid w:val="003B1CF1"/>
    <w:pPr>
      <w:spacing w:before="120"/>
    </w:pPr>
    <w:rPr>
      <w:rFonts w:asciiTheme="majorHAnsi" w:eastAsiaTheme="majorEastAsia" w:hAnsiTheme="majorHAnsi" w:cstheme="majorBidi"/>
      <w:b/>
      <w:bCs/>
      <w:sz w:val="24"/>
    </w:rPr>
  </w:style>
  <w:style w:type="paragraph" w:styleId="MacroText">
    <w:name w:val="macro"/>
    <w:link w:val="MacroTextChar"/>
    <w:uiPriority w:val="99"/>
    <w:rsid w:val="003B1CF1"/>
    <w:pPr>
      <w:tabs>
        <w:tab w:val="left" w:pos="480"/>
        <w:tab w:val="left" w:pos="960"/>
        <w:tab w:val="left" w:pos="1440"/>
        <w:tab w:val="left" w:pos="1920"/>
        <w:tab w:val="left" w:pos="2400"/>
        <w:tab w:val="left" w:pos="2880"/>
        <w:tab w:val="left" w:pos="3360"/>
        <w:tab w:val="left" w:pos="3840"/>
        <w:tab w:val="left" w:pos="4320"/>
      </w:tabs>
    </w:pPr>
    <w:rPr>
      <w:rFonts w:ascii="Consolas" w:hAnsi="Consolas"/>
      <w:lang w:val="de-DE" w:eastAsia="de-DE"/>
    </w:rPr>
  </w:style>
  <w:style w:type="character" w:customStyle="1" w:styleId="MacroTextChar">
    <w:name w:val="Macro Text Char"/>
    <w:basedOn w:val="DefaultParagraphFont"/>
    <w:link w:val="MacroText"/>
    <w:uiPriority w:val="99"/>
    <w:rsid w:val="003B1CF1"/>
    <w:rPr>
      <w:rFonts w:ascii="Consolas" w:hAnsi="Consolas"/>
      <w:lang w:val="de-DE" w:eastAsia="de-DE"/>
    </w:rPr>
  </w:style>
  <w:style w:type="paragraph" w:styleId="TableofAuthorities">
    <w:name w:val="table of authorities"/>
    <w:basedOn w:val="Normal"/>
    <w:next w:val="Normal"/>
    <w:uiPriority w:val="99"/>
    <w:rsid w:val="003B1CF1"/>
    <w:pPr>
      <w:ind w:left="220" w:hanging="220"/>
    </w:pPr>
  </w:style>
  <w:style w:type="paragraph" w:styleId="EndnoteText">
    <w:name w:val="endnote text"/>
    <w:basedOn w:val="Normal"/>
    <w:link w:val="EndnoteTextChar"/>
    <w:uiPriority w:val="99"/>
    <w:rsid w:val="003B1CF1"/>
    <w:rPr>
      <w:sz w:val="20"/>
      <w:szCs w:val="20"/>
    </w:rPr>
  </w:style>
  <w:style w:type="character" w:customStyle="1" w:styleId="EndnoteTextChar">
    <w:name w:val="Endnote Text Char"/>
    <w:basedOn w:val="DefaultParagraphFont"/>
    <w:link w:val="EndnoteText"/>
    <w:uiPriority w:val="99"/>
    <w:rsid w:val="003B1CF1"/>
    <w:rPr>
      <w:rFonts w:ascii="Arial" w:hAnsi="Arial"/>
      <w:lang w:val="de-DE" w:eastAsia="de-DE"/>
    </w:rPr>
  </w:style>
  <w:style w:type="character" w:styleId="EndnoteReference">
    <w:name w:val="endnote reference"/>
    <w:basedOn w:val="DefaultParagraphFont"/>
    <w:uiPriority w:val="99"/>
    <w:rsid w:val="003B1CF1"/>
    <w:rPr>
      <w:vertAlign w:val="superscript"/>
    </w:rPr>
  </w:style>
  <w:style w:type="character" w:styleId="PageNumber">
    <w:name w:val="page number"/>
    <w:basedOn w:val="DefaultParagraphFont"/>
    <w:uiPriority w:val="99"/>
    <w:rsid w:val="003B1CF1"/>
  </w:style>
  <w:style w:type="character" w:styleId="LineNumber">
    <w:name w:val="line number"/>
    <w:basedOn w:val="DefaultParagraphFont"/>
    <w:uiPriority w:val="99"/>
    <w:rsid w:val="003B1CF1"/>
  </w:style>
  <w:style w:type="paragraph" w:styleId="EnvelopeReturn">
    <w:name w:val="envelope return"/>
    <w:basedOn w:val="Normal"/>
    <w:uiPriority w:val="99"/>
    <w:rsid w:val="003B1CF1"/>
    <w:rPr>
      <w:rFonts w:asciiTheme="majorHAnsi" w:eastAsiaTheme="majorEastAsia" w:hAnsiTheme="majorHAnsi" w:cstheme="majorBidi"/>
      <w:sz w:val="20"/>
      <w:szCs w:val="20"/>
    </w:rPr>
  </w:style>
  <w:style w:type="paragraph" w:styleId="EnvelopeAddress">
    <w:name w:val="envelope address"/>
    <w:basedOn w:val="Normal"/>
    <w:uiPriority w:val="99"/>
    <w:rsid w:val="003B1CF1"/>
    <w:pPr>
      <w:framePr w:w="4320" w:h="2160" w:hRule="exact" w:hSpace="141" w:wrap="auto" w:hAnchor="page" w:xAlign="center" w:yAlign="bottom"/>
      <w:ind w:left="1"/>
    </w:pPr>
    <w:rPr>
      <w:rFonts w:asciiTheme="majorHAnsi" w:eastAsiaTheme="majorEastAsia" w:hAnsiTheme="majorHAnsi" w:cstheme="majorBidi"/>
      <w:sz w:val="24"/>
    </w:rPr>
  </w:style>
  <w:style w:type="paragraph" w:styleId="TableofFigures">
    <w:name w:val="table of figures"/>
    <w:basedOn w:val="Normal"/>
    <w:next w:val="Normal"/>
    <w:uiPriority w:val="99"/>
    <w:rsid w:val="003B1CF1"/>
  </w:style>
  <w:style w:type="paragraph" w:styleId="Index1">
    <w:name w:val="index 1"/>
    <w:basedOn w:val="Normal"/>
    <w:next w:val="Normal"/>
    <w:autoRedefine/>
    <w:uiPriority w:val="99"/>
    <w:rsid w:val="003B1CF1"/>
    <w:pPr>
      <w:ind w:left="220" w:hanging="220"/>
    </w:pPr>
  </w:style>
  <w:style w:type="paragraph" w:styleId="IndexHeading">
    <w:name w:val="index heading"/>
    <w:basedOn w:val="Normal"/>
    <w:next w:val="Index1"/>
    <w:uiPriority w:val="99"/>
    <w:rsid w:val="003B1CF1"/>
    <w:rPr>
      <w:rFonts w:asciiTheme="majorHAnsi" w:eastAsiaTheme="majorEastAsia" w:hAnsiTheme="majorHAnsi" w:cstheme="majorBidi"/>
      <w:b/>
      <w:bCs/>
    </w:rPr>
  </w:style>
  <w:style w:type="paragraph" w:styleId="NormalIndent">
    <w:name w:val="Normal Indent"/>
    <w:basedOn w:val="Normal"/>
    <w:uiPriority w:val="99"/>
    <w:rsid w:val="003B1CF1"/>
    <w:pPr>
      <w:ind w:left="708"/>
    </w:pPr>
  </w:style>
  <w:style w:type="paragraph" w:styleId="Index9">
    <w:name w:val="index 9"/>
    <w:basedOn w:val="Normal"/>
    <w:next w:val="Normal"/>
    <w:autoRedefine/>
    <w:uiPriority w:val="99"/>
    <w:rsid w:val="003B1CF1"/>
    <w:pPr>
      <w:ind w:left="1980" w:hanging="220"/>
    </w:pPr>
  </w:style>
  <w:style w:type="paragraph" w:styleId="Index8">
    <w:name w:val="index 8"/>
    <w:basedOn w:val="Normal"/>
    <w:next w:val="Normal"/>
    <w:autoRedefine/>
    <w:uiPriority w:val="99"/>
    <w:rsid w:val="003B1CF1"/>
    <w:pPr>
      <w:ind w:left="1760" w:hanging="220"/>
    </w:pPr>
  </w:style>
  <w:style w:type="paragraph" w:styleId="Index7">
    <w:name w:val="index 7"/>
    <w:basedOn w:val="Normal"/>
    <w:next w:val="Normal"/>
    <w:autoRedefine/>
    <w:uiPriority w:val="99"/>
    <w:rsid w:val="003B1CF1"/>
    <w:pPr>
      <w:ind w:left="1540" w:hanging="220"/>
    </w:pPr>
  </w:style>
  <w:style w:type="paragraph" w:styleId="Index6">
    <w:name w:val="index 6"/>
    <w:basedOn w:val="Normal"/>
    <w:next w:val="Normal"/>
    <w:autoRedefine/>
    <w:uiPriority w:val="99"/>
    <w:rsid w:val="003B1CF1"/>
    <w:pPr>
      <w:ind w:left="1320" w:hanging="220"/>
    </w:pPr>
  </w:style>
  <w:style w:type="paragraph" w:styleId="Index5">
    <w:name w:val="index 5"/>
    <w:basedOn w:val="Normal"/>
    <w:next w:val="Normal"/>
    <w:autoRedefine/>
    <w:uiPriority w:val="99"/>
    <w:rsid w:val="003B1CF1"/>
    <w:pPr>
      <w:ind w:left="1100" w:hanging="220"/>
    </w:pPr>
  </w:style>
  <w:style w:type="paragraph" w:styleId="Index4">
    <w:name w:val="index 4"/>
    <w:basedOn w:val="Normal"/>
    <w:next w:val="Normal"/>
    <w:autoRedefine/>
    <w:uiPriority w:val="99"/>
    <w:rsid w:val="003B1CF1"/>
    <w:pPr>
      <w:ind w:left="880" w:hanging="220"/>
    </w:pPr>
  </w:style>
  <w:style w:type="paragraph" w:styleId="Index3">
    <w:name w:val="index 3"/>
    <w:basedOn w:val="Normal"/>
    <w:next w:val="Normal"/>
    <w:autoRedefine/>
    <w:uiPriority w:val="99"/>
    <w:rsid w:val="003B1CF1"/>
    <w:pPr>
      <w:ind w:left="660" w:hanging="220"/>
    </w:pPr>
  </w:style>
  <w:style w:type="paragraph" w:styleId="Index2">
    <w:name w:val="index 2"/>
    <w:basedOn w:val="Normal"/>
    <w:next w:val="Normal"/>
    <w:autoRedefine/>
    <w:uiPriority w:val="99"/>
    <w:rsid w:val="003B1CF1"/>
    <w:pPr>
      <w:ind w:left="440" w:hanging="220"/>
    </w:pPr>
  </w:style>
  <w:style w:type="character" w:customStyle="1" w:styleId="authorname">
    <w:name w:val="authorname"/>
    <w:basedOn w:val="DefaultParagraphFont"/>
    <w:rsid w:val="00FB3A3B"/>
  </w:style>
  <w:style w:type="character" w:customStyle="1" w:styleId="u-sronly">
    <w:name w:val="u-sronly"/>
    <w:basedOn w:val="DefaultParagraphFont"/>
    <w:rsid w:val="00FB3A3B"/>
  </w:style>
  <w:style w:type="character" w:customStyle="1" w:styleId="journaltitle">
    <w:name w:val="journaltitle"/>
    <w:basedOn w:val="DefaultParagraphFont"/>
    <w:rsid w:val="00FB3A3B"/>
  </w:style>
  <w:style w:type="character" w:customStyle="1" w:styleId="articlecitationyear">
    <w:name w:val="articlecitation_year"/>
    <w:basedOn w:val="DefaultParagraphFont"/>
    <w:rsid w:val="00FB3A3B"/>
  </w:style>
  <w:style w:type="character" w:customStyle="1" w:styleId="articlecitationvolume">
    <w:name w:val="articlecitation_volume"/>
    <w:basedOn w:val="DefaultParagraphFont"/>
    <w:rsid w:val="00FB3A3B"/>
  </w:style>
  <w:style w:type="paragraph" w:customStyle="1" w:styleId="articledoi">
    <w:name w:val="articledoi"/>
    <w:basedOn w:val="Normal"/>
    <w:rsid w:val="00FB3A3B"/>
    <w:pPr>
      <w:spacing w:before="100" w:beforeAutospacing="1" w:after="100" w:afterAutospacing="1"/>
    </w:pPr>
    <w:rPr>
      <w:rFonts w:ascii="Times New Roman" w:hAnsi="Times New Roman"/>
      <w:sz w:val="24"/>
    </w:rPr>
  </w:style>
  <w:style w:type="paragraph" w:customStyle="1" w:styleId="copyright">
    <w:name w:val="copyright"/>
    <w:basedOn w:val="Normal"/>
    <w:rsid w:val="00FB3A3B"/>
    <w:pPr>
      <w:spacing w:before="100" w:beforeAutospacing="1" w:after="100" w:afterAutospacing="1"/>
    </w:pPr>
    <w:rPr>
      <w:rFonts w:ascii="Times New Roman" w:hAnsi="Times New Roman"/>
      <w:sz w:val="24"/>
    </w:rPr>
  </w:style>
  <w:style w:type="paragraph" w:customStyle="1" w:styleId="history">
    <w:name w:val="history"/>
    <w:basedOn w:val="Normal"/>
    <w:rsid w:val="00FB3A3B"/>
    <w:pPr>
      <w:spacing w:before="100" w:beforeAutospacing="1" w:after="100" w:afterAutospacing="1"/>
    </w:pPr>
    <w:rPr>
      <w:rFonts w:ascii="Times New Roman" w:hAnsi="Times New Roman"/>
      <w:sz w:val="24"/>
    </w:rPr>
  </w:style>
  <w:style w:type="character" w:customStyle="1" w:styleId="authors">
    <w:name w:val="authors"/>
    <w:basedOn w:val="DefaultParagraphFont"/>
    <w:rsid w:val="00D73EFF"/>
  </w:style>
  <w:style w:type="character" w:customStyle="1" w:styleId="apple-converted-space">
    <w:name w:val="apple-converted-space"/>
    <w:basedOn w:val="DefaultParagraphFont"/>
    <w:rsid w:val="00B45DA7"/>
  </w:style>
  <w:style w:type="numbering" w:customStyle="1" w:styleId="Formatvorlage1">
    <w:name w:val="Formatvorlage1"/>
    <w:uiPriority w:val="99"/>
    <w:rsid w:val="00292431"/>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600353">
      <w:bodyDiv w:val="1"/>
      <w:marLeft w:val="0"/>
      <w:marRight w:val="0"/>
      <w:marTop w:val="0"/>
      <w:marBottom w:val="0"/>
      <w:divBdr>
        <w:top w:val="none" w:sz="0" w:space="0" w:color="auto"/>
        <w:left w:val="none" w:sz="0" w:space="0" w:color="auto"/>
        <w:bottom w:val="none" w:sz="0" w:space="0" w:color="auto"/>
        <w:right w:val="none" w:sz="0" w:space="0" w:color="auto"/>
      </w:divBdr>
      <w:divsChild>
        <w:div w:id="461533705">
          <w:marLeft w:val="0"/>
          <w:marRight w:val="0"/>
          <w:marTop w:val="0"/>
          <w:marBottom w:val="0"/>
          <w:divBdr>
            <w:top w:val="none" w:sz="0" w:space="0" w:color="auto"/>
            <w:left w:val="none" w:sz="0" w:space="0" w:color="auto"/>
            <w:bottom w:val="none" w:sz="0" w:space="0" w:color="auto"/>
            <w:right w:val="none" w:sz="0" w:space="0" w:color="auto"/>
          </w:divBdr>
        </w:div>
        <w:div w:id="1766926149">
          <w:marLeft w:val="0"/>
          <w:marRight w:val="0"/>
          <w:marTop w:val="0"/>
          <w:marBottom w:val="0"/>
          <w:divBdr>
            <w:top w:val="none" w:sz="0" w:space="0" w:color="auto"/>
            <w:left w:val="none" w:sz="0" w:space="0" w:color="auto"/>
            <w:bottom w:val="none" w:sz="0" w:space="0" w:color="auto"/>
            <w:right w:val="none" w:sz="0" w:space="0" w:color="auto"/>
          </w:divBdr>
        </w:div>
        <w:div w:id="656423057">
          <w:marLeft w:val="0"/>
          <w:marRight w:val="0"/>
          <w:marTop w:val="0"/>
          <w:marBottom w:val="0"/>
          <w:divBdr>
            <w:top w:val="none" w:sz="0" w:space="0" w:color="auto"/>
            <w:left w:val="none" w:sz="0" w:space="0" w:color="auto"/>
            <w:bottom w:val="none" w:sz="0" w:space="0" w:color="auto"/>
            <w:right w:val="none" w:sz="0" w:space="0" w:color="auto"/>
          </w:divBdr>
        </w:div>
        <w:div w:id="759524517">
          <w:marLeft w:val="0"/>
          <w:marRight w:val="0"/>
          <w:marTop w:val="0"/>
          <w:marBottom w:val="0"/>
          <w:divBdr>
            <w:top w:val="none" w:sz="0" w:space="0" w:color="auto"/>
            <w:left w:val="none" w:sz="0" w:space="0" w:color="auto"/>
            <w:bottom w:val="none" w:sz="0" w:space="0" w:color="auto"/>
            <w:right w:val="none" w:sz="0" w:space="0" w:color="auto"/>
          </w:divBdr>
        </w:div>
        <w:div w:id="234168179">
          <w:marLeft w:val="0"/>
          <w:marRight w:val="0"/>
          <w:marTop w:val="0"/>
          <w:marBottom w:val="0"/>
          <w:divBdr>
            <w:top w:val="none" w:sz="0" w:space="0" w:color="auto"/>
            <w:left w:val="none" w:sz="0" w:space="0" w:color="auto"/>
            <w:bottom w:val="none" w:sz="0" w:space="0" w:color="auto"/>
            <w:right w:val="none" w:sz="0" w:space="0" w:color="auto"/>
          </w:divBdr>
        </w:div>
      </w:divsChild>
    </w:div>
    <w:div w:id="111365266">
      <w:bodyDiv w:val="1"/>
      <w:marLeft w:val="0"/>
      <w:marRight w:val="0"/>
      <w:marTop w:val="0"/>
      <w:marBottom w:val="0"/>
      <w:divBdr>
        <w:top w:val="none" w:sz="0" w:space="0" w:color="auto"/>
        <w:left w:val="none" w:sz="0" w:space="0" w:color="auto"/>
        <w:bottom w:val="none" w:sz="0" w:space="0" w:color="auto"/>
        <w:right w:val="none" w:sz="0" w:space="0" w:color="auto"/>
      </w:divBdr>
    </w:div>
    <w:div w:id="161164771">
      <w:bodyDiv w:val="1"/>
      <w:marLeft w:val="0"/>
      <w:marRight w:val="0"/>
      <w:marTop w:val="0"/>
      <w:marBottom w:val="0"/>
      <w:divBdr>
        <w:top w:val="none" w:sz="0" w:space="0" w:color="auto"/>
        <w:left w:val="none" w:sz="0" w:space="0" w:color="auto"/>
        <w:bottom w:val="none" w:sz="0" w:space="0" w:color="auto"/>
        <w:right w:val="none" w:sz="0" w:space="0" w:color="auto"/>
      </w:divBdr>
    </w:div>
    <w:div w:id="218833884">
      <w:bodyDiv w:val="1"/>
      <w:marLeft w:val="0"/>
      <w:marRight w:val="0"/>
      <w:marTop w:val="0"/>
      <w:marBottom w:val="0"/>
      <w:divBdr>
        <w:top w:val="none" w:sz="0" w:space="0" w:color="auto"/>
        <w:left w:val="none" w:sz="0" w:space="0" w:color="auto"/>
        <w:bottom w:val="none" w:sz="0" w:space="0" w:color="auto"/>
        <w:right w:val="none" w:sz="0" w:space="0" w:color="auto"/>
      </w:divBdr>
      <w:divsChild>
        <w:div w:id="1429501706">
          <w:marLeft w:val="0"/>
          <w:marRight w:val="0"/>
          <w:marTop w:val="0"/>
          <w:marBottom w:val="0"/>
          <w:divBdr>
            <w:top w:val="none" w:sz="0" w:space="0" w:color="auto"/>
            <w:left w:val="none" w:sz="0" w:space="0" w:color="auto"/>
            <w:bottom w:val="none" w:sz="0" w:space="0" w:color="auto"/>
            <w:right w:val="none" w:sz="0" w:space="0" w:color="auto"/>
          </w:divBdr>
        </w:div>
        <w:div w:id="1444153802">
          <w:marLeft w:val="0"/>
          <w:marRight w:val="0"/>
          <w:marTop w:val="0"/>
          <w:marBottom w:val="0"/>
          <w:divBdr>
            <w:top w:val="none" w:sz="0" w:space="0" w:color="auto"/>
            <w:left w:val="none" w:sz="0" w:space="0" w:color="auto"/>
            <w:bottom w:val="none" w:sz="0" w:space="0" w:color="auto"/>
            <w:right w:val="none" w:sz="0" w:space="0" w:color="auto"/>
          </w:divBdr>
        </w:div>
        <w:div w:id="667758453">
          <w:marLeft w:val="0"/>
          <w:marRight w:val="0"/>
          <w:marTop w:val="0"/>
          <w:marBottom w:val="0"/>
          <w:divBdr>
            <w:top w:val="none" w:sz="0" w:space="0" w:color="auto"/>
            <w:left w:val="none" w:sz="0" w:space="0" w:color="auto"/>
            <w:bottom w:val="none" w:sz="0" w:space="0" w:color="auto"/>
            <w:right w:val="none" w:sz="0" w:space="0" w:color="auto"/>
          </w:divBdr>
        </w:div>
        <w:div w:id="646980920">
          <w:marLeft w:val="0"/>
          <w:marRight w:val="0"/>
          <w:marTop w:val="0"/>
          <w:marBottom w:val="0"/>
          <w:divBdr>
            <w:top w:val="none" w:sz="0" w:space="0" w:color="auto"/>
            <w:left w:val="none" w:sz="0" w:space="0" w:color="auto"/>
            <w:bottom w:val="none" w:sz="0" w:space="0" w:color="auto"/>
            <w:right w:val="none" w:sz="0" w:space="0" w:color="auto"/>
          </w:divBdr>
        </w:div>
        <w:div w:id="1833835243">
          <w:marLeft w:val="0"/>
          <w:marRight w:val="0"/>
          <w:marTop w:val="0"/>
          <w:marBottom w:val="0"/>
          <w:divBdr>
            <w:top w:val="none" w:sz="0" w:space="0" w:color="auto"/>
            <w:left w:val="none" w:sz="0" w:space="0" w:color="auto"/>
            <w:bottom w:val="none" w:sz="0" w:space="0" w:color="auto"/>
            <w:right w:val="none" w:sz="0" w:space="0" w:color="auto"/>
          </w:divBdr>
        </w:div>
        <w:div w:id="1177966057">
          <w:marLeft w:val="0"/>
          <w:marRight w:val="0"/>
          <w:marTop w:val="0"/>
          <w:marBottom w:val="0"/>
          <w:divBdr>
            <w:top w:val="none" w:sz="0" w:space="0" w:color="auto"/>
            <w:left w:val="none" w:sz="0" w:space="0" w:color="auto"/>
            <w:bottom w:val="none" w:sz="0" w:space="0" w:color="auto"/>
            <w:right w:val="none" w:sz="0" w:space="0" w:color="auto"/>
          </w:divBdr>
        </w:div>
        <w:div w:id="1698193379">
          <w:marLeft w:val="0"/>
          <w:marRight w:val="0"/>
          <w:marTop w:val="0"/>
          <w:marBottom w:val="0"/>
          <w:divBdr>
            <w:top w:val="none" w:sz="0" w:space="0" w:color="auto"/>
            <w:left w:val="none" w:sz="0" w:space="0" w:color="auto"/>
            <w:bottom w:val="none" w:sz="0" w:space="0" w:color="auto"/>
            <w:right w:val="none" w:sz="0" w:space="0" w:color="auto"/>
          </w:divBdr>
        </w:div>
        <w:div w:id="516236184">
          <w:marLeft w:val="0"/>
          <w:marRight w:val="0"/>
          <w:marTop w:val="0"/>
          <w:marBottom w:val="0"/>
          <w:divBdr>
            <w:top w:val="none" w:sz="0" w:space="0" w:color="auto"/>
            <w:left w:val="none" w:sz="0" w:space="0" w:color="auto"/>
            <w:bottom w:val="none" w:sz="0" w:space="0" w:color="auto"/>
            <w:right w:val="none" w:sz="0" w:space="0" w:color="auto"/>
          </w:divBdr>
        </w:div>
        <w:div w:id="2113627546">
          <w:marLeft w:val="0"/>
          <w:marRight w:val="0"/>
          <w:marTop w:val="0"/>
          <w:marBottom w:val="0"/>
          <w:divBdr>
            <w:top w:val="none" w:sz="0" w:space="0" w:color="auto"/>
            <w:left w:val="none" w:sz="0" w:space="0" w:color="auto"/>
            <w:bottom w:val="none" w:sz="0" w:space="0" w:color="auto"/>
            <w:right w:val="none" w:sz="0" w:space="0" w:color="auto"/>
          </w:divBdr>
        </w:div>
        <w:div w:id="1507675496">
          <w:marLeft w:val="0"/>
          <w:marRight w:val="0"/>
          <w:marTop w:val="0"/>
          <w:marBottom w:val="0"/>
          <w:divBdr>
            <w:top w:val="none" w:sz="0" w:space="0" w:color="auto"/>
            <w:left w:val="none" w:sz="0" w:space="0" w:color="auto"/>
            <w:bottom w:val="none" w:sz="0" w:space="0" w:color="auto"/>
            <w:right w:val="none" w:sz="0" w:space="0" w:color="auto"/>
          </w:divBdr>
        </w:div>
        <w:div w:id="1080104518">
          <w:marLeft w:val="0"/>
          <w:marRight w:val="0"/>
          <w:marTop w:val="0"/>
          <w:marBottom w:val="0"/>
          <w:divBdr>
            <w:top w:val="none" w:sz="0" w:space="0" w:color="auto"/>
            <w:left w:val="none" w:sz="0" w:space="0" w:color="auto"/>
            <w:bottom w:val="none" w:sz="0" w:space="0" w:color="auto"/>
            <w:right w:val="none" w:sz="0" w:space="0" w:color="auto"/>
          </w:divBdr>
        </w:div>
        <w:div w:id="164174542">
          <w:marLeft w:val="0"/>
          <w:marRight w:val="0"/>
          <w:marTop w:val="0"/>
          <w:marBottom w:val="0"/>
          <w:divBdr>
            <w:top w:val="none" w:sz="0" w:space="0" w:color="auto"/>
            <w:left w:val="none" w:sz="0" w:space="0" w:color="auto"/>
            <w:bottom w:val="none" w:sz="0" w:space="0" w:color="auto"/>
            <w:right w:val="none" w:sz="0" w:space="0" w:color="auto"/>
          </w:divBdr>
        </w:div>
        <w:div w:id="1391614610">
          <w:marLeft w:val="0"/>
          <w:marRight w:val="0"/>
          <w:marTop w:val="0"/>
          <w:marBottom w:val="0"/>
          <w:divBdr>
            <w:top w:val="none" w:sz="0" w:space="0" w:color="auto"/>
            <w:left w:val="none" w:sz="0" w:space="0" w:color="auto"/>
            <w:bottom w:val="none" w:sz="0" w:space="0" w:color="auto"/>
            <w:right w:val="none" w:sz="0" w:space="0" w:color="auto"/>
          </w:divBdr>
        </w:div>
        <w:div w:id="844784528">
          <w:marLeft w:val="0"/>
          <w:marRight w:val="0"/>
          <w:marTop w:val="0"/>
          <w:marBottom w:val="0"/>
          <w:divBdr>
            <w:top w:val="none" w:sz="0" w:space="0" w:color="auto"/>
            <w:left w:val="none" w:sz="0" w:space="0" w:color="auto"/>
            <w:bottom w:val="none" w:sz="0" w:space="0" w:color="auto"/>
            <w:right w:val="none" w:sz="0" w:space="0" w:color="auto"/>
          </w:divBdr>
        </w:div>
        <w:div w:id="663246635">
          <w:marLeft w:val="0"/>
          <w:marRight w:val="0"/>
          <w:marTop w:val="0"/>
          <w:marBottom w:val="0"/>
          <w:divBdr>
            <w:top w:val="none" w:sz="0" w:space="0" w:color="auto"/>
            <w:left w:val="none" w:sz="0" w:space="0" w:color="auto"/>
            <w:bottom w:val="none" w:sz="0" w:space="0" w:color="auto"/>
            <w:right w:val="none" w:sz="0" w:space="0" w:color="auto"/>
          </w:divBdr>
        </w:div>
        <w:div w:id="758058941">
          <w:marLeft w:val="0"/>
          <w:marRight w:val="0"/>
          <w:marTop w:val="0"/>
          <w:marBottom w:val="0"/>
          <w:divBdr>
            <w:top w:val="none" w:sz="0" w:space="0" w:color="auto"/>
            <w:left w:val="none" w:sz="0" w:space="0" w:color="auto"/>
            <w:bottom w:val="none" w:sz="0" w:space="0" w:color="auto"/>
            <w:right w:val="none" w:sz="0" w:space="0" w:color="auto"/>
          </w:divBdr>
        </w:div>
        <w:div w:id="1613512034">
          <w:marLeft w:val="0"/>
          <w:marRight w:val="0"/>
          <w:marTop w:val="0"/>
          <w:marBottom w:val="0"/>
          <w:divBdr>
            <w:top w:val="none" w:sz="0" w:space="0" w:color="auto"/>
            <w:left w:val="none" w:sz="0" w:space="0" w:color="auto"/>
            <w:bottom w:val="none" w:sz="0" w:space="0" w:color="auto"/>
            <w:right w:val="none" w:sz="0" w:space="0" w:color="auto"/>
          </w:divBdr>
        </w:div>
        <w:div w:id="2033533794">
          <w:marLeft w:val="0"/>
          <w:marRight w:val="0"/>
          <w:marTop w:val="0"/>
          <w:marBottom w:val="0"/>
          <w:divBdr>
            <w:top w:val="none" w:sz="0" w:space="0" w:color="auto"/>
            <w:left w:val="none" w:sz="0" w:space="0" w:color="auto"/>
            <w:bottom w:val="none" w:sz="0" w:space="0" w:color="auto"/>
            <w:right w:val="none" w:sz="0" w:space="0" w:color="auto"/>
          </w:divBdr>
        </w:div>
        <w:div w:id="741294561">
          <w:marLeft w:val="0"/>
          <w:marRight w:val="0"/>
          <w:marTop w:val="0"/>
          <w:marBottom w:val="0"/>
          <w:divBdr>
            <w:top w:val="none" w:sz="0" w:space="0" w:color="auto"/>
            <w:left w:val="none" w:sz="0" w:space="0" w:color="auto"/>
            <w:bottom w:val="none" w:sz="0" w:space="0" w:color="auto"/>
            <w:right w:val="none" w:sz="0" w:space="0" w:color="auto"/>
          </w:divBdr>
        </w:div>
        <w:div w:id="2133400016">
          <w:marLeft w:val="0"/>
          <w:marRight w:val="0"/>
          <w:marTop w:val="0"/>
          <w:marBottom w:val="0"/>
          <w:divBdr>
            <w:top w:val="none" w:sz="0" w:space="0" w:color="auto"/>
            <w:left w:val="none" w:sz="0" w:space="0" w:color="auto"/>
            <w:bottom w:val="none" w:sz="0" w:space="0" w:color="auto"/>
            <w:right w:val="none" w:sz="0" w:space="0" w:color="auto"/>
          </w:divBdr>
        </w:div>
        <w:div w:id="1281374789">
          <w:marLeft w:val="0"/>
          <w:marRight w:val="0"/>
          <w:marTop w:val="0"/>
          <w:marBottom w:val="0"/>
          <w:divBdr>
            <w:top w:val="none" w:sz="0" w:space="0" w:color="auto"/>
            <w:left w:val="none" w:sz="0" w:space="0" w:color="auto"/>
            <w:bottom w:val="none" w:sz="0" w:space="0" w:color="auto"/>
            <w:right w:val="none" w:sz="0" w:space="0" w:color="auto"/>
          </w:divBdr>
        </w:div>
        <w:div w:id="239872339">
          <w:marLeft w:val="0"/>
          <w:marRight w:val="0"/>
          <w:marTop w:val="0"/>
          <w:marBottom w:val="0"/>
          <w:divBdr>
            <w:top w:val="none" w:sz="0" w:space="0" w:color="auto"/>
            <w:left w:val="none" w:sz="0" w:space="0" w:color="auto"/>
            <w:bottom w:val="none" w:sz="0" w:space="0" w:color="auto"/>
            <w:right w:val="none" w:sz="0" w:space="0" w:color="auto"/>
          </w:divBdr>
        </w:div>
        <w:div w:id="1553809926">
          <w:marLeft w:val="0"/>
          <w:marRight w:val="0"/>
          <w:marTop w:val="0"/>
          <w:marBottom w:val="0"/>
          <w:divBdr>
            <w:top w:val="none" w:sz="0" w:space="0" w:color="auto"/>
            <w:left w:val="none" w:sz="0" w:space="0" w:color="auto"/>
            <w:bottom w:val="none" w:sz="0" w:space="0" w:color="auto"/>
            <w:right w:val="none" w:sz="0" w:space="0" w:color="auto"/>
          </w:divBdr>
        </w:div>
        <w:div w:id="1837456565">
          <w:marLeft w:val="0"/>
          <w:marRight w:val="0"/>
          <w:marTop w:val="0"/>
          <w:marBottom w:val="0"/>
          <w:divBdr>
            <w:top w:val="none" w:sz="0" w:space="0" w:color="auto"/>
            <w:left w:val="none" w:sz="0" w:space="0" w:color="auto"/>
            <w:bottom w:val="none" w:sz="0" w:space="0" w:color="auto"/>
            <w:right w:val="none" w:sz="0" w:space="0" w:color="auto"/>
          </w:divBdr>
        </w:div>
        <w:div w:id="960960258">
          <w:marLeft w:val="0"/>
          <w:marRight w:val="0"/>
          <w:marTop w:val="0"/>
          <w:marBottom w:val="0"/>
          <w:divBdr>
            <w:top w:val="none" w:sz="0" w:space="0" w:color="auto"/>
            <w:left w:val="none" w:sz="0" w:space="0" w:color="auto"/>
            <w:bottom w:val="none" w:sz="0" w:space="0" w:color="auto"/>
            <w:right w:val="none" w:sz="0" w:space="0" w:color="auto"/>
          </w:divBdr>
        </w:div>
        <w:div w:id="990911728">
          <w:marLeft w:val="0"/>
          <w:marRight w:val="0"/>
          <w:marTop w:val="0"/>
          <w:marBottom w:val="0"/>
          <w:divBdr>
            <w:top w:val="none" w:sz="0" w:space="0" w:color="auto"/>
            <w:left w:val="none" w:sz="0" w:space="0" w:color="auto"/>
            <w:bottom w:val="none" w:sz="0" w:space="0" w:color="auto"/>
            <w:right w:val="none" w:sz="0" w:space="0" w:color="auto"/>
          </w:divBdr>
        </w:div>
        <w:div w:id="1157191210">
          <w:marLeft w:val="0"/>
          <w:marRight w:val="0"/>
          <w:marTop w:val="0"/>
          <w:marBottom w:val="0"/>
          <w:divBdr>
            <w:top w:val="none" w:sz="0" w:space="0" w:color="auto"/>
            <w:left w:val="none" w:sz="0" w:space="0" w:color="auto"/>
            <w:bottom w:val="none" w:sz="0" w:space="0" w:color="auto"/>
            <w:right w:val="none" w:sz="0" w:space="0" w:color="auto"/>
          </w:divBdr>
        </w:div>
        <w:div w:id="633559510">
          <w:marLeft w:val="0"/>
          <w:marRight w:val="0"/>
          <w:marTop w:val="0"/>
          <w:marBottom w:val="0"/>
          <w:divBdr>
            <w:top w:val="none" w:sz="0" w:space="0" w:color="auto"/>
            <w:left w:val="none" w:sz="0" w:space="0" w:color="auto"/>
            <w:bottom w:val="none" w:sz="0" w:space="0" w:color="auto"/>
            <w:right w:val="none" w:sz="0" w:space="0" w:color="auto"/>
          </w:divBdr>
        </w:div>
        <w:div w:id="2081101879">
          <w:marLeft w:val="0"/>
          <w:marRight w:val="0"/>
          <w:marTop w:val="0"/>
          <w:marBottom w:val="0"/>
          <w:divBdr>
            <w:top w:val="none" w:sz="0" w:space="0" w:color="auto"/>
            <w:left w:val="none" w:sz="0" w:space="0" w:color="auto"/>
            <w:bottom w:val="none" w:sz="0" w:space="0" w:color="auto"/>
            <w:right w:val="none" w:sz="0" w:space="0" w:color="auto"/>
          </w:divBdr>
        </w:div>
      </w:divsChild>
    </w:div>
    <w:div w:id="246305969">
      <w:bodyDiv w:val="1"/>
      <w:marLeft w:val="0"/>
      <w:marRight w:val="0"/>
      <w:marTop w:val="0"/>
      <w:marBottom w:val="0"/>
      <w:divBdr>
        <w:top w:val="none" w:sz="0" w:space="0" w:color="auto"/>
        <w:left w:val="none" w:sz="0" w:space="0" w:color="auto"/>
        <w:bottom w:val="none" w:sz="0" w:space="0" w:color="auto"/>
        <w:right w:val="none" w:sz="0" w:space="0" w:color="auto"/>
      </w:divBdr>
    </w:div>
    <w:div w:id="359936323">
      <w:bodyDiv w:val="1"/>
      <w:marLeft w:val="0"/>
      <w:marRight w:val="0"/>
      <w:marTop w:val="0"/>
      <w:marBottom w:val="0"/>
      <w:divBdr>
        <w:top w:val="none" w:sz="0" w:space="0" w:color="auto"/>
        <w:left w:val="none" w:sz="0" w:space="0" w:color="auto"/>
        <w:bottom w:val="none" w:sz="0" w:space="0" w:color="auto"/>
        <w:right w:val="none" w:sz="0" w:space="0" w:color="auto"/>
      </w:divBdr>
      <w:divsChild>
        <w:div w:id="224023776">
          <w:marLeft w:val="0"/>
          <w:marRight w:val="0"/>
          <w:marTop w:val="0"/>
          <w:marBottom w:val="0"/>
          <w:divBdr>
            <w:top w:val="none" w:sz="0" w:space="0" w:color="auto"/>
            <w:left w:val="none" w:sz="0" w:space="0" w:color="auto"/>
            <w:bottom w:val="none" w:sz="0" w:space="0" w:color="auto"/>
            <w:right w:val="none" w:sz="0" w:space="0" w:color="auto"/>
          </w:divBdr>
        </w:div>
        <w:div w:id="918098432">
          <w:marLeft w:val="0"/>
          <w:marRight w:val="0"/>
          <w:marTop w:val="0"/>
          <w:marBottom w:val="0"/>
          <w:divBdr>
            <w:top w:val="none" w:sz="0" w:space="0" w:color="auto"/>
            <w:left w:val="none" w:sz="0" w:space="0" w:color="auto"/>
            <w:bottom w:val="none" w:sz="0" w:space="0" w:color="auto"/>
            <w:right w:val="none" w:sz="0" w:space="0" w:color="auto"/>
          </w:divBdr>
        </w:div>
        <w:div w:id="544565802">
          <w:marLeft w:val="0"/>
          <w:marRight w:val="0"/>
          <w:marTop w:val="0"/>
          <w:marBottom w:val="0"/>
          <w:divBdr>
            <w:top w:val="none" w:sz="0" w:space="0" w:color="auto"/>
            <w:left w:val="none" w:sz="0" w:space="0" w:color="auto"/>
            <w:bottom w:val="none" w:sz="0" w:space="0" w:color="auto"/>
            <w:right w:val="none" w:sz="0" w:space="0" w:color="auto"/>
          </w:divBdr>
        </w:div>
        <w:div w:id="2004969216">
          <w:marLeft w:val="0"/>
          <w:marRight w:val="0"/>
          <w:marTop w:val="0"/>
          <w:marBottom w:val="0"/>
          <w:divBdr>
            <w:top w:val="none" w:sz="0" w:space="0" w:color="auto"/>
            <w:left w:val="none" w:sz="0" w:space="0" w:color="auto"/>
            <w:bottom w:val="none" w:sz="0" w:space="0" w:color="auto"/>
            <w:right w:val="none" w:sz="0" w:space="0" w:color="auto"/>
          </w:divBdr>
        </w:div>
        <w:div w:id="286669238">
          <w:marLeft w:val="0"/>
          <w:marRight w:val="0"/>
          <w:marTop w:val="0"/>
          <w:marBottom w:val="0"/>
          <w:divBdr>
            <w:top w:val="none" w:sz="0" w:space="0" w:color="auto"/>
            <w:left w:val="none" w:sz="0" w:space="0" w:color="auto"/>
            <w:bottom w:val="none" w:sz="0" w:space="0" w:color="auto"/>
            <w:right w:val="none" w:sz="0" w:space="0" w:color="auto"/>
          </w:divBdr>
        </w:div>
      </w:divsChild>
    </w:div>
    <w:div w:id="901644502">
      <w:marLeft w:val="0"/>
      <w:marRight w:val="0"/>
      <w:marTop w:val="0"/>
      <w:marBottom w:val="0"/>
      <w:divBdr>
        <w:top w:val="none" w:sz="0" w:space="0" w:color="auto"/>
        <w:left w:val="none" w:sz="0" w:space="0" w:color="auto"/>
        <w:bottom w:val="none" w:sz="0" w:space="0" w:color="auto"/>
        <w:right w:val="none" w:sz="0" w:space="0" w:color="auto"/>
      </w:divBdr>
    </w:div>
    <w:div w:id="901644503">
      <w:marLeft w:val="0"/>
      <w:marRight w:val="0"/>
      <w:marTop w:val="0"/>
      <w:marBottom w:val="0"/>
      <w:divBdr>
        <w:top w:val="none" w:sz="0" w:space="0" w:color="auto"/>
        <w:left w:val="none" w:sz="0" w:space="0" w:color="auto"/>
        <w:bottom w:val="none" w:sz="0" w:space="0" w:color="auto"/>
        <w:right w:val="none" w:sz="0" w:space="0" w:color="auto"/>
      </w:divBdr>
    </w:div>
    <w:div w:id="901644504">
      <w:marLeft w:val="0"/>
      <w:marRight w:val="0"/>
      <w:marTop w:val="0"/>
      <w:marBottom w:val="0"/>
      <w:divBdr>
        <w:top w:val="none" w:sz="0" w:space="0" w:color="auto"/>
        <w:left w:val="none" w:sz="0" w:space="0" w:color="auto"/>
        <w:bottom w:val="none" w:sz="0" w:space="0" w:color="auto"/>
        <w:right w:val="none" w:sz="0" w:space="0" w:color="auto"/>
      </w:divBdr>
    </w:div>
    <w:div w:id="901644505">
      <w:marLeft w:val="0"/>
      <w:marRight w:val="0"/>
      <w:marTop w:val="0"/>
      <w:marBottom w:val="0"/>
      <w:divBdr>
        <w:top w:val="none" w:sz="0" w:space="0" w:color="auto"/>
        <w:left w:val="none" w:sz="0" w:space="0" w:color="auto"/>
        <w:bottom w:val="none" w:sz="0" w:space="0" w:color="auto"/>
        <w:right w:val="none" w:sz="0" w:space="0" w:color="auto"/>
      </w:divBdr>
    </w:div>
    <w:div w:id="901644506">
      <w:marLeft w:val="0"/>
      <w:marRight w:val="0"/>
      <w:marTop w:val="0"/>
      <w:marBottom w:val="0"/>
      <w:divBdr>
        <w:top w:val="none" w:sz="0" w:space="0" w:color="auto"/>
        <w:left w:val="none" w:sz="0" w:space="0" w:color="auto"/>
        <w:bottom w:val="none" w:sz="0" w:space="0" w:color="auto"/>
        <w:right w:val="none" w:sz="0" w:space="0" w:color="auto"/>
      </w:divBdr>
    </w:div>
    <w:div w:id="901644507">
      <w:marLeft w:val="0"/>
      <w:marRight w:val="0"/>
      <w:marTop w:val="0"/>
      <w:marBottom w:val="0"/>
      <w:divBdr>
        <w:top w:val="none" w:sz="0" w:space="0" w:color="auto"/>
        <w:left w:val="none" w:sz="0" w:space="0" w:color="auto"/>
        <w:bottom w:val="none" w:sz="0" w:space="0" w:color="auto"/>
        <w:right w:val="none" w:sz="0" w:space="0" w:color="auto"/>
      </w:divBdr>
    </w:div>
    <w:div w:id="901644508">
      <w:marLeft w:val="0"/>
      <w:marRight w:val="0"/>
      <w:marTop w:val="0"/>
      <w:marBottom w:val="0"/>
      <w:divBdr>
        <w:top w:val="none" w:sz="0" w:space="0" w:color="auto"/>
        <w:left w:val="none" w:sz="0" w:space="0" w:color="auto"/>
        <w:bottom w:val="none" w:sz="0" w:space="0" w:color="auto"/>
        <w:right w:val="none" w:sz="0" w:space="0" w:color="auto"/>
      </w:divBdr>
    </w:div>
    <w:div w:id="901644509">
      <w:marLeft w:val="0"/>
      <w:marRight w:val="0"/>
      <w:marTop w:val="0"/>
      <w:marBottom w:val="0"/>
      <w:divBdr>
        <w:top w:val="none" w:sz="0" w:space="0" w:color="auto"/>
        <w:left w:val="none" w:sz="0" w:space="0" w:color="auto"/>
        <w:bottom w:val="none" w:sz="0" w:space="0" w:color="auto"/>
        <w:right w:val="none" w:sz="0" w:space="0" w:color="auto"/>
      </w:divBdr>
    </w:div>
    <w:div w:id="901644510">
      <w:marLeft w:val="0"/>
      <w:marRight w:val="0"/>
      <w:marTop w:val="0"/>
      <w:marBottom w:val="0"/>
      <w:divBdr>
        <w:top w:val="none" w:sz="0" w:space="0" w:color="auto"/>
        <w:left w:val="none" w:sz="0" w:space="0" w:color="auto"/>
        <w:bottom w:val="none" w:sz="0" w:space="0" w:color="auto"/>
        <w:right w:val="none" w:sz="0" w:space="0" w:color="auto"/>
      </w:divBdr>
      <w:divsChild>
        <w:div w:id="901644511">
          <w:marLeft w:val="0"/>
          <w:marRight w:val="0"/>
          <w:marTop w:val="0"/>
          <w:marBottom w:val="0"/>
          <w:divBdr>
            <w:top w:val="none" w:sz="0" w:space="0" w:color="auto"/>
            <w:left w:val="none" w:sz="0" w:space="0" w:color="auto"/>
            <w:bottom w:val="none" w:sz="0" w:space="0" w:color="auto"/>
            <w:right w:val="none" w:sz="0" w:space="0" w:color="auto"/>
          </w:divBdr>
          <w:divsChild>
            <w:div w:id="901644513">
              <w:marLeft w:val="0"/>
              <w:marRight w:val="0"/>
              <w:marTop w:val="0"/>
              <w:marBottom w:val="0"/>
              <w:divBdr>
                <w:top w:val="none" w:sz="0" w:space="0" w:color="auto"/>
                <w:left w:val="none" w:sz="0" w:space="0" w:color="auto"/>
                <w:bottom w:val="none" w:sz="0" w:space="0" w:color="auto"/>
                <w:right w:val="none" w:sz="0" w:space="0" w:color="auto"/>
              </w:divBdr>
              <w:divsChild>
                <w:div w:id="901644520">
                  <w:marLeft w:val="0"/>
                  <w:marRight w:val="0"/>
                  <w:marTop w:val="0"/>
                  <w:marBottom w:val="0"/>
                  <w:divBdr>
                    <w:top w:val="none" w:sz="0" w:space="0" w:color="auto"/>
                    <w:left w:val="none" w:sz="0" w:space="0" w:color="auto"/>
                    <w:bottom w:val="none" w:sz="0" w:space="0" w:color="auto"/>
                    <w:right w:val="none" w:sz="0" w:space="0" w:color="auto"/>
                  </w:divBdr>
                  <w:divsChild>
                    <w:div w:id="901644515">
                      <w:marLeft w:val="0"/>
                      <w:marRight w:val="0"/>
                      <w:marTop w:val="0"/>
                      <w:marBottom w:val="0"/>
                      <w:divBdr>
                        <w:top w:val="none" w:sz="0" w:space="0" w:color="auto"/>
                        <w:left w:val="none" w:sz="0" w:space="0" w:color="auto"/>
                        <w:bottom w:val="none" w:sz="0" w:space="0" w:color="auto"/>
                        <w:right w:val="none" w:sz="0" w:space="0" w:color="auto"/>
                      </w:divBdr>
                      <w:divsChild>
                        <w:div w:id="901644514">
                          <w:marLeft w:val="0"/>
                          <w:marRight w:val="0"/>
                          <w:marTop w:val="0"/>
                          <w:marBottom w:val="0"/>
                          <w:divBdr>
                            <w:top w:val="none" w:sz="0" w:space="0" w:color="auto"/>
                            <w:left w:val="none" w:sz="0" w:space="0" w:color="auto"/>
                            <w:bottom w:val="none" w:sz="0" w:space="0" w:color="auto"/>
                            <w:right w:val="none" w:sz="0" w:space="0" w:color="auto"/>
                          </w:divBdr>
                          <w:divsChild>
                            <w:div w:id="90164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1644516">
      <w:marLeft w:val="0"/>
      <w:marRight w:val="0"/>
      <w:marTop w:val="0"/>
      <w:marBottom w:val="0"/>
      <w:divBdr>
        <w:top w:val="none" w:sz="0" w:space="0" w:color="auto"/>
        <w:left w:val="none" w:sz="0" w:space="0" w:color="auto"/>
        <w:bottom w:val="none" w:sz="0" w:space="0" w:color="auto"/>
        <w:right w:val="none" w:sz="0" w:space="0" w:color="auto"/>
      </w:divBdr>
    </w:div>
    <w:div w:id="901644517">
      <w:marLeft w:val="0"/>
      <w:marRight w:val="0"/>
      <w:marTop w:val="0"/>
      <w:marBottom w:val="0"/>
      <w:divBdr>
        <w:top w:val="none" w:sz="0" w:space="0" w:color="auto"/>
        <w:left w:val="none" w:sz="0" w:space="0" w:color="auto"/>
        <w:bottom w:val="none" w:sz="0" w:space="0" w:color="auto"/>
        <w:right w:val="none" w:sz="0" w:space="0" w:color="auto"/>
      </w:divBdr>
    </w:div>
    <w:div w:id="901644518">
      <w:marLeft w:val="0"/>
      <w:marRight w:val="0"/>
      <w:marTop w:val="0"/>
      <w:marBottom w:val="0"/>
      <w:divBdr>
        <w:top w:val="none" w:sz="0" w:space="0" w:color="auto"/>
        <w:left w:val="none" w:sz="0" w:space="0" w:color="auto"/>
        <w:bottom w:val="none" w:sz="0" w:space="0" w:color="auto"/>
        <w:right w:val="none" w:sz="0" w:space="0" w:color="auto"/>
      </w:divBdr>
    </w:div>
    <w:div w:id="901644519">
      <w:marLeft w:val="0"/>
      <w:marRight w:val="0"/>
      <w:marTop w:val="0"/>
      <w:marBottom w:val="0"/>
      <w:divBdr>
        <w:top w:val="none" w:sz="0" w:space="0" w:color="auto"/>
        <w:left w:val="none" w:sz="0" w:space="0" w:color="auto"/>
        <w:bottom w:val="none" w:sz="0" w:space="0" w:color="auto"/>
        <w:right w:val="none" w:sz="0" w:space="0" w:color="auto"/>
      </w:divBdr>
    </w:div>
    <w:div w:id="901644521">
      <w:marLeft w:val="0"/>
      <w:marRight w:val="0"/>
      <w:marTop w:val="0"/>
      <w:marBottom w:val="0"/>
      <w:divBdr>
        <w:top w:val="none" w:sz="0" w:space="0" w:color="auto"/>
        <w:left w:val="none" w:sz="0" w:space="0" w:color="auto"/>
        <w:bottom w:val="none" w:sz="0" w:space="0" w:color="auto"/>
        <w:right w:val="none" w:sz="0" w:space="0" w:color="auto"/>
      </w:divBdr>
    </w:div>
    <w:div w:id="901644522">
      <w:marLeft w:val="0"/>
      <w:marRight w:val="0"/>
      <w:marTop w:val="0"/>
      <w:marBottom w:val="0"/>
      <w:divBdr>
        <w:top w:val="none" w:sz="0" w:space="0" w:color="auto"/>
        <w:left w:val="none" w:sz="0" w:space="0" w:color="auto"/>
        <w:bottom w:val="none" w:sz="0" w:space="0" w:color="auto"/>
        <w:right w:val="none" w:sz="0" w:space="0" w:color="auto"/>
      </w:divBdr>
    </w:div>
    <w:div w:id="901644523">
      <w:marLeft w:val="0"/>
      <w:marRight w:val="0"/>
      <w:marTop w:val="0"/>
      <w:marBottom w:val="0"/>
      <w:divBdr>
        <w:top w:val="none" w:sz="0" w:space="0" w:color="auto"/>
        <w:left w:val="none" w:sz="0" w:space="0" w:color="auto"/>
        <w:bottom w:val="none" w:sz="0" w:space="0" w:color="auto"/>
        <w:right w:val="none" w:sz="0" w:space="0" w:color="auto"/>
      </w:divBdr>
    </w:div>
    <w:div w:id="901644524">
      <w:marLeft w:val="0"/>
      <w:marRight w:val="0"/>
      <w:marTop w:val="0"/>
      <w:marBottom w:val="0"/>
      <w:divBdr>
        <w:top w:val="none" w:sz="0" w:space="0" w:color="auto"/>
        <w:left w:val="none" w:sz="0" w:space="0" w:color="auto"/>
        <w:bottom w:val="none" w:sz="0" w:space="0" w:color="auto"/>
        <w:right w:val="none" w:sz="0" w:space="0" w:color="auto"/>
      </w:divBdr>
    </w:div>
    <w:div w:id="901644525">
      <w:marLeft w:val="0"/>
      <w:marRight w:val="0"/>
      <w:marTop w:val="0"/>
      <w:marBottom w:val="0"/>
      <w:divBdr>
        <w:top w:val="none" w:sz="0" w:space="0" w:color="auto"/>
        <w:left w:val="none" w:sz="0" w:space="0" w:color="auto"/>
        <w:bottom w:val="none" w:sz="0" w:space="0" w:color="auto"/>
        <w:right w:val="none" w:sz="0" w:space="0" w:color="auto"/>
      </w:divBdr>
    </w:div>
    <w:div w:id="901644526">
      <w:marLeft w:val="0"/>
      <w:marRight w:val="0"/>
      <w:marTop w:val="0"/>
      <w:marBottom w:val="0"/>
      <w:divBdr>
        <w:top w:val="none" w:sz="0" w:space="0" w:color="auto"/>
        <w:left w:val="none" w:sz="0" w:space="0" w:color="auto"/>
        <w:bottom w:val="none" w:sz="0" w:space="0" w:color="auto"/>
        <w:right w:val="none" w:sz="0" w:space="0" w:color="auto"/>
      </w:divBdr>
    </w:div>
    <w:div w:id="901644527">
      <w:marLeft w:val="0"/>
      <w:marRight w:val="0"/>
      <w:marTop w:val="0"/>
      <w:marBottom w:val="0"/>
      <w:divBdr>
        <w:top w:val="none" w:sz="0" w:space="0" w:color="auto"/>
        <w:left w:val="none" w:sz="0" w:space="0" w:color="auto"/>
        <w:bottom w:val="none" w:sz="0" w:space="0" w:color="auto"/>
        <w:right w:val="none" w:sz="0" w:space="0" w:color="auto"/>
      </w:divBdr>
      <w:divsChild>
        <w:div w:id="901644528">
          <w:marLeft w:val="0"/>
          <w:marRight w:val="0"/>
          <w:marTop w:val="0"/>
          <w:marBottom w:val="0"/>
          <w:divBdr>
            <w:top w:val="none" w:sz="0" w:space="0" w:color="auto"/>
            <w:left w:val="none" w:sz="0" w:space="0" w:color="auto"/>
            <w:bottom w:val="none" w:sz="0" w:space="0" w:color="auto"/>
            <w:right w:val="none" w:sz="0" w:space="0" w:color="auto"/>
          </w:divBdr>
          <w:divsChild>
            <w:div w:id="901644530">
              <w:marLeft w:val="0"/>
              <w:marRight w:val="0"/>
              <w:marTop w:val="0"/>
              <w:marBottom w:val="0"/>
              <w:divBdr>
                <w:top w:val="none" w:sz="0" w:space="0" w:color="auto"/>
                <w:left w:val="none" w:sz="0" w:space="0" w:color="auto"/>
                <w:bottom w:val="none" w:sz="0" w:space="0" w:color="auto"/>
                <w:right w:val="none" w:sz="0" w:space="0" w:color="auto"/>
              </w:divBdr>
              <w:divsChild>
                <w:div w:id="901644537">
                  <w:marLeft w:val="0"/>
                  <w:marRight w:val="0"/>
                  <w:marTop w:val="0"/>
                  <w:marBottom w:val="0"/>
                  <w:divBdr>
                    <w:top w:val="none" w:sz="0" w:space="0" w:color="auto"/>
                    <w:left w:val="none" w:sz="0" w:space="0" w:color="auto"/>
                    <w:bottom w:val="none" w:sz="0" w:space="0" w:color="auto"/>
                    <w:right w:val="none" w:sz="0" w:space="0" w:color="auto"/>
                  </w:divBdr>
                  <w:divsChild>
                    <w:div w:id="901644532">
                      <w:marLeft w:val="0"/>
                      <w:marRight w:val="0"/>
                      <w:marTop w:val="0"/>
                      <w:marBottom w:val="0"/>
                      <w:divBdr>
                        <w:top w:val="none" w:sz="0" w:space="0" w:color="auto"/>
                        <w:left w:val="none" w:sz="0" w:space="0" w:color="auto"/>
                        <w:bottom w:val="none" w:sz="0" w:space="0" w:color="auto"/>
                        <w:right w:val="none" w:sz="0" w:space="0" w:color="auto"/>
                      </w:divBdr>
                      <w:divsChild>
                        <w:div w:id="901644531">
                          <w:marLeft w:val="0"/>
                          <w:marRight w:val="0"/>
                          <w:marTop w:val="0"/>
                          <w:marBottom w:val="0"/>
                          <w:divBdr>
                            <w:top w:val="none" w:sz="0" w:space="0" w:color="auto"/>
                            <w:left w:val="none" w:sz="0" w:space="0" w:color="auto"/>
                            <w:bottom w:val="none" w:sz="0" w:space="0" w:color="auto"/>
                            <w:right w:val="none" w:sz="0" w:space="0" w:color="auto"/>
                          </w:divBdr>
                          <w:divsChild>
                            <w:div w:id="90164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1644533">
      <w:marLeft w:val="0"/>
      <w:marRight w:val="0"/>
      <w:marTop w:val="0"/>
      <w:marBottom w:val="0"/>
      <w:divBdr>
        <w:top w:val="none" w:sz="0" w:space="0" w:color="auto"/>
        <w:left w:val="none" w:sz="0" w:space="0" w:color="auto"/>
        <w:bottom w:val="none" w:sz="0" w:space="0" w:color="auto"/>
        <w:right w:val="none" w:sz="0" w:space="0" w:color="auto"/>
      </w:divBdr>
    </w:div>
    <w:div w:id="901644534">
      <w:marLeft w:val="0"/>
      <w:marRight w:val="0"/>
      <w:marTop w:val="0"/>
      <w:marBottom w:val="0"/>
      <w:divBdr>
        <w:top w:val="none" w:sz="0" w:space="0" w:color="auto"/>
        <w:left w:val="none" w:sz="0" w:space="0" w:color="auto"/>
        <w:bottom w:val="none" w:sz="0" w:space="0" w:color="auto"/>
        <w:right w:val="none" w:sz="0" w:space="0" w:color="auto"/>
      </w:divBdr>
    </w:div>
    <w:div w:id="901644535">
      <w:marLeft w:val="0"/>
      <w:marRight w:val="0"/>
      <w:marTop w:val="0"/>
      <w:marBottom w:val="0"/>
      <w:divBdr>
        <w:top w:val="none" w:sz="0" w:space="0" w:color="auto"/>
        <w:left w:val="none" w:sz="0" w:space="0" w:color="auto"/>
        <w:bottom w:val="none" w:sz="0" w:space="0" w:color="auto"/>
        <w:right w:val="none" w:sz="0" w:space="0" w:color="auto"/>
      </w:divBdr>
    </w:div>
    <w:div w:id="901644536">
      <w:marLeft w:val="0"/>
      <w:marRight w:val="0"/>
      <w:marTop w:val="0"/>
      <w:marBottom w:val="0"/>
      <w:divBdr>
        <w:top w:val="none" w:sz="0" w:space="0" w:color="auto"/>
        <w:left w:val="none" w:sz="0" w:space="0" w:color="auto"/>
        <w:bottom w:val="none" w:sz="0" w:space="0" w:color="auto"/>
        <w:right w:val="none" w:sz="0" w:space="0" w:color="auto"/>
      </w:divBdr>
    </w:div>
    <w:div w:id="901644538">
      <w:marLeft w:val="0"/>
      <w:marRight w:val="0"/>
      <w:marTop w:val="0"/>
      <w:marBottom w:val="0"/>
      <w:divBdr>
        <w:top w:val="none" w:sz="0" w:space="0" w:color="auto"/>
        <w:left w:val="none" w:sz="0" w:space="0" w:color="auto"/>
        <w:bottom w:val="none" w:sz="0" w:space="0" w:color="auto"/>
        <w:right w:val="none" w:sz="0" w:space="0" w:color="auto"/>
      </w:divBdr>
    </w:div>
    <w:div w:id="901644539">
      <w:marLeft w:val="0"/>
      <w:marRight w:val="0"/>
      <w:marTop w:val="0"/>
      <w:marBottom w:val="0"/>
      <w:divBdr>
        <w:top w:val="none" w:sz="0" w:space="0" w:color="auto"/>
        <w:left w:val="none" w:sz="0" w:space="0" w:color="auto"/>
        <w:bottom w:val="none" w:sz="0" w:space="0" w:color="auto"/>
        <w:right w:val="none" w:sz="0" w:space="0" w:color="auto"/>
      </w:divBdr>
    </w:div>
    <w:div w:id="901644540">
      <w:marLeft w:val="0"/>
      <w:marRight w:val="0"/>
      <w:marTop w:val="0"/>
      <w:marBottom w:val="0"/>
      <w:divBdr>
        <w:top w:val="none" w:sz="0" w:space="0" w:color="auto"/>
        <w:left w:val="none" w:sz="0" w:space="0" w:color="auto"/>
        <w:bottom w:val="none" w:sz="0" w:space="0" w:color="auto"/>
        <w:right w:val="none" w:sz="0" w:space="0" w:color="auto"/>
      </w:divBdr>
    </w:div>
    <w:div w:id="901644541">
      <w:marLeft w:val="0"/>
      <w:marRight w:val="0"/>
      <w:marTop w:val="0"/>
      <w:marBottom w:val="0"/>
      <w:divBdr>
        <w:top w:val="none" w:sz="0" w:space="0" w:color="auto"/>
        <w:left w:val="none" w:sz="0" w:space="0" w:color="auto"/>
        <w:bottom w:val="none" w:sz="0" w:space="0" w:color="auto"/>
        <w:right w:val="none" w:sz="0" w:space="0" w:color="auto"/>
      </w:divBdr>
    </w:div>
    <w:div w:id="901644542">
      <w:marLeft w:val="0"/>
      <w:marRight w:val="0"/>
      <w:marTop w:val="0"/>
      <w:marBottom w:val="0"/>
      <w:divBdr>
        <w:top w:val="none" w:sz="0" w:space="0" w:color="auto"/>
        <w:left w:val="none" w:sz="0" w:space="0" w:color="auto"/>
        <w:bottom w:val="none" w:sz="0" w:space="0" w:color="auto"/>
        <w:right w:val="none" w:sz="0" w:space="0" w:color="auto"/>
      </w:divBdr>
    </w:div>
    <w:div w:id="901644543">
      <w:marLeft w:val="0"/>
      <w:marRight w:val="0"/>
      <w:marTop w:val="0"/>
      <w:marBottom w:val="0"/>
      <w:divBdr>
        <w:top w:val="none" w:sz="0" w:space="0" w:color="auto"/>
        <w:left w:val="none" w:sz="0" w:space="0" w:color="auto"/>
        <w:bottom w:val="none" w:sz="0" w:space="0" w:color="auto"/>
        <w:right w:val="none" w:sz="0" w:space="0" w:color="auto"/>
      </w:divBdr>
    </w:div>
    <w:div w:id="901644544">
      <w:marLeft w:val="0"/>
      <w:marRight w:val="0"/>
      <w:marTop w:val="0"/>
      <w:marBottom w:val="0"/>
      <w:divBdr>
        <w:top w:val="none" w:sz="0" w:space="0" w:color="auto"/>
        <w:left w:val="none" w:sz="0" w:space="0" w:color="auto"/>
        <w:bottom w:val="none" w:sz="0" w:space="0" w:color="auto"/>
        <w:right w:val="none" w:sz="0" w:space="0" w:color="auto"/>
      </w:divBdr>
    </w:div>
    <w:div w:id="901644545">
      <w:marLeft w:val="0"/>
      <w:marRight w:val="0"/>
      <w:marTop w:val="0"/>
      <w:marBottom w:val="0"/>
      <w:divBdr>
        <w:top w:val="none" w:sz="0" w:space="0" w:color="auto"/>
        <w:left w:val="none" w:sz="0" w:space="0" w:color="auto"/>
        <w:bottom w:val="none" w:sz="0" w:space="0" w:color="auto"/>
        <w:right w:val="none" w:sz="0" w:space="0" w:color="auto"/>
      </w:divBdr>
    </w:div>
    <w:div w:id="901644546">
      <w:marLeft w:val="0"/>
      <w:marRight w:val="0"/>
      <w:marTop w:val="0"/>
      <w:marBottom w:val="0"/>
      <w:divBdr>
        <w:top w:val="none" w:sz="0" w:space="0" w:color="auto"/>
        <w:left w:val="none" w:sz="0" w:space="0" w:color="auto"/>
        <w:bottom w:val="none" w:sz="0" w:space="0" w:color="auto"/>
        <w:right w:val="none" w:sz="0" w:space="0" w:color="auto"/>
      </w:divBdr>
    </w:div>
    <w:div w:id="901644547">
      <w:marLeft w:val="0"/>
      <w:marRight w:val="0"/>
      <w:marTop w:val="0"/>
      <w:marBottom w:val="0"/>
      <w:divBdr>
        <w:top w:val="none" w:sz="0" w:space="0" w:color="auto"/>
        <w:left w:val="none" w:sz="0" w:space="0" w:color="auto"/>
        <w:bottom w:val="none" w:sz="0" w:space="0" w:color="auto"/>
        <w:right w:val="none" w:sz="0" w:space="0" w:color="auto"/>
      </w:divBdr>
    </w:div>
    <w:div w:id="901644548">
      <w:marLeft w:val="0"/>
      <w:marRight w:val="0"/>
      <w:marTop w:val="0"/>
      <w:marBottom w:val="0"/>
      <w:divBdr>
        <w:top w:val="none" w:sz="0" w:space="0" w:color="auto"/>
        <w:left w:val="none" w:sz="0" w:space="0" w:color="auto"/>
        <w:bottom w:val="none" w:sz="0" w:space="0" w:color="auto"/>
        <w:right w:val="none" w:sz="0" w:space="0" w:color="auto"/>
      </w:divBdr>
    </w:div>
    <w:div w:id="901644549">
      <w:marLeft w:val="0"/>
      <w:marRight w:val="0"/>
      <w:marTop w:val="0"/>
      <w:marBottom w:val="0"/>
      <w:divBdr>
        <w:top w:val="none" w:sz="0" w:space="0" w:color="auto"/>
        <w:left w:val="none" w:sz="0" w:space="0" w:color="auto"/>
        <w:bottom w:val="none" w:sz="0" w:space="0" w:color="auto"/>
        <w:right w:val="none" w:sz="0" w:space="0" w:color="auto"/>
      </w:divBdr>
    </w:div>
    <w:div w:id="901644550">
      <w:marLeft w:val="0"/>
      <w:marRight w:val="0"/>
      <w:marTop w:val="0"/>
      <w:marBottom w:val="0"/>
      <w:divBdr>
        <w:top w:val="none" w:sz="0" w:space="0" w:color="auto"/>
        <w:left w:val="none" w:sz="0" w:space="0" w:color="auto"/>
        <w:bottom w:val="none" w:sz="0" w:space="0" w:color="auto"/>
        <w:right w:val="none" w:sz="0" w:space="0" w:color="auto"/>
      </w:divBdr>
    </w:div>
    <w:div w:id="901644551">
      <w:marLeft w:val="0"/>
      <w:marRight w:val="0"/>
      <w:marTop w:val="0"/>
      <w:marBottom w:val="0"/>
      <w:divBdr>
        <w:top w:val="none" w:sz="0" w:space="0" w:color="auto"/>
        <w:left w:val="none" w:sz="0" w:space="0" w:color="auto"/>
        <w:bottom w:val="none" w:sz="0" w:space="0" w:color="auto"/>
        <w:right w:val="none" w:sz="0" w:space="0" w:color="auto"/>
      </w:divBdr>
    </w:div>
    <w:div w:id="958687084">
      <w:bodyDiv w:val="1"/>
      <w:marLeft w:val="0"/>
      <w:marRight w:val="0"/>
      <w:marTop w:val="0"/>
      <w:marBottom w:val="0"/>
      <w:divBdr>
        <w:top w:val="none" w:sz="0" w:space="0" w:color="auto"/>
        <w:left w:val="none" w:sz="0" w:space="0" w:color="auto"/>
        <w:bottom w:val="none" w:sz="0" w:space="0" w:color="auto"/>
        <w:right w:val="none" w:sz="0" w:space="0" w:color="auto"/>
      </w:divBdr>
    </w:div>
    <w:div w:id="1026977390">
      <w:bodyDiv w:val="1"/>
      <w:marLeft w:val="0"/>
      <w:marRight w:val="0"/>
      <w:marTop w:val="0"/>
      <w:marBottom w:val="0"/>
      <w:divBdr>
        <w:top w:val="none" w:sz="0" w:space="0" w:color="auto"/>
        <w:left w:val="none" w:sz="0" w:space="0" w:color="auto"/>
        <w:bottom w:val="none" w:sz="0" w:space="0" w:color="auto"/>
        <w:right w:val="none" w:sz="0" w:space="0" w:color="auto"/>
      </w:divBdr>
      <w:divsChild>
        <w:div w:id="948970054">
          <w:marLeft w:val="0"/>
          <w:marRight w:val="0"/>
          <w:marTop w:val="0"/>
          <w:marBottom w:val="0"/>
          <w:divBdr>
            <w:top w:val="none" w:sz="0" w:space="0" w:color="auto"/>
            <w:left w:val="none" w:sz="0" w:space="0" w:color="auto"/>
            <w:bottom w:val="none" w:sz="0" w:space="0" w:color="auto"/>
            <w:right w:val="none" w:sz="0" w:space="0" w:color="auto"/>
          </w:divBdr>
          <w:divsChild>
            <w:div w:id="1275443">
              <w:marLeft w:val="0"/>
              <w:marRight w:val="0"/>
              <w:marTop w:val="0"/>
              <w:marBottom w:val="0"/>
              <w:divBdr>
                <w:top w:val="none" w:sz="0" w:space="0" w:color="auto"/>
                <w:left w:val="none" w:sz="0" w:space="0" w:color="auto"/>
                <w:bottom w:val="none" w:sz="0" w:space="0" w:color="auto"/>
                <w:right w:val="none" w:sz="0" w:space="0" w:color="auto"/>
              </w:divBdr>
              <w:divsChild>
                <w:div w:id="988172157">
                  <w:marLeft w:val="0"/>
                  <w:marRight w:val="0"/>
                  <w:marTop w:val="0"/>
                  <w:marBottom w:val="0"/>
                  <w:divBdr>
                    <w:top w:val="none" w:sz="0" w:space="0" w:color="auto"/>
                    <w:left w:val="none" w:sz="0" w:space="0" w:color="auto"/>
                    <w:bottom w:val="none" w:sz="0" w:space="0" w:color="auto"/>
                    <w:right w:val="none" w:sz="0" w:space="0" w:color="auto"/>
                  </w:divBdr>
                  <w:divsChild>
                    <w:div w:id="819539576">
                      <w:marLeft w:val="0"/>
                      <w:marRight w:val="0"/>
                      <w:marTop w:val="0"/>
                      <w:marBottom w:val="0"/>
                      <w:divBdr>
                        <w:top w:val="none" w:sz="0" w:space="0" w:color="auto"/>
                        <w:left w:val="none" w:sz="0" w:space="0" w:color="auto"/>
                        <w:bottom w:val="none" w:sz="0" w:space="0" w:color="auto"/>
                        <w:right w:val="none" w:sz="0" w:space="0" w:color="auto"/>
                      </w:divBdr>
                      <w:divsChild>
                        <w:div w:id="1242443891">
                          <w:marLeft w:val="225"/>
                          <w:marRight w:val="225"/>
                          <w:marTop w:val="0"/>
                          <w:marBottom w:val="0"/>
                          <w:divBdr>
                            <w:top w:val="none" w:sz="0" w:space="0" w:color="auto"/>
                            <w:left w:val="none" w:sz="0" w:space="0" w:color="auto"/>
                            <w:bottom w:val="none" w:sz="0" w:space="0" w:color="auto"/>
                            <w:right w:val="none" w:sz="0" w:space="0" w:color="auto"/>
                          </w:divBdr>
                          <w:divsChild>
                            <w:div w:id="858011210">
                              <w:marLeft w:val="-225"/>
                              <w:marRight w:val="-225"/>
                              <w:marTop w:val="0"/>
                              <w:marBottom w:val="0"/>
                              <w:divBdr>
                                <w:top w:val="none" w:sz="0" w:space="0" w:color="auto"/>
                                <w:left w:val="none" w:sz="0" w:space="0" w:color="auto"/>
                                <w:bottom w:val="none" w:sz="0" w:space="0" w:color="auto"/>
                                <w:right w:val="none" w:sz="0" w:space="0" w:color="auto"/>
                              </w:divBdr>
                              <w:divsChild>
                                <w:div w:id="1245605040">
                                  <w:marLeft w:val="0"/>
                                  <w:marRight w:val="0"/>
                                  <w:marTop w:val="0"/>
                                  <w:marBottom w:val="0"/>
                                  <w:divBdr>
                                    <w:top w:val="none" w:sz="0" w:space="0" w:color="auto"/>
                                    <w:left w:val="none" w:sz="0" w:space="0" w:color="auto"/>
                                    <w:bottom w:val="none" w:sz="0" w:space="0" w:color="auto"/>
                                    <w:right w:val="none" w:sz="0" w:space="0" w:color="auto"/>
                                  </w:divBdr>
                                  <w:divsChild>
                                    <w:div w:id="2005550090">
                                      <w:marLeft w:val="450"/>
                                      <w:marRight w:val="4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749160">
      <w:bodyDiv w:val="1"/>
      <w:marLeft w:val="0"/>
      <w:marRight w:val="0"/>
      <w:marTop w:val="0"/>
      <w:marBottom w:val="0"/>
      <w:divBdr>
        <w:top w:val="none" w:sz="0" w:space="0" w:color="auto"/>
        <w:left w:val="none" w:sz="0" w:space="0" w:color="auto"/>
        <w:bottom w:val="none" w:sz="0" w:space="0" w:color="auto"/>
        <w:right w:val="none" w:sz="0" w:space="0" w:color="auto"/>
      </w:divBdr>
      <w:divsChild>
        <w:div w:id="17972307">
          <w:marLeft w:val="0"/>
          <w:marRight w:val="0"/>
          <w:marTop w:val="0"/>
          <w:marBottom w:val="0"/>
          <w:divBdr>
            <w:top w:val="none" w:sz="0" w:space="0" w:color="auto"/>
            <w:left w:val="none" w:sz="0" w:space="0" w:color="auto"/>
            <w:bottom w:val="none" w:sz="0" w:space="0" w:color="auto"/>
            <w:right w:val="none" w:sz="0" w:space="0" w:color="auto"/>
          </w:divBdr>
        </w:div>
      </w:divsChild>
    </w:div>
    <w:div w:id="1317804724">
      <w:bodyDiv w:val="1"/>
      <w:marLeft w:val="0"/>
      <w:marRight w:val="0"/>
      <w:marTop w:val="0"/>
      <w:marBottom w:val="0"/>
      <w:divBdr>
        <w:top w:val="none" w:sz="0" w:space="0" w:color="auto"/>
        <w:left w:val="none" w:sz="0" w:space="0" w:color="auto"/>
        <w:bottom w:val="none" w:sz="0" w:space="0" w:color="auto"/>
        <w:right w:val="none" w:sz="0" w:space="0" w:color="auto"/>
      </w:divBdr>
      <w:divsChild>
        <w:div w:id="135993698">
          <w:marLeft w:val="0"/>
          <w:marRight w:val="0"/>
          <w:marTop w:val="0"/>
          <w:marBottom w:val="0"/>
          <w:divBdr>
            <w:top w:val="none" w:sz="0" w:space="0" w:color="auto"/>
            <w:left w:val="none" w:sz="0" w:space="0" w:color="auto"/>
            <w:bottom w:val="none" w:sz="0" w:space="0" w:color="auto"/>
            <w:right w:val="none" w:sz="0" w:space="0" w:color="auto"/>
          </w:divBdr>
        </w:div>
        <w:div w:id="802121381">
          <w:marLeft w:val="0"/>
          <w:marRight w:val="0"/>
          <w:marTop w:val="0"/>
          <w:marBottom w:val="0"/>
          <w:divBdr>
            <w:top w:val="none" w:sz="0" w:space="0" w:color="auto"/>
            <w:left w:val="none" w:sz="0" w:space="0" w:color="auto"/>
            <w:bottom w:val="none" w:sz="0" w:space="0" w:color="auto"/>
            <w:right w:val="none" w:sz="0" w:space="0" w:color="auto"/>
          </w:divBdr>
        </w:div>
        <w:div w:id="963999409">
          <w:marLeft w:val="0"/>
          <w:marRight w:val="0"/>
          <w:marTop w:val="0"/>
          <w:marBottom w:val="0"/>
          <w:divBdr>
            <w:top w:val="none" w:sz="0" w:space="0" w:color="auto"/>
            <w:left w:val="none" w:sz="0" w:space="0" w:color="auto"/>
            <w:bottom w:val="none" w:sz="0" w:space="0" w:color="auto"/>
            <w:right w:val="none" w:sz="0" w:space="0" w:color="auto"/>
          </w:divBdr>
          <w:divsChild>
            <w:div w:id="41753874">
              <w:marLeft w:val="0"/>
              <w:marRight w:val="0"/>
              <w:marTop w:val="0"/>
              <w:marBottom w:val="0"/>
              <w:divBdr>
                <w:top w:val="none" w:sz="0" w:space="0" w:color="auto"/>
                <w:left w:val="none" w:sz="0" w:space="0" w:color="auto"/>
                <w:bottom w:val="none" w:sz="0" w:space="0" w:color="auto"/>
                <w:right w:val="none" w:sz="0" w:space="0" w:color="auto"/>
              </w:divBdr>
              <w:divsChild>
                <w:div w:id="190710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72378">
          <w:marLeft w:val="0"/>
          <w:marRight w:val="0"/>
          <w:marTop w:val="0"/>
          <w:marBottom w:val="0"/>
          <w:divBdr>
            <w:top w:val="none" w:sz="0" w:space="0" w:color="auto"/>
            <w:left w:val="none" w:sz="0" w:space="0" w:color="auto"/>
            <w:bottom w:val="none" w:sz="0" w:space="0" w:color="auto"/>
            <w:right w:val="none" w:sz="0" w:space="0" w:color="auto"/>
          </w:divBdr>
        </w:div>
      </w:divsChild>
    </w:div>
    <w:div w:id="1417633334">
      <w:bodyDiv w:val="1"/>
      <w:marLeft w:val="0"/>
      <w:marRight w:val="0"/>
      <w:marTop w:val="0"/>
      <w:marBottom w:val="0"/>
      <w:divBdr>
        <w:top w:val="none" w:sz="0" w:space="0" w:color="auto"/>
        <w:left w:val="none" w:sz="0" w:space="0" w:color="auto"/>
        <w:bottom w:val="none" w:sz="0" w:space="0" w:color="auto"/>
        <w:right w:val="none" w:sz="0" w:space="0" w:color="auto"/>
      </w:divBdr>
    </w:div>
    <w:div w:id="149233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www.freertos.org/" TargetMode="External"/><Relationship Id="rId2" Type="http://schemas.openxmlformats.org/officeDocument/2006/relationships/hyperlink" Target="https://www.yoctoproject.org/" TargetMode="External"/><Relationship Id="rId1" Type="http://schemas.openxmlformats.org/officeDocument/2006/relationships/hyperlink" Target="http://www.euretile.eu" TargetMode="External"/></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b:Source>
    <b:Title>Upper and lower probabilities induced by a multivalued mapping</b:Title>
    <b:Year>1967</b:Year>
    <b:PeriodicalTitle>Annals of Mathematical Statistics</b:PeriodicalTitle>
    <b:Pages>325-339</b:Pages>
    <b:Volume>38</b:Volume>
    <b:SourceType>ArticleInAPeriodical</b:SourceType>
    <b:Tag>Dem67</b:Tag>
    <b:ShortTitle>Dempster 1967 – Upper and lower probabilities induced</b:ShortTitle>
    <b:Author>
      <b:Author>
        <b:NameList>
          <b:Person>
            <b:Last>Dempster</b:Last>
            <b:First>Arthur</b:First>
            <b:Middle>P.</b:Middle>
          </b:Person>
        </b:NameList>
      </b:Author>
    </b:Author>
    <b:RefOrder>2</b:RefOrder>
  </b:Source>
  <b:Source>
    <b:Year>1976</b:Year>
    <b:Title>A Mathematical Theory of Evidence</b:Title>
    <b:City>Princeton NJ</b:City>
    <b:StandardNumber>0608025089</b:StandardNumber>
    <b:Publisher>Princeton University Press</b:Publisher>
    <b:SourceType>Book</b:SourceType>
    <b:Tag>Sha76</b:Tag>
    <b:ShortTitle>Shafer 1976 – A Mathematical Theory of Evidence</b:ShortTitle>
    <b:Author>
      <b:Author>
        <b:NameList>
          <b:Person>
            <b:Last>Shafer</b:Last>
            <b:First>Glenn</b:First>
          </b:Person>
        </b:NameList>
      </b:Author>
      <b:Editor>
        <b:NameList/>
      </b:Editor>
    </b:Author>
    <b:RefOrder>3</b:RefOrder>
  </b:Source>
  <b:Source>
    <b:Title>A simple view of the Dempster-Shafer theory of evidence and its implication for the rule of combination</b:Title>
    <b:Year>1986</b:Year>
    <b:PeriodicalTitle>AI Magazine</b:PeriodicalTitle>
    <b:StandardNumber>0738-4602</b:StandardNumber>
    <b:Pages>85-90</b:Pages>
    <b:Volume>7</b:Volume>
    <b:Issue>2</b:Issue>
    <b:SourceType>ArticleInAPeriodical</b:SourceType>
    <b:Tag>Zad86</b:Tag>
    <b:ShortTitle>Zadeh 1986 – A simple view</b:ShortTitle>
    <b:Author>
      <b:Author>
        <b:NameList>
          <b:Person>
            <b:Last>Zadeh</b:Last>
            <b:First>Lotfi</b:First>
            <b:Middle>Asker</b:Middle>
          </b:Person>
        </b:NameList>
      </b:Author>
    </b:Author>
    <b:RefOrder>4</b:RefOrder>
  </b:Source>
  <b:Source>
    <b:Tag>Chu15</b:Tag>
    <b:SourceType>DocumentFromInternetSite</b:SourceType>
    <b:Guid>{9D9CFFFF-D34E-4C75-AE06-DCD0618CDC4B}</b:Guid>
    <b:Title>Heterogeneous Multi-Processing Solution of Exynos 5 Octa with ARM big.LITTLE Technology</b:Title>
    <b:Publisher>Samsung Electronics</b:Publisher>
    <b:Author>
      <b:Author>
        <b:NameList>
          <b:Person>
            <b:Last>Chung</b:Last>
            <b:First>H.</b:First>
          </b:Person>
          <b:Person>
            <b:Last>Kang </b:Last>
            <b:First>M.</b:First>
          </b:Person>
          <b:Person>
            <b:Last>Hyun-Duk</b:Last>
            <b:First>C.</b:First>
          </b:Person>
        </b:NameList>
      </b:Author>
    </b:Author>
    <b:YearAccessed>2015</b:YearAccessed>
    <b:MonthAccessed>August</b:MonthAccessed>
    <b:URL>http://www.arm.com/ja/files/pdf/Heterogeneous_Multi_Processing_Solution_of_Exynos_5_Octa_with_ARM_bigLITTLE_Technology.pdf</b:URL>
    <b:RefOrder>5</b:RefOrder>
  </b:Source>
  <b:Source>
    <b:Tag>R3TOS2013</b:Tag>
    <b:SourceType>JournalArticle</b:SourceType>
    <b:Guid>{A0CBA18B-1006-42C4-A8D0-AFB7AB6F016C}</b:Guid>
    <b:Title>R3TOS: A Novel Reliable Reconfigurable Real-Time Operating System for Highly Adaptive, Efficient, and Dependable Computing on FPGAs</b:Title>
    <b:JournalName>IEEE Transactions on Computers</b:JournalName>
    <b:Year>2013</b:Year>
    <b:Pages>1542</b:Pages>
    <b:Volume>62</b:Volume>
    <b:Issue>8</b:Issue>
    <b:Author>
      <b:Author>
        <b:NameList>
          <b:Person>
            <b:Last>Iturbe</b:Last>
            <b:First>X.</b:First>
          </b:Person>
          <b:Person>
            <b:Last>et al.</b:Last>
          </b:Person>
        </b:NameList>
      </b:Author>
    </b:Author>
    <b:RefOrder>6</b:RefOrder>
  </b:Source>
  <b:Source>
    <b:Tag>ReconOS2014</b:Tag>
    <b:SourceType>JournalArticle</b:SourceType>
    <b:Guid>{B2599044-57F4-4B96-8F44-3EBB6E84CAC8}</b:Guid>
    <b:Title>ReconOS: An Operating System Approach for Reconfigurable Computing</b:Title>
    <b:JournalName>IEEE Micro</b:JournalName>
    <b:Year>2014</b:Year>
    <b:Pages>60,71</b:Pages>
    <b:Volume>34</b:Volume>
    <b:Issue>1</b:Issue>
    <b:Author>
      <b:Author>
        <b:NameList>
          <b:Person>
            <b:Last>Agne</b:Last>
            <b:First>A.</b:First>
          </b:Person>
          <b:Person>
            <b:Last>et al.</b:Last>
          </b:Person>
        </b:NameList>
      </b:Author>
    </b:Author>
    <b:RefOrder>7</b:RefOrder>
  </b:Source>
  <b:Source>
    <b:Tag>Pad15</b:Tag>
    <b:SourceType>JournalArticle</b:SourceType>
    <b:Guid>{C93E887F-98E5-46AE-B909-834A26471CA9}</b:Guid>
    <b:Title>Performance/energy trade-off in scientific computing: the case of ARM big.LITTLE and Intel Sandy Bridge</b:Title>
    <b:JournalName>IET Computers &amp; Digital Techniques</b:JournalName>
    <b:Year>2015</b:Year>
    <b:Pages>27,35</b:Pages>
    <b:Volume>9</b:Volume>
    <b:Issue>1</b:Issue>
    <b:Author>
      <b:Author>
        <b:NameList>
          <b:Person>
            <b:Last>Padoin</b:Last>
            <b:Middle>E.</b:Middle>
            <b:First>L.</b:First>
          </b:Person>
          <b:Person>
            <b:Last>et al.</b:Last>
          </b:Person>
        </b:NameList>
      </b:Author>
    </b:Author>
    <b:RefOrder>8</b:RefOrder>
  </b:Source>
  <b:Source>
    <b:Tag>Hue12</b:Tag>
    <b:SourceType>ConferenceProceedings</b:SourceType>
    <b:Guid>{2C031E75-7885-456C-BAF3-A449EDC1A497}</b:Guid>
    <b:Title>Adaptive processor architecture</b:Title>
    <b:Year>2012</b:Year>
    <b:ConferenceName>SAMOS International Conference on Embedded Computer Systems</b:ConferenceName>
    <b:Author>
      <b:Author>
        <b:NameList>
          <b:Person>
            <b:Last>Huebner</b:Last>
            <b:First>M.</b:First>
          </b:Person>
          <b:Person>
            <b:Last>et al.</b:Last>
          </b:Person>
        </b:NameList>
      </b:Author>
    </b:Author>
    <b:RefOrder>9</b:RefOrder>
  </b:Source>
  <b:Source>
    <b:Tag>Bau08</b:Tag>
    <b:SourceType>JournalArticle</b:SourceType>
    <b:Guid>{2B5FC36A-CF9B-41D1-8543-349C3C66F862}</b:Guid>
    <b:Title>Efficient Resource Utilization for an Extensible Processor Through Dynamic Instruction Set Adaptation</b:Title>
    <b:JournalName>IEEE Transactions on Very Large Scale Integration (VLSI) Systems</b:JournalName>
    <b:Year>2008</b:Year>
    <b:Pages>1295,1308</b:Pages>
    <b:Volume>16</b:Volume>
    <b:Issue>10</b:Issue>
    <b:Author>
      <b:Author>
        <b:NameList>
          <b:Person>
            <b:Last>Bauer</b:Last>
            <b:First>L.</b:First>
          </b:Person>
          <b:Person>
            <b:Last>Shafique</b:Last>
            <b:First>M.</b:First>
          </b:Person>
          <b:Person>
            <b:Last>Henkel</b:Last>
            <b:First>J.</b:First>
          </b:Person>
        </b:NameList>
      </b:Author>
    </b:Author>
    <b:RefOrder>10</b:RefOrder>
  </b:Source>
  <b:Source>
    <b:Tag>Pit06</b:Tag>
    <b:SourceType>Report</b:SourceType>
    <b:Guid>{2680F048-EB49-41BA-96EA-56A10153FE13}</b:Guid>
    <b:Title>emips, a dynamically extensible</b:Title>
    <b:Year>2006</b:Year>
    <b:Publisher>Microsoft Research</b:Publisher>
    <b:City>Redmond</b:City>
    <b:Author>
      <b:Author>
        <b:NameList>
          <b:Person>
            <b:Last>Pittman</b:Last>
            <b:Middle>N.</b:Middle>
            <b:First>R.</b:First>
          </b:Person>
          <b:Person>
            <b:Last>Lynch</b:Last>
            <b:Middle>L.</b:Middle>
            <b:First>N.</b:First>
          </b:Person>
          <b:Person>
            <b:Last>Florin</b:Last>
            <b:First>A.</b:First>
          </b:Person>
        </b:NameList>
      </b:Author>
    </b:Author>
    <b:RefOrder>11</b:RefOrder>
  </b:Source>
  <b:Source>
    <b:Tag>Bec04</b:Tag>
    <b:SourceType>ConferenceProceedings</b:SourceType>
    <b:Guid>{81966985-64AF-41B1-84C5-56128C15A44C}</b:Guid>
    <b:Title>Coarse-grain reconfigurable xpp devices for adaptive high-end mobile video-processing</b:Title>
    <b:Year>2004</b:Year>
    <b:ConferenceName>SOC</b:ConferenceName>
    <b:Author>
      <b:Author>
        <b:NameList>
          <b:Person>
            <b:Last>Becker</b:Last>
            <b:First>J.</b:First>
          </b:Person>
          <b:Person>
            <b:Last>Vorbach</b:Last>
            <b:First>M.</b:First>
          </b:Person>
        </b:NameList>
      </b:Author>
    </b:Author>
    <b:RefOrder>12</b:RefOrder>
  </b:Source>
  <b:Source>
    <b:Tag>Hey03</b:Tag>
    <b:SourceType>ConferenceProceedings</b:SourceType>
    <b:Guid>{58B15F64-BC3C-49C7-897B-CB6E7ECF2CAC}</b:Guid>
    <b:Title>Mapping of dsp algorithms on the montium architecture</b:Title>
    <b:Year>2003</b:Year>
    <b:ConferenceName>Parallel and Distributed Processing Symposium</b:ConferenceName>
    <b:Author>
      <b:Author>
        <b:NameList>
          <b:Person>
            <b:Last>Heysters</b:Last>
            <b:Middle>M.</b:Middle>
            <b:First>P.</b:First>
          </b:Person>
          <b:Person>
            <b:Last>Smit</b:Last>
            <b:Middle>J.M.</b:Middle>
            <b:First>G.</b:First>
          </b:Person>
        </b:NameList>
      </b:Author>
    </b:Author>
    <b:RefOrder>13</b:RefOrder>
  </b:Source>
  <b:Source>
    <b:Tag>Jan15</b:Tag>
    <b:SourceType>ConferenceProceedings</b:SourceType>
    <b:Guid>{D0C1FA32-09BE-4801-A24F-F101C8345B9E}</b:Guid>
    <b:Title>Designing Applications for Heterogeneous Many-Core Architectures with the FlexTiles Platform</b:Title>
    <b:Year>2015</b:Year>
    <b:Author>
      <b:Author>
        <b:NameList>
          <b:Person>
            <b:Last>Janßen</b:Last>
            <b:First>B.</b:First>
          </b:Person>
          <b:Person>
            <b:Last>et al.</b:Last>
          </b:Person>
        </b:NameList>
      </b:Author>
    </b:Author>
    <b:ConferenceName>International Conference on Embedded Computer Systems: Architectures, Modeling and Simulation</b:ConferenceName>
    <b:RefOrder>14</b:RefOrder>
  </b:Source>
  <b:Source>
    <b:Tag>Sri13</b:Tag>
    <b:SourceType>ConferenceProceedings</b:SourceType>
    <b:Guid>{532034B3-509A-46BA-9362-57DB25F05021}</b:Guid>
    <b:Title>Program phase duration prediction and its application to fine-grain power management</b:Title>
    <b:Year>2013</b:Year>
    <b:ConferenceName>IEEE Computer Society Annual Symposium on VLSI</b:ConferenceName>
    <b:Author>
      <b:Author>
        <b:NameList>
          <b:Person>
            <b:Last>Srinivasan</b:Last>
            <b:First>S.</b:First>
          </b:Person>
          <b:Person>
            <b:Last>Kumar</b:Last>
            <b:First>R.</b:First>
          </b:Person>
          <b:Person>
            <b:Last>Kundu</b:Last>
            <b:First>S.</b:First>
          </b:Person>
        </b:NameList>
      </b:Author>
    </b:Author>
    <b:RefOrder>1</b:RefOrder>
  </b:Source>
  <b:Source>
    <b:Tag>Nun14</b:Tag>
    <b:SourceType>ConferenceProceedings</b:SourceType>
    <b:Guid>{9E397F9D-D92E-48D4-87D3-FD61ACB7D6FE}</b:Guid>
    <b:Title>Run-time power and performance scaling with cpu-fpga hybrids</b:Title>
    <b:Year>2014</b:Year>
    <b:ConferenceName>NASA/ESA Conference on Adaptive Hardware and Systems</b:ConferenceName>
    <b:Author>
      <b:Author>
        <b:NameList>
          <b:Person>
            <b:Last>Nunez-Yanez</b:Last>
            <b:First>J.</b:First>
          </b:Person>
          <b:Person>
            <b:Last>Beldachi</b:Last>
            <b:First>A.</b:First>
          </b:Person>
        </b:NameList>
      </b:Author>
    </b:Author>
    <b:RefOrder>15</b:RefOrder>
  </b:Source>
  <b:Source>
    <b:Tag>Pil01</b:Tag>
    <b:SourceType>JournalArticle</b:SourceType>
    <b:Guid>{E87AD99F-FC10-441A-9E39-8A4007AAD035}</b:Guid>
    <b:Title>Real-time dynamic voltage scaling for low-power</b:Title>
    <b:Year>2001</b:Year>
    <b:ConferenceName>SIGOPS</b:ConferenceName>
    <b:Author>
      <b:Author>
        <b:NameList>
          <b:Person>
            <b:Last>Pillai</b:Last>
            <b:First>P.</b:First>
          </b:Person>
          <b:Person>
            <b:Last>Shin</b:Last>
            <b:Middle>G.</b:Middle>
            <b:First>K.</b:First>
          </b:Person>
        </b:NameList>
      </b:Author>
    </b:Author>
    <b:JournalName>SIGOPS</b:JournalName>
    <b:Pages>89,102</b:Pages>
    <b:Volume>35</b:Volume>
    <b:Issue>5</b:Issue>
    <b:RefOrder>16</b:RefOrder>
  </b:Source>
  <b:Source>
    <b:Tag>Sah15</b:Tag>
    <b:SourceType>JournalArticle</b:SourceType>
    <b:Guid>{9CCADCD7-4A29-4B48-AF1E-2625D52E6FD7}</b:Guid>
    <b:Title>Scheduling dynamic hard real-time task sets on fully and partially reconfigurable platforms</b:Title>
    <b:JournalName>IEEE Embedded Systems Letters</b:JournalName>
    <b:Year>2015</b:Year>
    <b:Pages>23,26</b:Pages>
    <b:Volume>7</b:Volume>
    <b:Issue>1</b:Issue>
    <b:Author>
      <b:Author>
        <b:NameList>
          <b:Person>
            <b:Last>Saha</b:Last>
            <b:First>S.</b:First>
          </b:Person>
          <b:Person>
            <b:Last>Sarkar</b:Last>
            <b:First>A,</b:First>
          </b:Person>
          <b:Person>
            <b:Last>Chakrabarti</b:Last>
            <b:First>A.</b:First>
          </b:Person>
        </b:NameList>
      </b:Author>
    </b:Author>
    <b:RefOrder>17</b:RefOrder>
  </b:Source>
  <b:Source>
    <b:Tag>Pan08</b:Tag>
    <b:SourceType>JournalArticle</b:SourceType>
    <b:Guid>{C8B49F58-0105-477C-B0EF-69AC58B5DC3A}</b:Guid>
    <b:Title>Hardware Supported Task Scheduling on Dynamically Reconfigurable SoC Architectures</b:Title>
    <b:JournalName>IEEE Transactions on Very Large Scale Integration (VLSI) Systems</b:JournalName>
    <b:Year>2008</b:Year>
    <b:Pages>1465,1474</b:Pages>
    <b:Volume>16</b:Volume>
    <b:Issue>11</b:Issue>
    <b:Author>
      <b:Author>
        <b:NameList>
          <b:Person>
            <b:Last>Pan</b:Last>
            <b:First>Z.</b:First>
          </b:Person>
          <b:Person>
            <b:Last>Wells</b:Last>
            <b:First>B.E.</b:First>
          </b:Person>
        </b:NameList>
      </b:Author>
    </b:Author>
    <b:RefOrder>18</b:RefOrder>
  </b:Source>
  <b:Source>
    <b:Tag>Sha09</b:Tag>
    <b:SourceType>ConferenceProceedings</b:SourceType>
    <b:Guid>{3767D507-4261-4E05-B20B-A9E88B36A734}</b:Guid>
    <b:Title>Online power management using dvfs for rtos</b:Title>
    <b:Year>2009</b:Year>
    <b:ConferenceName>4th International Design and Test Workshop</b:ConferenceName>
    <b:Author>
      <b:Author>
        <b:NameList>
          <b:Person>
            <b:Last>Shalan</b:Last>
            <b:First>M.</b:First>
          </b:Person>
          <b:Person>
            <b:Last>El-Sissy</b:Last>
            <b:First>D.</b:First>
          </b:Person>
        </b:NameList>
      </b:Author>
    </b:Author>
    <b:RefOrder>19</b:RefOrder>
  </b:Source>
</b:Sources>
</file>

<file path=customXml/item2.xml><?xml version="1.0" encoding="utf-8"?>
<b:Sources xmlns:b="http://schemas.openxmlformats.org/officeDocument/2006/bibliography" xmlns="http://schemas.openxmlformats.org/officeDocument/2006/bibliography" SelectedStyle="\IEEE2006OfficeOnline.xsl" StyleName="IEEE 2006">
  <b:Source>
    <b:Title>Upper and lower probabilities induced by a multivalued mapping</b:Title>
    <b:Year>1967</b:Year>
    <b:PeriodicalTitle>Annals of Mathematical Statistics</b:PeriodicalTitle>
    <b:Pages>325-339</b:Pages>
    <b:Volume>38</b:Volume>
    <b:SourceType>ArticleInAPeriodical</b:SourceType>
    <b:Tag>Dem67</b:Tag>
    <b:ShortTitle>Dempster 1967 – Upper and lower probabilities induced</b:ShortTitle>
    <b:Author>
      <b:Author>
        <b:NameList>
          <b:Person>
            <b:Last>Dempster</b:Last>
            <b:First>Arthur</b:First>
            <b:Middle>P.</b:Middle>
          </b:Person>
        </b:NameList>
      </b:Author>
    </b:Author>
    <b:RefOrder>2</b:RefOrder>
  </b:Source>
  <b:Source>
    <b:Year>1976</b:Year>
    <b:Title>A Mathematical Theory of Evidence</b:Title>
    <b:City>Princeton NJ</b:City>
    <b:StandardNumber>0608025089</b:StandardNumber>
    <b:Publisher>Princeton University Press</b:Publisher>
    <b:SourceType>Book</b:SourceType>
    <b:Tag>Sha76</b:Tag>
    <b:ShortTitle>Shafer 1976 – A Mathematical Theory of Evidence</b:ShortTitle>
    <b:Author>
      <b:Author>
        <b:NameList>
          <b:Person>
            <b:Last>Shafer</b:Last>
            <b:First>Glenn</b:First>
          </b:Person>
        </b:NameList>
      </b:Author>
      <b:Editor>
        <b:NameList/>
      </b:Editor>
    </b:Author>
    <b:RefOrder>3</b:RefOrder>
  </b:Source>
  <b:Source>
    <b:Title>A simple view of the Dempster-Shafer theory of evidence and its implication for the rule of combination</b:Title>
    <b:Year>1986</b:Year>
    <b:PeriodicalTitle>AI Magazine</b:PeriodicalTitle>
    <b:StandardNumber>0738-4602</b:StandardNumber>
    <b:Pages>85-90</b:Pages>
    <b:Volume>7</b:Volume>
    <b:Issue>2</b:Issue>
    <b:SourceType>ArticleInAPeriodical</b:SourceType>
    <b:Tag>Zad86</b:Tag>
    <b:ShortTitle>Zadeh 1986 – A simple view</b:ShortTitle>
    <b:Author>
      <b:Author>
        <b:NameList>
          <b:Person>
            <b:Last>Zadeh</b:Last>
            <b:First>Lotfi</b:First>
            <b:Middle>Asker</b:Middle>
          </b:Person>
        </b:NameList>
      </b:Author>
    </b:Author>
    <b:RefOrder>4</b:RefOrder>
  </b:Source>
  <b:Source>
    <b:Tag>Chu15</b:Tag>
    <b:SourceType>DocumentFromInternetSite</b:SourceType>
    <b:Guid>{9D9CFFFF-D34E-4C75-AE06-DCD0618CDC4B}</b:Guid>
    <b:Title>Heterogeneous Multi-Processing Solution of Exynos 5 Octa with ARM big.LITTLE Technology</b:Title>
    <b:Publisher>Samsung Electronics</b:Publisher>
    <b:Author>
      <b:Author>
        <b:NameList>
          <b:Person>
            <b:Last>Chung</b:Last>
            <b:First>H.</b:First>
          </b:Person>
          <b:Person>
            <b:Last>Kang </b:Last>
            <b:First>M.</b:First>
          </b:Person>
          <b:Person>
            <b:Last>Hyun-Duk</b:Last>
            <b:First>C.</b:First>
          </b:Person>
        </b:NameList>
      </b:Author>
    </b:Author>
    <b:YearAccessed>2015</b:YearAccessed>
    <b:MonthAccessed>August</b:MonthAccessed>
    <b:URL>http://www.arm.com/ja/files/pdf/Heterogeneous_Multi_Processing_Solution_of_Exynos_5_Octa_with_ARM_bigLITTLE_Technology.pdf</b:URL>
    <b:RefOrder>5</b:RefOrder>
  </b:Source>
  <b:Source>
    <b:Tag>R3TOS2013</b:Tag>
    <b:SourceType>JournalArticle</b:SourceType>
    <b:Guid>{A0CBA18B-1006-42C4-A8D0-AFB7AB6F016C}</b:Guid>
    <b:Title>R3TOS: A Novel Reliable Reconfigurable Real-Time Operating System for Highly Adaptive, Efficient, and Dependable Computing on FPGAs</b:Title>
    <b:JournalName>IEEE Transactions on Computers</b:JournalName>
    <b:Year>2013</b:Year>
    <b:Pages>1542</b:Pages>
    <b:Volume>62</b:Volume>
    <b:Issue>8</b:Issue>
    <b:Author>
      <b:Author>
        <b:NameList>
          <b:Person>
            <b:Last>Iturbe</b:Last>
            <b:First>X.</b:First>
          </b:Person>
          <b:Person>
            <b:Last>et al.</b:Last>
          </b:Person>
        </b:NameList>
      </b:Author>
    </b:Author>
    <b:RefOrder>6</b:RefOrder>
  </b:Source>
  <b:Source>
    <b:Tag>ReconOS2014</b:Tag>
    <b:SourceType>JournalArticle</b:SourceType>
    <b:Guid>{B2599044-57F4-4B96-8F44-3EBB6E84CAC8}</b:Guid>
    <b:Title>ReconOS: An Operating System Approach for Reconfigurable Computing</b:Title>
    <b:JournalName>IEEE Micro</b:JournalName>
    <b:Year>2014</b:Year>
    <b:Pages>60,71</b:Pages>
    <b:Volume>34</b:Volume>
    <b:Issue>1</b:Issue>
    <b:Author>
      <b:Author>
        <b:NameList>
          <b:Person>
            <b:Last>Agne</b:Last>
            <b:First>A.</b:First>
          </b:Person>
          <b:Person>
            <b:Last>et al.</b:Last>
          </b:Person>
        </b:NameList>
      </b:Author>
    </b:Author>
    <b:RefOrder>7</b:RefOrder>
  </b:Source>
  <b:Source>
    <b:Tag>Pad15</b:Tag>
    <b:SourceType>JournalArticle</b:SourceType>
    <b:Guid>{C93E887F-98E5-46AE-B909-834A26471CA9}</b:Guid>
    <b:Title>Performance/energy trade-off in scientific computing: the case of ARM big.LITTLE and Intel Sandy Bridge</b:Title>
    <b:JournalName>IET Computers &amp; Digital Techniques</b:JournalName>
    <b:Year>2015</b:Year>
    <b:Pages>27,35</b:Pages>
    <b:Volume>9</b:Volume>
    <b:Issue>1</b:Issue>
    <b:Author>
      <b:Author>
        <b:NameList>
          <b:Person>
            <b:Last>Padoin</b:Last>
            <b:Middle>E.</b:Middle>
            <b:First>L.</b:First>
          </b:Person>
          <b:Person>
            <b:Last>et al.</b:Last>
          </b:Person>
        </b:NameList>
      </b:Author>
    </b:Author>
    <b:RefOrder>8</b:RefOrder>
  </b:Source>
  <b:Source>
    <b:Tag>Hue12</b:Tag>
    <b:SourceType>ConferenceProceedings</b:SourceType>
    <b:Guid>{2C031E75-7885-456C-BAF3-A449EDC1A497}</b:Guid>
    <b:Title>Adaptive processor architecture</b:Title>
    <b:Year>2012</b:Year>
    <b:ConferenceName>SAMOS International Conference on Embedded Computer Systems</b:ConferenceName>
    <b:Author>
      <b:Author>
        <b:NameList>
          <b:Person>
            <b:Last>Huebner</b:Last>
            <b:First>M.</b:First>
          </b:Person>
          <b:Person>
            <b:Last>et al.</b:Last>
          </b:Person>
        </b:NameList>
      </b:Author>
    </b:Author>
    <b:RefOrder>9</b:RefOrder>
  </b:Source>
  <b:Source>
    <b:Tag>Bau08</b:Tag>
    <b:SourceType>JournalArticle</b:SourceType>
    <b:Guid>{2B5FC36A-CF9B-41D1-8543-349C3C66F862}</b:Guid>
    <b:Title>Efficient Resource Utilization for an Extensible Processor Through Dynamic Instruction Set Adaptation</b:Title>
    <b:JournalName>IEEE Transactions on Very Large Scale Integration (VLSI) Systems</b:JournalName>
    <b:Year>2008</b:Year>
    <b:Pages>1295,1308</b:Pages>
    <b:Volume>16</b:Volume>
    <b:Issue>10</b:Issue>
    <b:Author>
      <b:Author>
        <b:NameList>
          <b:Person>
            <b:Last>Bauer</b:Last>
            <b:First>L.</b:First>
          </b:Person>
          <b:Person>
            <b:Last>Shafique</b:Last>
            <b:First>M.</b:First>
          </b:Person>
          <b:Person>
            <b:Last>Henkel</b:Last>
            <b:First>J.</b:First>
          </b:Person>
        </b:NameList>
      </b:Author>
    </b:Author>
    <b:RefOrder>10</b:RefOrder>
  </b:Source>
  <b:Source>
    <b:Tag>Pit06</b:Tag>
    <b:SourceType>Report</b:SourceType>
    <b:Guid>{2680F048-EB49-41BA-96EA-56A10153FE13}</b:Guid>
    <b:Title>emips, a dynamically extensible</b:Title>
    <b:Year>2006</b:Year>
    <b:Publisher>Microsoft Research</b:Publisher>
    <b:City>Redmond</b:City>
    <b:Author>
      <b:Author>
        <b:NameList>
          <b:Person>
            <b:Last>Pittman</b:Last>
            <b:Middle>N.</b:Middle>
            <b:First>R.</b:First>
          </b:Person>
          <b:Person>
            <b:Last>Lynch</b:Last>
            <b:Middle>L.</b:Middle>
            <b:First>N.</b:First>
          </b:Person>
          <b:Person>
            <b:Last>Florin</b:Last>
            <b:First>A.</b:First>
          </b:Person>
        </b:NameList>
      </b:Author>
    </b:Author>
    <b:RefOrder>11</b:RefOrder>
  </b:Source>
  <b:Source>
    <b:Tag>Bec04</b:Tag>
    <b:SourceType>ConferenceProceedings</b:SourceType>
    <b:Guid>{81966985-64AF-41B1-84C5-56128C15A44C}</b:Guid>
    <b:Title>Coarse-grain reconfigurable xpp devices for adaptive high-end mobile video-processing</b:Title>
    <b:Year>2004</b:Year>
    <b:ConferenceName>SOC</b:ConferenceName>
    <b:Author>
      <b:Author>
        <b:NameList>
          <b:Person>
            <b:Last>Becker</b:Last>
            <b:First>J.</b:First>
          </b:Person>
          <b:Person>
            <b:Last>Vorbach</b:Last>
            <b:First>M.</b:First>
          </b:Person>
        </b:NameList>
      </b:Author>
    </b:Author>
    <b:RefOrder>12</b:RefOrder>
  </b:Source>
  <b:Source>
    <b:Tag>Hey03</b:Tag>
    <b:SourceType>ConferenceProceedings</b:SourceType>
    <b:Guid>{58B15F64-BC3C-49C7-897B-CB6E7ECF2CAC}</b:Guid>
    <b:Title>Mapping of dsp algorithms on the montium architecture</b:Title>
    <b:Year>2003</b:Year>
    <b:ConferenceName>Parallel and Distributed Processing Symposium</b:ConferenceName>
    <b:Author>
      <b:Author>
        <b:NameList>
          <b:Person>
            <b:Last>Heysters</b:Last>
            <b:Middle>M.</b:Middle>
            <b:First>P.</b:First>
          </b:Person>
          <b:Person>
            <b:Last>Smit</b:Last>
            <b:Middle>J.M.</b:Middle>
            <b:First>G.</b:First>
          </b:Person>
        </b:NameList>
      </b:Author>
    </b:Author>
    <b:RefOrder>13</b:RefOrder>
  </b:Source>
  <b:Source>
    <b:Tag>Jan15</b:Tag>
    <b:SourceType>ConferenceProceedings</b:SourceType>
    <b:Guid>{D0C1FA32-09BE-4801-A24F-F101C8345B9E}</b:Guid>
    <b:Title>Designing Applications for Heterogeneous Many-Core Architectures with the FlexTiles Platform</b:Title>
    <b:Year>2015</b:Year>
    <b:Author>
      <b:Author>
        <b:NameList>
          <b:Person>
            <b:Last>Janßen</b:Last>
            <b:First>B.</b:First>
          </b:Person>
          <b:Person>
            <b:Last>et al.</b:Last>
          </b:Person>
        </b:NameList>
      </b:Author>
    </b:Author>
    <b:ConferenceName>International Conference on Embedded Computer Systems: Architectures, Modeling and Simulation</b:ConferenceName>
    <b:RefOrder>14</b:RefOrder>
  </b:Source>
  <b:Source>
    <b:Tag>Sri13</b:Tag>
    <b:SourceType>ConferenceProceedings</b:SourceType>
    <b:Guid>{532034B3-509A-46BA-9362-57DB25F05021}</b:Guid>
    <b:Title>Program phase duration prediction and its application to fine-grain power management</b:Title>
    <b:Year>2013</b:Year>
    <b:ConferenceName>IEEE Computer Society Annual Symposium on VLSI</b:ConferenceName>
    <b:Author>
      <b:Author>
        <b:NameList>
          <b:Person>
            <b:Last>Srinivasan</b:Last>
            <b:First>S.</b:First>
          </b:Person>
          <b:Person>
            <b:Last>Kumar</b:Last>
            <b:First>R.</b:First>
          </b:Person>
          <b:Person>
            <b:Last>Kundu</b:Last>
            <b:First>S.</b:First>
          </b:Person>
        </b:NameList>
      </b:Author>
    </b:Author>
    <b:RefOrder>1</b:RefOrder>
  </b:Source>
  <b:Source>
    <b:Tag>Nun14</b:Tag>
    <b:SourceType>ConferenceProceedings</b:SourceType>
    <b:Guid>{9E397F9D-D92E-48D4-87D3-FD61ACB7D6FE}</b:Guid>
    <b:Title>Run-time power and performance scaling with cpu-fpga hybrids</b:Title>
    <b:Year>2014</b:Year>
    <b:ConferenceName>NASA/ESA Conference on Adaptive Hardware and Systems</b:ConferenceName>
    <b:Author>
      <b:Author>
        <b:NameList>
          <b:Person>
            <b:Last>Nunez-Yanez</b:Last>
            <b:First>J.</b:First>
          </b:Person>
          <b:Person>
            <b:Last>Beldachi</b:Last>
            <b:First>A.</b:First>
          </b:Person>
        </b:NameList>
      </b:Author>
    </b:Author>
    <b:RefOrder>15</b:RefOrder>
  </b:Source>
  <b:Source>
    <b:Tag>Pil01</b:Tag>
    <b:SourceType>JournalArticle</b:SourceType>
    <b:Guid>{E87AD99F-FC10-441A-9E39-8A4007AAD035}</b:Guid>
    <b:Title>Real-time dynamic voltage scaling for low-power</b:Title>
    <b:Year>2001</b:Year>
    <b:ConferenceName>SIGOPS</b:ConferenceName>
    <b:Author>
      <b:Author>
        <b:NameList>
          <b:Person>
            <b:Last>Pillai</b:Last>
            <b:First>P.</b:First>
          </b:Person>
          <b:Person>
            <b:Last>Shin</b:Last>
            <b:Middle>G.</b:Middle>
            <b:First>K.</b:First>
          </b:Person>
        </b:NameList>
      </b:Author>
    </b:Author>
    <b:JournalName>SIGOPS</b:JournalName>
    <b:Pages>89,102</b:Pages>
    <b:Volume>35</b:Volume>
    <b:Issue>5</b:Issue>
    <b:RefOrder>16</b:RefOrder>
  </b:Source>
  <b:Source>
    <b:Tag>Sah15</b:Tag>
    <b:SourceType>JournalArticle</b:SourceType>
    <b:Guid>{9CCADCD7-4A29-4B48-AF1E-2625D52E6FD7}</b:Guid>
    <b:Title>Scheduling dynamic hard real-time task sets on fully and partially reconfigurable platforms</b:Title>
    <b:JournalName>IEEE Embedded Systems Letters</b:JournalName>
    <b:Year>2015</b:Year>
    <b:Pages>23,26</b:Pages>
    <b:Volume>7</b:Volume>
    <b:Issue>1</b:Issue>
    <b:Author>
      <b:Author>
        <b:NameList>
          <b:Person>
            <b:Last>Saha</b:Last>
            <b:First>S.</b:First>
          </b:Person>
          <b:Person>
            <b:Last>Sarkar</b:Last>
            <b:First>A,</b:First>
          </b:Person>
          <b:Person>
            <b:Last>Chakrabarti</b:Last>
            <b:First>A.</b:First>
          </b:Person>
        </b:NameList>
      </b:Author>
    </b:Author>
    <b:RefOrder>17</b:RefOrder>
  </b:Source>
  <b:Source>
    <b:Tag>Pan08</b:Tag>
    <b:SourceType>JournalArticle</b:SourceType>
    <b:Guid>{C8B49F58-0105-477C-B0EF-69AC58B5DC3A}</b:Guid>
    <b:Title>Hardware Supported Task Scheduling on Dynamically Reconfigurable SoC Architectures</b:Title>
    <b:JournalName>IEEE Transactions on Very Large Scale Integration (VLSI) Systems</b:JournalName>
    <b:Year>2008</b:Year>
    <b:Pages>1465,1474</b:Pages>
    <b:Volume>16</b:Volume>
    <b:Issue>11</b:Issue>
    <b:Author>
      <b:Author>
        <b:NameList>
          <b:Person>
            <b:Last>Pan</b:Last>
            <b:First>Z.</b:First>
          </b:Person>
          <b:Person>
            <b:Last>Wells</b:Last>
            <b:First>B.E.</b:First>
          </b:Person>
        </b:NameList>
      </b:Author>
    </b:Author>
    <b:RefOrder>18</b:RefOrder>
  </b:Source>
  <b:Source>
    <b:Tag>Sha09</b:Tag>
    <b:SourceType>ConferenceProceedings</b:SourceType>
    <b:Guid>{3767D507-4261-4E05-B20B-A9E88B36A734}</b:Guid>
    <b:Title>Online power management using dvfs for rtos</b:Title>
    <b:Year>2009</b:Year>
    <b:ConferenceName>4th International Design and Test Workshop</b:ConferenceName>
    <b:Author>
      <b:Author>
        <b:NameList>
          <b:Person>
            <b:Last>Shalan</b:Last>
            <b:First>M.</b:First>
          </b:Person>
          <b:Person>
            <b:Last>El-Sissy</b:Last>
            <b:First>D.</b:First>
          </b:Person>
        </b:NameList>
      </b:Author>
    </b:Author>
    <b:RefOrder>19</b:RefOrder>
  </b:Source>
</b:Sources>
</file>

<file path=customXml/itemProps1.xml><?xml version="1.0" encoding="utf-8"?>
<ds:datastoreItem xmlns:ds="http://schemas.openxmlformats.org/officeDocument/2006/customXml" ds:itemID="{C33FE7D5-8892-45F6-95BC-2A74CF12C36B}">
  <ds:schemaRefs>
    <ds:schemaRef ds:uri="http://schemas.openxmlformats.org/officeDocument/2006/bibliography"/>
  </ds:schemaRefs>
</ds:datastoreItem>
</file>

<file path=customXml/itemProps2.xml><?xml version="1.0" encoding="utf-8"?>
<ds:datastoreItem xmlns:ds="http://schemas.openxmlformats.org/officeDocument/2006/customXml" ds:itemID="{672C4DA4-81BF-46E0-A323-7A2597099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66067</Words>
  <Characters>416227</Characters>
  <Application>Microsoft Office Word</Application>
  <DocSecurity>0</DocSecurity>
  <Lines>3468</Lines>
  <Paragraphs>9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FG</Company>
  <LinksUpToDate>false</LinksUpToDate>
  <CharactersWithSpaces>48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rauss</dc:creator>
  <cp:lastModifiedBy>Keyvan Shahin</cp:lastModifiedBy>
  <cp:revision>2</cp:revision>
  <cp:lastPrinted>2018-03-12T18:38:00Z</cp:lastPrinted>
  <dcterms:created xsi:type="dcterms:W3CDTF">2019-07-17T11:30:00Z</dcterms:created>
  <dcterms:modified xsi:type="dcterms:W3CDTF">2019-07-17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b01434a7-84b5-4535-850f-415f31be2189</vt:lpwstr>
  </property>
  <property fmtid="{D5CDD505-2E9C-101B-9397-08002B2CF9AE}" pid="3" name="CitaviDocumentProperty_7">
    <vt:lpwstr>Big Data on Chip</vt:lpwstr>
  </property>
  <property fmtid="{D5CDD505-2E9C-101B-9397-08002B2CF9AE}" pid="4" name="CitaviDocumentProperty_6">
    <vt:lpwstr>True</vt:lpwstr>
  </property>
  <property fmtid="{D5CDD505-2E9C-101B-9397-08002B2CF9AE}" pid="5" name="CitaviDocumentProperty_8">
    <vt:lpwstr>C:\Users\Helene Dörksen\Desktop\DATA_ON_CHIP\Antrag_II\Literatur\Big Data on Chip.ctv5</vt:lpwstr>
  </property>
  <property fmtid="{D5CDD505-2E9C-101B-9397-08002B2CF9AE}" pid="6" name="CitaviDocumentProperty_1">
    <vt:lpwstr>5.3.1.0</vt:lpwstr>
  </property>
</Properties>
</file>